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CDD095" w14:textId="1D3CF8FA" w:rsidR="00A55B12" w:rsidRDefault="00B84120">
      <w:pPr>
        <w:pStyle w:val="TOC1"/>
        <w:rPr>
          <w:rFonts w:eastAsiaTheme="minorEastAsia" w:cstheme="minorBidi"/>
          <w:b w:val="0"/>
          <w:bCs w:val="0"/>
          <w:noProof/>
        </w:rPr>
      </w:pPr>
      <w:r>
        <w:rPr>
          <w:lang w:eastAsia="de-DE"/>
        </w:rPr>
        <w:fldChar w:fldCharType="begin"/>
      </w:r>
      <w:r>
        <w:rPr>
          <w:lang w:eastAsia="de-DE"/>
        </w:rPr>
        <w:instrText xml:space="preserve"> TOC \o "1-3" </w:instrText>
      </w:r>
      <w:r>
        <w:rPr>
          <w:lang w:eastAsia="de-DE"/>
        </w:rPr>
        <w:fldChar w:fldCharType="separate"/>
      </w:r>
      <w:r w:rsidR="00A55B12">
        <w:rPr>
          <w:noProof/>
        </w:rPr>
        <w:t>Introduction</w:t>
      </w:r>
      <w:r w:rsidR="00A55B12">
        <w:rPr>
          <w:noProof/>
        </w:rPr>
        <w:tab/>
      </w:r>
      <w:r w:rsidR="00A55B12">
        <w:rPr>
          <w:noProof/>
        </w:rPr>
        <w:fldChar w:fldCharType="begin"/>
      </w:r>
      <w:r w:rsidR="00A55B12">
        <w:rPr>
          <w:noProof/>
        </w:rPr>
        <w:instrText xml:space="preserve"> PAGEREF _Toc20685631 \h </w:instrText>
      </w:r>
      <w:r w:rsidR="00A55B12">
        <w:rPr>
          <w:noProof/>
        </w:rPr>
      </w:r>
      <w:r w:rsidR="00A55B12">
        <w:rPr>
          <w:noProof/>
        </w:rPr>
        <w:fldChar w:fldCharType="separate"/>
      </w:r>
      <w:r w:rsidR="005B0CD2">
        <w:rPr>
          <w:noProof/>
        </w:rPr>
        <w:t>3</w:t>
      </w:r>
      <w:r w:rsidR="00A55B12">
        <w:rPr>
          <w:noProof/>
        </w:rPr>
        <w:fldChar w:fldCharType="end"/>
      </w:r>
    </w:p>
    <w:p w14:paraId="37C7A83D" w14:textId="6DE8F643" w:rsidR="00A55B12" w:rsidRDefault="00A55B12">
      <w:pPr>
        <w:pStyle w:val="TOC1"/>
        <w:rPr>
          <w:rFonts w:eastAsiaTheme="minorEastAsia" w:cstheme="minorBidi"/>
          <w:b w:val="0"/>
          <w:bCs w:val="0"/>
          <w:noProof/>
        </w:rPr>
      </w:pPr>
      <w:r>
        <w:rPr>
          <w:noProof/>
        </w:rPr>
        <w:t>Mixed and Virtual Reality Display Technologies</w:t>
      </w:r>
      <w:r>
        <w:rPr>
          <w:noProof/>
        </w:rPr>
        <w:tab/>
      </w:r>
      <w:r>
        <w:rPr>
          <w:noProof/>
        </w:rPr>
        <w:fldChar w:fldCharType="begin"/>
      </w:r>
      <w:r>
        <w:rPr>
          <w:noProof/>
        </w:rPr>
        <w:instrText xml:space="preserve"> PAGEREF _Toc20685632 \h </w:instrText>
      </w:r>
      <w:r>
        <w:rPr>
          <w:noProof/>
        </w:rPr>
      </w:r>
      <w:r>
        <w:rPr>
          <w:noProof/>
        </w:rPr>
        <w:fldChar w:fldCharType="separate"/>
      </w:r>
      <w:r w:rsidR="005B0CD2">
        <w:rPr>
          <w:noProof/>
        </w:rPr>
        <w:t>5</w:t>
      </w:r>
      <w:r>
        <w:rPr>
          <w:noProof/>
        </w:rPr>
        <w:fldChar w:fldCharType="end"/>
      </w:r>
    </w:p>
    <w:p w14:paraId="018E0A46" w14:textId="304CFC36" w:rsidR="00A55B12" w:rsidRDefault="00A55B12">
      <w:pPr>
        <w:pStyle w:val="TOC2"/>
        <w:rPr>
          <w:rFonts w:eastAsiaTheme="minorEastAsia" w:cstheme="minorBidi"/>
          <w:b w:val="0"/>
          <w:bCs w:val="0"/>
          <w:noProof/>
          <w:sz w:val="24"/>
          <w:szCs w:val="24"/>
        </w:rPr>
      </w:pPr>
      <w:r>
        <w:rPr>
          <w:noProof/>
        </w:rPr>
        <w:t>Head-Worn Displays</w:t>
      </w:r>
      <w:r>
        <w:rPr>
          <w:noProof/>
        </w:rPr>
        <w:tab/>
      </w:r>
      <w:r>
        <w:rPr>
          <w:noProof/>
        </w:rPr>
        <w:fldChar w:fldCharType="begin"/>
      </w:r>
      <w:r>
        <w:rPr>
          <w:noProof/>
        </w:rPr>
        <w:instrText xml:space="preserve"> PAGEREF _Toc20685633 \h </w:instrText>
      </w:r>
      <w:r>
        <w:rPr>
          <w:noProof/>
        </w:rPr>
      </w:r>
      <w:r>
        <w:rPr>
          <w:noProof/>
        </w:rPr>
        <w:fldChar w:fldCharType="separate"/>
      </w:r>
      <w:r w:rsidR="005B0CD2">
        <w:rPr>
          <w:noProof/>
        </w:rPr>
        <w:t>5</w:t>
      </w:r>
      <w:r>
        <w:rPr>
          <w:noProof/>
        </w:rPr>
        <w:fldChar w:fldCharType="end"/>
      </w:r>
    </w:p>
    <w:p w14:paraId="412CD84D" w14:textId="52AD724E" w:rsidR="00A55B12" w:rsidRDefault="00A55B12">
      <w:pPr>
        <w:pStyle w:val="TOC2"/>
        <w:rPr>
          <w:rFonts w:eastAsiaTheme="minorEastAsia" w:cstheme="minorBidi"/>
          <w:b w:val="0"/>
          <w:bCs w:val="0"/>
          <w:noProof/>
          <w:sz w:val="24"/>
          <w:szCs w:val="24"/>
        </w:rPr>
      </w:pPr>
      <w:r>
        <w:rPr>
          <w:noProof/>
        </w:rPr>
        <w:t>Handheld Displays</w:t>
      </w:r>
      <w:r>
        <w:rPr>
          <w:noProof/>
        </w:rPr>
        <w:tab/>
      </w:r>
      <w:r>
        <w:rPr>
          <w:noProof/>
        </w:rPr>
        <w:fldChar w:fldCharType="begin"/>
      </w:r>
      <w:r>
        <w:rPr>
          <w:noProof/>
        </w:rPr>
        <w:instrText xml:space="preserve"> PAGEREF _Toc20685634 \h </w:instrText>
      </w:r>
      <w:r>
        <w:rPr>
          <w:noProof/>
        </w:rPr>
      </w:r>
      <w:r>
        <w:rPr>
          <w:noProof/>
        </w:rPr>
        <w:fldChar w:fldCharType="separate"/>
      </w:r>
      <w:r w:rsidR="005B0CD2">
        <w:rPr>
          <w:noProof/>
        </w:rPr>
        <w:t>8</w:t>
      </w:r>
      <w:r>
        <w:rPr>
          <w:noProof/>
        </w:rPr>
        <w:fldChar w:fldCharType="end"/>
      </w:r>
    </w:p>
    <w:p w14:paraId="7072D6A4" w14:textId="20056F2A" w:rsidR="00A55B12" w:rsidRDefault="00A55B12">
      <w:pPr>
        <w:pStyle w:val="TOC2"/>
        <w:rPr>
          <w:rFonts w:eastAsiaTheme="minorEastAsia" w:cstheme="minorBidi"/>
          <w:b w:val="0"/>
          <w:bCs w:val="0"/>
          <w:noProof/>
          <w:sz w:val="24"/>
          <w:szCs w:val="24"/>
        </w:rPr>
      </w:pPr>
      <w:r>
        <w:rPr>
          <w:noProof/>
        </w:rPr>
        <w:t>Projector Based Displays</w:t>
      </w:r>
      <w:r>
        <w:rPr>
          <w:noProof/>
        </w:rPr>
        <w:tab/>
      </w:r>
      <w:r>
        <w:rPr>
          <w:noProof/>
        </w:rPr>
        <w:fldChar w:fldCharType="begin"/>
      </w:r>
      <w:r>
        <w:rPr>
          <w:noProof/>
        </w:rPr>
        <w:instrText xml:space="preserve"> PAGEREF _Toc20685635 \h </w:instrText>
      </w:r>
      <w:r>
        <w:rPr>
          <w:noProof/>
        </w:rPr>
      </w:r>
      <w:r>
        <w:rPr>
          <w:noProof/>
        </w:rPr>
        <w:fldChar w:fldCharType="separate"/>
      </w:r>
      <w:r w:rsidR="005B0CD2">
        <w:rPr>
          <w:noProof/>
        </w:rPr>
        <w:t>9</w:t>
      </w:r>
      <w:r>
        <w:rPr>
          <w:noProof/>
        </w:rPr>
        <w:fldChar w:fldCharType="end"/>
      </w:r>
    </w:p>
    <w:p w14:paraId="00A140A0" w14:textId="3D1F7245" w:rsidR="00A55B12" w:rsidRDefault="00A55B12">
      <w:pPr>
        <w:pStyle w:val="TOC2"/>
        <w:rPr>
          <w:rFonts w:eastAsiaTheme="minorEastAsia" w:cstheme="minorBidi"/>
          <w:b w:val="0"/>
          <w:bCs w:val="0"/>
          <w:noProof/>
          <w:sz w:val="24"/>
          <w:szCs w:val="24"/>
        </w:rPr>
      </w:pPr>
      <w:r>
        <w:rPr>
          <w:noProof/>
        </w:rPr>
        <w:t>Cave Automatic Virtual Environments (CAVES)</w:t>
      </w:r>
      <w:r>
        <w:rPr>
          <w:noProof/>
        </w:rPr>
        <w:tab/>
      </w:r>
      <w:r>
        <w:rPr>
          <w:noProof/>
        </w:rPr>
        <w:fldChar w:fldCharType="begin"/>
      </w:r>
      <w:r>
        <w:rPr>
          <w:noProof/>
        </w:rPr>
        <w:instrText xml:space="preserve"> PAGEREF _Toc20685636 \h </w:instrText>
      </w:r>
      <w:r>
        <w:rPr>
          <w:noProof/>
        </w:rPr>
      </w:r>
      <w:r>
        <w:rPr>
          <w:noProof/>
        </w:rPr>
        <w:fldChar w:fldCharType="separate"/>
      </w:r>
      <w:r w:rsidR="005B0CD2">
        <w:rPr>
          <w:noProof/>
        </w:rPr>
        <w:t>10</w:t>
      </w:r>
      <w:r>
        <w:rPr>
          <w:noProof/>
        </w:rPr>
        <w:fldChar w:fldCharType="end"/>
      </w:r>
    </w:p>
    <w:p w14:paraId="4538F518" w14:textId="238B8B01" w:rsidR="00A55B12" w:rsidRDefault="00A55B12">
      <w:pPr>
        <w:pStyle w:val="TOC2"/>
        <w:rPr>
          <w:rFonts w:eastAsiaTheme="minorEastAsia" w:cstheme="minorBidi"/>
          <w:b w:val="0"/>
          <w:bCs w:val="0"/>
          <w:noProof/>
          <w:sz w:val="24"/>
          <w:szCs w:val="24"/>
        </w:rPr>
      </w:pPr>
      <w:r>
        <w:rPr>
          <w:noProof/>
        </w:rPr>
        <w:t>Calibration and Registration</w:t>
      </w:r>
      <w:r>
        <w:rPr>
          <w:noProof/>
        </w:rPr>
        <w:tab/>
      </w:r>
      <w:r>
        <w:rPr>
          <w:noProof/>
        </w:rPr>
        <w:fldChar w:fldCharType="begin"/>
      </w:r>
      <w:r>
        <w:rPr>
          <w:noProof/>
        </w:rPr>
        <w:instrText xml:space="preserve"> PAGEREF _Toc20685637 \h </w:instrText>
      </w:r>
      <w:r>
        <w:rPr>
          <w:noProof/>
        </w:rPr>
      </w:r>
      <w:r>
        <w:rPr>
          <w:noProof/>
        </w:rPr>
        <w:fldChar w:fldCharType="separate"/>
      </w:r>
      <w:r w:rsidR="005B0CD2">
        <w:rPr>
          <w:noProof/>
        </w:rPr>
        <w:t>11</w:t>
      </w:r>
      <w:r>
        <w:rPr>
          <w:noProof/>
        </w:rPr>
        <w:fldChar w:fldCharType="end"/>
      </w:r>
    </w:p>
    <w:p w14:paraId="351F71B0" w14:textId="7AD27B0D" w:rsidR="00A55B12" w:rsidRDefault="00A55B12">
      <w:pPr>
        <w:pStyle w:val="TOC1"/>
        <w:rPr>
          <w:rFonts w:eastAsiaTheme="minorEastAsia" w:cstheme="minorBidi"/>
          <w:b w:val="0"/>
          <w:bCs w:val="0"/>
          <w:noProof/>
        </w:rPr>
      </w:pPr>
      <w:r>
        <w:rPr>
          <w:noProof/>
        </w:rPr>
        <w:t>Mixed and Virtual Reality Visualizations</w:t>
      </w:r>
      <w:r>
        <w:rPr>
          <w:noProof/>
        </w:rPr>
        <w:tab/>
      </w:r>
      <w:r>
        <w:rPr>
          <w:noProof/>
        </w:rPr>
        <w:fldChar w:fldCharType="begin"/>
      </w:r>
      <w:r>
        <w:rPr>
          <w:noProof/>
        </w:rPr>
        <w:instrText xml:space="preserve"> PAGEREF _Toc20685638 \h </w:instrText>
      </w:r>
      <w:r>
        <w:rPr>
          <w:noProof/>
        </w:rPr>
      </w:r>
      <w:r>
        <w:rPr>
          <w:noProof/>
        </w:rPr>
        <w:fldChar w:fldCharType="separate"/>
      </w:r>
      <w:r w:rsidR="005B0CD2">
        <w:rPr>
          <w:noProof/>
        </w:rPr>
        <w:t>14</w:t>
      </w:r>
      <w:r>
        <w:rPr>
          <w:noProof/>
        </w:rPr>
        <w:fldChar w:fldCharType="end"/>
      </w:r>
    </w:p>
    <w:p w14:paraId="12593552" w14:textId="3D2C3A6B" w:rsidR="00A55B12" w:rsidRDefault="00A55B12">
      <w:pPr>
        <w:pStyle w:val="TOC2"/>
        <w:rPr>
          <w:rFonts w:eastAsiaTheme="minorEastAsia" w:cstheme="minorBidi"/>
          <w:b w:val="0"/>
          <w:bCs w:val="0"/>
          <w:noProof/>
          <w:sz w:val="24"/>
          <w:szCs w:val="24"/>
        </w:rPr>
      </w:pPr>
      <w:r>
        <w:rPr>
          <w:noProof/>
        </w:rPr>
        <w:t>Diagnostics and Exploration</w:t>
      </w:r>
      <w:r>
        <w:rPr>
          <w:noProof/>
        </w:rPr>
        <w:tab/>
      </w:r>
      <w:r>
        <w:rPr>
          <w:noProof/>
        </w:rPr>
        <w:fldChar w:fldCharType="begin"/>
      </w:r>
      <w:r>
        <w:rPr>
          <w:noProof/>
        </w:rPr>
        <w:instrText xml:space="preserve"> PAGEREF _Toc20685639 \h </w:instrText>
      </w:r>
      <w:r>
        <w:rPr>
          <w:noProof/>
        </w:rPr>
      </w:r>
      <w:r>
        <w:rPr>
          <w:noProof/>
        </w:rPr>
        <w:fldChar w:fldCharType="separate"/>
      </w:r>
      <w:r w:rsidR="005B0CD2">
        <w:rPr>
          <w:noProof/>
        </w:rPr>
        <w:t>15</w:t>
      </w:r>
      <w:r>
        <w:rPr>
          <w:noProof/>
        </w:rPr>
        <w:fldChar w:fldCharType="end"/>
      </w:r>
    </w:p>
    <w:p w14:paraId="035F501A" w14:textId="32FCF8F2" w:rsidR="00A55B12" w:rsidRDefault="00A55B12">
      <w:pPr>
        <w:pStyle w:val="TOC2"/>
        <w:rPr>
          <w:rFonts w:eastAsiaTheme="minorEastAsia" w:cstheme="minorBidi"/>
          <w:b w:val="0"/>
          <w:bCs w:val="0"/>
          <w:noProof/>
          <w:sz w:val="24"/>
          <w:szCs w:val="24"/>
        </w:rPr>
      </w:pPr>
      <w:r>
        <w:rPr>
          <w:noProof/>
        </w:rPr>
        <w:t>Intervention and Clinical</w:t>
      </w:r>
      <w:r>
        <w:rPr>
          <w:noProof/>
        </w:rPr>
        <w:tab/>
      </w:r>
      <w:r>
        <w:rPr>
          <w:noProof/>
        </w:rPr>
        <w:fldChar w:fldCharType="begin"/>
      </w:r>
      <w:r>
        <w:rPr>
          <w:noProof/>
        </w:rPr>
        <w:instrText xml:space="preserve"> PAGEREF _Toc20685640 \h </w:instrText>
      </w:r>
      <w:r>
        <w:rPr>
          <w:noProof/>
        </w:rPr>
      </w:r>
      <w:r>
        <w:rPr>
          <w:noProof/>
        </w:rPr>
        <w:fldChar w:fldCharType="separate"/>
      </w:r>
      <w:r w:rsidR="005B0CD2">
        <w:rPr>
          <w:noProof/>
        </w:rPr>
        <w:t>22</w:t>
      </w:r>
      <w:r>
        <w:rPr>
          <w:noProof/>
        </w:rPr>
        <w:fldChar w:fldCharType="end"/>
      </w:r>
    </w:p>
    <w:p w14:paraId="7A90A998" w14:textId="17DE179E" w:rsidR="00A55B12" w:rsidRDefault="00A55B12">
      <w:pPr>
        <w:pStyle w:val="TOC2"/>
        <w:rPr>
          <w:rFonts w:eastAsiaTheme="minorEastAsia" w:cstheme="minorBidi"/>
          <w:b w:val="0"/>
          <w:bCs w:val="0"/>
          <w:noProof/>
          <w:sz w:val="24"/>
          <w:szCs w:val="24"/>
        </w:rPr>
      </w:pPr>
      <w:r>
        <w:rPr>
          <w:noProof/>
        </w:rPr>
        <w:t>Interactions and Gestures</w:t>
      </w:r>
      <w:r>
        <w:rPr>
          <w:noProof/>
        </w:rPr>
        <w:tab/>
      </w:r>
      <w:r>
        <w:rPr>
          <w:noProof/>
        </w:rPr>
        <w:fldChar w:fldCharType="begin"/>
      </w:r>
      <w:r>
        <w:rPr>
          <w:noProof/>
        </w:rPr>
        <w:instrText xml:space="preserve"> PAGEREF _Toc20685641 \h </w:instrText>
      </w:r>
      <w:r>
        <w:rPr>
          <w:noProof/>
        </w:rPr>
      </w:r>
      <w:r>
        <w:rPr>
          <w:noProof/>
        </w:rPr>
        <w:fldChar w:fldCharType="separate"/>
      </w:r>
      <w:r w:rsidR="005B0CD2">
        <w:rPr>
          <w:noProof/>
        </w:rPr>
        <w:t>32</w:t>
      </w:r>
      <w:r>
        <w:rPr>
          <w:noProof/>
        </w:rPr>
        <w:fldChar w:fldCharType="end"/>
      </w:r>
    </w:p>
    <w:p w14:paraId="1AC7163F" w14:textId="3E86E970" w:rsidR="00A55B12" w:rsidRDefault="00A55B12">
      <w:pPr>
        <w:pStyle w:val="TOC2"/>
        <w:rPr>
          <w:rFonts w:eastAsiaTheme="minorEastAsia" w:cstheme="minorBidi"/>
          <w:b w:val="0"/>
          <w:bCs w:val="0"/>
          <w:noProof/>
          <w:sz w:val="24"/>
          <w:szCs w:val="24"/>
        </w:rPr>
      </w:pPr>
      <w:r>
        <w:rPr>
          <w:noProof/>
        </w:rPr>
        <w:t>Education</w:t>
      </w:r>
      <w:r>
        <w:rPr>
          <w:noProof/>
        </w:rPr>
        <w:tab/>
      </w:r>
      <w:r>
        <w:rPr>
          <w:noProof/>
        </w:rPr>
        <w:fldChar w:fldCharType="begin"/>
      </w:r>
      <w:r>
        <w:rPr>
          <w:noProof/>
        </w:rPr>
        <w:instrText xml:space="preserve"> PAGEREF _Toc20685642 \h </w:instrText>
      </w:r>
      <w:r>
        <w:rPr>
          <w:noProof/>
        </w:rPr>
      </w:r>
      <w:r>
        <w:rPr>
          <w:noProof/>
        </w:rPr>
        <w:fldChar w:fldCharType="separate"/>
      </w:r>
      <w:r w:rsidR="005B0CD2">
        <w:rPr>
          <w:noProof/>
        </w:rPr>
        <w:t>36</w:t>
      </w:r>
      <w:r>
        <w:rPr>
          <w:noProof/>
        </w:rPr>
        <w:fldChar w:fldCharType="end"/>
      </w:r>
    </w:p>
    <w:p w14:paraId="62AD2343" w14:textId="655E46A4" w:rsidR="00A55B12" w:rsidRDefault="00A55B12">
      <w:pPr>
        <w:pStyle w:val="TOC1"/>
        <w:rPr>
          <w:rFonts w:eastAsiaTheme="minorEastAsia" w:cstheme="minorBidi"/>
          <w:b w:val="0"/>
          <w:bCs w:val="0"/>
          <w:noProof/>
        </w:rPr>
      </w:pPr>
      <w:r w:rsidRPr="00C9449F">
        <w:rPr>
          <w:rFonts w:ascii="Arial" w:eastAsia="Arial" w:hAnsi="Arial" w:cs="Arial"/>
          <w:noProof/>
          <w:color w:val="000000" w:themeColor="text1"/>
        </w:rPr>
        <w:t>Conclusion</w:t>
      </w:r>
      <w:r>
        <w:rPr>
          <w:noProof/>
        </w:rPr>
        <w:tab/>
      </w:r>
      <w:r>
        <w:rPr>
          <w:noProof/>
        </w:rPr>
        <w:fldChar w:fldCharType="begin"/>
      </w:r>
      <w:r>
        <w:rPr>
          <w:noProof/>
        </w:rPr>
        <w:instrText xml:space="preserve"> PAGEREF _Toc20685643 \h </w:instrText>
      </w:r>
      <w:r>
        <w:rPr>
          <w:noProof/>
        </w:rPr>
      </w:r>
      <w:r>
        <w:rPr>
          <w:noProof/>
        </w:rPr>
        <w:fldChar w:fldCharType="separate"/>
      </w:r>
      <w:r w:rsidR="005B0CD2">
        <w:rPr>
          <w:noProof/>
        </w:rPr>
        <w:t>40</w:t>
      </w:r>
      <w:r>
        <w:rPr>
          <w:noProof/>
        </w:rPr>
        <w:fldChar w:fldCharType="end"/>
      </w:r>
    </w:p>
    <w:p w14:paraId="272E99E8" w14:textId="753C7400" w:rsidR="00A55B12" w:rsidRDefault="00A55B12">
      <w:pPr>
        <w:pStyle w:val="TOC1"/>
        <w:rPr>
          <w:rFonts w:eastAsiaTheme="minorEastAsia" w:cstheme="minorBidi"/>
          <w:b w:val="0"/>
          <w:bCs w:val="0"/>
          <w:noProof/>
        </w:rPr>
      </w:pPr>
      <w:r w:rsidRPr="00C9449F">
        <w:rPr>
          <w:rFonts w:ascii="Arial" w:hAnsi="Arial" w:cs="Arial"/>
          <w:noProof/>
          <w:color w:val="000000" w:themeColor="text1"/>
        </w:rPr>
        <w:t>References</w:t>
      </w:r>
      <w:r>
        <w:rPr>
          <w:noProof/>
        </w:rPr>
        <w:tab/>
      </w:r>
      <w:r>
        <w:rPr>
          <w:noProof/>
        </w:rPr>
        <w:fldChar w:fldCharType="begin"/>
      </w:r>
      <w:r>
        <w:rPr>
          <w:noProof/>
        </w:rPr>
        <w:instrText xml:space="preserve"> PAGEREF _Toc20685644 \h </w:instrText>
      </w:r>
      <w:r>
        <w:rPr>
          <w:noProof/>
        </w:rPr>
      </w:r>
      <w:r>
        <w:rPr>
          <w:noProof/>
        </w:rPr>
        <w:fldChar w:fldCharType="separate"/>
      </w:r>
      <w:r w:rsidR="005B0CD2">
        <w:rPr>
          <w:noProof/>
        </w:rPr>
        <w:t>41</w:t>
      </w:r>
      <w:r>
        <w:rPr>
          <w:noProof/>
        </w:rPr>
        <w:fldChar w:fldCharType="end"/>
      </w:r>
    </w:p>
    <w:p w14:paraId="267FA977" w14:textId="7D3A4394" w:rsidR="00B84120" w:rsidRDefault="00B84120">
      <w:pPr>
        <w:spacing w:after="160" w:line="259" w:lineRule="auto"/>
        <w:rPr>
          <w:rFonts w:asciiTheme="majorHAnsi" w:eastAsiaTheme="majorEastAsia" w:hAnsiTheme="majorHAnsi" w:cstheme="majorBidi"/>
          <w:spacing w:val="-10"/>
          <w:kern w:val="28"/>
          <w:sz w:val="56"/>
          <w:szCs w:val="56"/>
          <w:lang w:eastAsia="de-DE"/>
        </w:rPr>
      </w:pPr>
      <w:r>
        <w:rPr>
          <w:lang w:eastAsia="de-DE"/>
        </w:rPr>
        <w:fldChar w:fldCharType="end"/>
      </w:r>
      <w:r>
        <w:rPr>
          <w:lang w:eastAsia="de-DE"/>
        </w:rPr>
        <w:br w:type="page"/>
      </w:r>
    </w:p>
    <w:p w14:paraId="4D3888D8" w14:textId="7F5F475A" w:rsidR="43D814FC" w:rsidRDefault="000D6ECA" w:rsidP="00E32540">
      <w:pPr>
        <w:pStyle w:val="Title"/>
        <w:overflowPunct w:val="0"/>
        <w:autoSpaceDE w:val="0"/>
        <w:autoSpaceDN w:val="0"/>
        <w:adjustRightInd w:val="0"/>
        <w:textAlignment w:val="baseline"/>
        <w:rPr>
          <w:lang w:eastAsia="de-DE"/>
        </w:rPr>
      </w:pPr>
      <w:r>
        <w:rPr>
          <w:lang w:eastAsia="de-DE"/>
        </w:rPr>
        <w:lastRenderedPageBreak/>
        <w:t>Mixed</w:t>
      </w:r>
      <w:r w:rsidR="43D814FC" w:rsidRPr="43D814FC">
        <w:rPr>
          <w:lang w:eastAsia="de-DE"/>
        </w:rPr>
        <w:t xml:space="preserve"> and Virtual Reality Interaction and Presentation Techniques for </w:t>
      </w:r>
      <w:r w:rsidR="11C6F9FD" w:rsidRPr="11C6F9FD">
        <w:rPr>
          <w:lang w:eastAsia="de-DE"/>
        </w:rPr>
        <w:t>Medical Visualizations</w:t>
      </w:r>
    </w:p>
    <w:p w14:paraId="30B6E0D3" w14:textId="03A98A4B" w:rsidR="43D814FC" w:rsidRDefault="43D814FC" w:rsidP="00CC12BB">
      <w:pPr>
        <w:jc w:val="both"/>
      </w:pPr>
      <w:r w:rsidRPr="43D814FC">
        <w:rPr>
          <w:rFonts w:eastAsia="Times" w:cs="Times"/>
          <w:color w:val="000000" w:themeColor="text1"/>
          <w:szCs w:val="20"/>
        </w:rPr>
        <w:t xml:space="preserve"> </w:t>
      </w:r>
    </w:p>
    <w:p w14:paraId="52A3E30C" w14:textId="5D6772CE" w:rsidR="11C6F9FD" w:rsidRDefault="11C6F9FD" w:rsidP="11C6F9FD">
      <w:pPr>
        <w:jc w:val="both"/>
        <w:rPr>
          <w:rFonts w:eastAsia="Times" w:cs="Times"/>
          <w:color w:val="000000" w:themeColor="text1"/>
        </w:rPr>
      </w:pPr>
      <w:r w:rsidRPr="11C6F9FD">
        <w:rPr>
          <w:rFonts w:eastAsia="Times" w:cs="Times"/>
          <w:color w:val="000000" w:themeColor="text1"/>
        </w:rPr>
        <w:t>Ross T. Smith</w:t>
      </w:r>
      <w:r w:rsidRPr="11C6F9FD">
        <w:rPr>
          <w:rFonts w:eastAsia="Times" w:cs="Times"/>
          <w:color w:val="000000" w:themeColor="text1"/>
          <w:vertAlign w:val="superscript"/>
        </w:rPr>
        <w:t>1,2</w:t>
      </w:r>
      <w:r w:rsidRPr="11C6F9FD">
        <w:rPr>
          <w:rFonts w:eastAsia="Times" w:cs="Times"/>
          <w:color w:val="000000" w:themeColor="text1"/>
        </w:rPr>
        <w:t>, Thomas J. Clarke</w:t>
      </w:r>
      <w:r w:rsidR="00186138" w:rsidRPr="11C6F9FD">
        <w:rPr>
          <w:rFonts w:eastAsia="Times" w:cs="Times"/>
          <w:color w:val="000000" w:themeColor="text1"/>
          <w:vertAlign w:val="superscript"/>
        </w:rPr>
        <w:t>1,2</w:t>
      </w:r>
      <w:r w:rsidRPr="11C6F9FD">
        <w:rPr>
          <w:rFonts w:eastAsia="Times" w:cs="Times"/>
          <w:color w:val="000000" w:themeColor="text1"/>
        </w:rPr>
        <w:t>, Wolfgang Mayer</w:t>
      </w:r>
      <w:r w:rsidR="00282573">
        <w:rPr>
          <w:rFonts w:eastAsia="Times" w:cs="Times"/>
          <w:color w:val="000000" w:themeColor="text1"/>
          <w:vertAlign w:val="superscript"/>
        </w:rPr>
        <w:t>3</w:t>
      </w:r>
      <w:r w:rsidRPr="11C6F9FD">
        <w:rPr>
          <w:rFonts w:eastAsia="Times" w:cs="Times"/>
          <w:color w:val="000000" w:themeColor="text1"/>
        </w:rPr>
        <w:t>, Andrew Cunningham</w:t>
      </w:r>
      <w:r w:rsidR="00E07D9C" w:rsidRPr="11C6F9FD">
        <w:rPr>
          <w:rFonts w:eastAsia="Times" w:cs="Times"/>
          <w:color w:val="000000" w:themeColor="text1"/>
          <w:vertAlign w:val="superscript"/>
        </w:rPr>
        <w:t>1,2</w:t>
      </w:r>
      <w:r w:rsidRPr="11C6F9FD">
        <w:rPr>
          <w:rFonts w:eastAsia="Times" w:cs="Times"/>
          <w:color w:val="000000" w:themeColor="text1"/>
        </w:rPr>
        <w:t>, Brandon Matthews</w:t>
      </w:r>
      <w:r w:rsidR="00E07D9C" w:rsidRPr="11C6F9FD">
        <w:rPr>
          <w:rFonts w:eastAsia="Times" w:cs="Times"/>
          <w:color w:val="000000" w:themeColor="text1"/>
          <w:vertAlign w:val="superscript"/>
        </w:rPr>
        <w:t>1,2</w:t>
      </w:r>
      <w:r w:rsidRPr="11C6F9FD">
        <w:rPr>
          <w:rFonts w:eastAsia="Times" w:cs="Times"/>
          <w:color w:val="000000" w:themeColor="text1"/>
        </w:rPr>
        <w:t>, Joanne E. Zucco</w:t>
      </w:r>
      <w:r w:rsidRPr="11C6F9FD">
        <w:rPr>
          <w:rFonts w:eastAsia="Times" w:cs="Times"/>
          <w:color w:val="000000" w:themeColor="text1"/>
          <w:vertAlign w:val="superscript"/>
        </w:rPr>
        <w:t>1,2</w:t>
      </w:r>
    </w:p>
    <w:p w14:paraId="0C3A3043" w14:textId="77777777" w:rsidR="002A657B" w:rsidRDefault="002A657B" w:rsidP="00CC12BB">
      <w:pPr>
        <w:jc w:val="both"/>
        <w:rPr>
          <w:rFonts w:eastAsia="Times" w:cs="Times"/>
          <w:b/>
          <w:color w:val="000000" w:themeColor="text1"/>
        </w:rPr>
      </w:pPr>
    </w:p>
    <w:p w14:paraId="6901BE6E" w14:textId="1049FFC2" w:rsidR="00E73ECC" w:rsidRDefault="00E73ECC" w:rsidP="00CC12BB">
      <w:pPr>
        <w:jc w:val="both"/>
        <w:rPr>
          <w:rFonts w:eastAsia="Times" w:cs="Times"/>
          <w:color w:val="000000" w:themeColor="text1"/>
        </w:rPr>
      </w:pPr>
      <w:r w:rsidRPr="00B04A36">
        <w:rPr>
          <w:rFonts w:eastAsia="Times" w:cs="Times"/>
          <w:b/>
          <w:color w:val="000000" w:themeColor="text1"/>
        </w:rPr>
        <w:t>Keywords:</w:t>
      </w:r>
      <w:r>
        <w:rPr>
          <w:rFonts w:eastAsia="Times" w:cs="Times"/>
          <w:color w:val="000000" w:themeColor="text1"/>
        </w:rPr>
        <w:t xml:space="preserve"> Mixed Augmented and Virtual Reality, </w:t>
      </w:r>
      <w:r w:rsidR="00B04A36">
        <w:rPr>
          <w:rFonts w:eastAsia="Times" w:cs="Times"/>
          <w:color w:val="000000" w:themeColor="text1"/>
        </w:rPr>
        <w:t>Medical Visualization, Presentation Techniques</w:t>
      </w:r>
    </w:p>
    <w:p w14:paraId="253A608C" w14:textId="55DC64AA" w:rsidR="00917751" w:rsidRPr="00917751" w:rsidRDefault="00917751" w:rsidP="00917751">
      <w:pPr>
        <w:rPr>
          <w:rFonts w:eastAsia="Times New Roman"/>
        </w:rPr>
      </w:pPr>
      <w:hyperlink r:id="rId8" w:history="1">
        <w:r w:rsidRPr="00F5602C">
          <w:rPr>
            <w:rStyle w:val="Hyperlink"/>
            <w:rFonts w:ascii="Calibri" w:eastAsia="Times New Roman" w:hAnsi="Calibri"/>
            <w:shd w:val="clear" w:color="auto" w:fill="FFFFFF"/>
          </w:rPr>
          <w:t>Ross.smith@unisa.edu.au</w:t>
        </w:r>
      </w:hyperlink>
      <w:r>
        <w:rPr>
          <w:rFonts w:ascii="Calibri" w:eastAsia="Times New Roman" w:hAnsi="Calibri"/>
          <w:color w:val="000000"/>
          <w:shd w:val="clear" w:color="auto" w:fill="FFFFFF"/>
        </w:rPr>
        <w:t xml:space="preserve">, </w:t>
      </w:r>
      <w:r w:rsidR="72891DF2" w:rsidRPr="72891DF2">
        <w:rPr>
          <w:rFonts w:ascii="Calibri" w:eastAsia="Times New Roman" w:hAnsi="Calibri"/>
          <w:color w:val="000000" w:themeColor="text1"/>
        </w:rPr>
        <w:t xml:space="preserve"> </w:t>
      </w:r>
      <w:hyperlink r:id="rId9">
        <w:r w:rsidR="11C6F9FD" w:rsidRPr="11C6F9FD">
          <w:rPr>
            <w:rStyle w:val="Hyperlink"/>
            <w:rFonts w:ascii="Calibri" w:eastAsia="Times New Roman" w:hAnsi="Calibri"/>
            <w:color w:val="000000" w:themeColor="text1"/>
          </w:rPr>
          <w:t>thomas.clarke@mymail.unisa.edu.au</w:t>
        </w:r>
      </w:hyperlink>
      <w:r w:rsidR="72891DF2" w:rsidRPr="72891DF2">
        <w:rPr>
          <w:rFonts w:ascii="Calibri" w:eastAsia="Times New Roman" w:hAnsi="Calibri"/>
          <w:color w:val="000000" w:themeColor="text1"/>
        </w:rPr>
        <w:t xml:space="preserve">, </w:t>
      </w:r>
      <w:hyperlink r:id="rId10" w:history="1">
        <w:r w:rsidR="00E07D9C" w:rsidRPr="00F5602C">
          <w:rPr>
            <w:rStyle w:val="Hyperlink"/>
            <w:rFonts w:ascii="Calibri" w:eastAsia="Times New Roman" w:hAnsi="Calibri"/>
          </w:rPr>
          <w:t>wolfgang.mayer@unisa.edu.au</w:t>
        </w:r>
      </w:hyperlink>
      <w:r w:rsidR="00E07D9C">
        <w:rPr>
          <w:rFonts w:ascii="Calibri" w:eastAsia="Times New Roman" w:hAnsi="Calibri"/>
          <w:color w:val="000000" w:themeColor="text1"/>
        </w:rPr>
        <w:t xml:space="preserve">, </w:t>
      </w:r>
      <w:hyperlink r:id="rId11" w:history="1">
        <w:r w:rsidR="00E07D9C" w:rsidRPr="00F5602C">
          <w:rPr>
            <w:rStyle w:val="Hyperlink"/>
            <w:rFonts w:ascii="Calibri" w:eastAsia="Times New Roman" w:hAnsi="Calibri"/>
          </w:rPr>
          <w:t>brandon.matthews@unisa.edu.au</w:t>
        </w:r>
      </w:hyperlink>
      <w:r w:rsidR="00E07D9C">
        <w:rPr>
          <w:rFonts w:ascii="Calibri" w:eastAsia="Times New Roman" w:hAnsi="Calibri"/>
          <w:color w:val="000000" w:themeColor="text1"/>
        </w:rPr>
        <w:t xml:space="preserve">, </w:t>
      </w:r>
      <w:hyperlink r:id="rId12">
        <w:r w:rsidR="11C6F9FD" w:rsidRPr="11C6F9FD">
          <w:rPr>
            <w:rStyle w:val="Hyperlink"/>
            <w:rFonts w:ascii="Calibri" w:eastAsia="Times New Roman" w:hAnsi="Calibri"/>
            <w:color w:val="000000" w:themeColor="text1"/>
          </w:rPr>
          <w:t>jo.zucco@unisa.edu.au</w:t>
        </w:r>
      </w:hyperlink>
    </w:p>
    <w:p w14:paraId="338D201B" w14:textId="77777777" w:rsidR="00917751" w:rsidRDefault="00917751" w:rsidP="00CC12BB">
      <w:pPr>
        <w:jc w:val="both"/>
        <w:rPr>
          <w:rFonts w:eastAsia="Times" w:cs="Times"/>
          <w:color w:val="000000" w:themeColor="text1"/>
        </w:rPr>
      </w:pPr>
    </w:p>
    <w:p w14:paraId="62C4CD08" w14:textId="5ED238E5" w:rsidR="00B04A36" w:rsidRDefault="008207B2" w:rsidP="00CC12BB">
      <w:pPr>
        <w:jc w:val="both"/>
        <w:rPr>
          <w:rFonts w:eastAsia="Times" w:cs="Times"/>
          <w:color w:val="000000" w:themeColor="text1"/>
        </w:rPr>
      </w:pPr>
      <w:r>
        <w:rPr>
          <w:rFonts w:eastAsia="Times" w:cs="Times"/>
          <w:color w:val="000000" w:themeColor="text1"/>
        </w:rPr>
        <w:t>1: IVE</w:t>
      </w:r>
      <w:r w:rsidR="008A33B5">
        <w:rPr>
          <w:rFonts w:eastAsia="Times" w:cs="Times"/>
          <w:color w:val="000000" w:themeColor="text1"/>
        </w:rPr>
        <w:t xml:space="preserve">: </w:t>
      </w:r>
      <w:r w:rsidR="00917751">
        <w:rPr>
          <w:rFonts w:eastAsia="Times" w:cs="Times"/>
          <w:color w:val="000000" w:themeColor="text1"/>
        </w:rPr>
        <w:t xml:space="preserve">Australian </w:t>
      </w:r>
      <w:r>
        <w:rPr>
          <w:rFonts w:eastAsia="Times" w:cs="Times"/>
          <w:color w:val="000000" w:themeColor="text1"/>
        </w:rPr>
        <w:t xml:space="preserve">Research </w:t>
      </w:r>
      <w:r w:rsidR="00917751">
        <w:rPr>
          <w:rFonts w:eastAsia="Times" w:cs="Times"/>
          <w:color w:val="000000" w:themeColor="text1"/>
        </w:rPr>
        <w:t xml:space="preserve">Centre for </w:t>
      </w:r>
      <w:r>
        <w:rPr>
          <w:rFonts w:eastAsia="Times" w:cs="Times"/>
          <w:color w:val="000000" w:themeColor="text1"/>
        </w:rPr>
        <w:t xml:space="preserve">Interactive and </w:t>
      </w:r>
      <w:r w:rsidR="00917751">
        <w:rPr>
          <w:rFonts w:eastAsia="Times" w:cs="Times"/>
          <w:color w:val="000000" w:themeColor="text1"/>
        </w:rPr>
        <w:t>Virtual Environments</w:t>
      </w:r>
    </w:p>
    <w:p w14:paraId="7BEBCC07" w14:textId="1B344FD1" w:rsidR="00917751" w:rsidRDefault="00917751" w:rsidP="00CC12BB">
      <w:pPr>
        <w:jc w:val="both"/>
        <w:rPr>
          <w:rFonts w:eastAsia="Times" w:cs="Times"/>
          <w:color w:val="000000" w:themeColor="text1"/>
        </w:rPr>
      </w:pPr>
      <w:r>
        <w:rPr>
          <w:rFonts w:eastAsia="Times" w:cs="Times"/>
          <w:color w:val="000000" w:themeColor="text1"/>
        </w:rPr>
        <w:lastRenderedPageBreak/>
        <w:t>2: Wearable Com</w:t>
      </w:r>
      <w:r w:rsidRPr="34ADC8BA">
        <w:rPr>
          <w:rFonts w:eastAsia="Times New Roman"/>
          <w:color w:val="000000" w:themeColor="text1"/>
        </w:rPr>
        <w:t>puter Laboratory</w:t>
      </w:r>
    </w:p>
    <w:p w14:paraId="4561BAD9" w14:textId="7D156620" w:rsidR="00917751" w:rsidRPr="00257BF8" w:rsidRDefault="00917751" w:rsidP="00257BF8">
      <w:pPr>
        <w:rPr>
          <w:rFonts w:eastAsia="Times New Roman"/>
        </w:rPr>
      </w:pPr>
      <w:r w:rsidRPr="34ADC8BA">
        <w:rPr>
          <w:rFonts w:eastAsia="Times New Roman"/>
          <w:color w:val="000000" w:themeColor="text1"/>
        </w:rPr>
        <w:t xml:space="preserve">3: </w:t>
      </w:r>
      <w:r w:rsidR="00257BF8" w:rsidRPr="34ADC8BA">
        <w:rPr>
          <w:rFonts w:eastAsia="Times New Roman"/>
          <w:color w:val="373737"/>
          <w:shd w:val="clear" w:color="auto" w:fill="FFFFFF"/>
        </w:rPr>
        <w:t>AI and Software Engineering Laboratory</w:t>
      </w:r>
    </w:p>
    <w:p w14:paraId="1A3AF691" w14:textId="77777777" w:rsidR="00917751" w:rsidRDefault="00917751" w:rsidP="00CC12BB">
      <w:pPr>
        <w:jc w:val="both"/>
        <w:rPr>
          <w:rFonts w:eastAsia="Times" w:cs="Times"/>
          <w:color w:val="000000" w:themeColor="text1"/>
        </w:rPr>
      </w:pPr>
    </w:p>
    <w:p w14:paraId="3C9EFFA2" w14:textId="58E31ED1" w:rsidR="43D814FC" w:rsidRPr="009717D4" w:rsidRDefault="43D814FC" w:rsidP="00CC12BB">
      <w:pPr>
        <w:jc w:val="both"/>
        <w:rPr>
          <w:b/>
        </w:rPr>
      </w:pPr>
      <w:r w:rsidRPr="009717D4">
        <w:rPr>
          <w:rFonts w:eastAsia="Times" w:cs="Times"/>
          <w:b/>
          <w:color w:val="000000" w:themeColor="text1"/>
          <w:szCs w:val="20"/>
        </w:rPr>
        <w:t>Abstract</w:t>
      </w:r>
    </w:p>
    <w:p w14:paraId="766CA0AC" w14:textId="7FC343E7" w:rsidR="43D814FC" w:rsidRDefault="00B91CA3" w:rsidP="00CC12BB">
      <w:pPr>
        <w:jc w:val="both"/>
        <w:rPr>
          <w:rFonts w:eastAsia="Times" w:cs="Times"/>
          <w:color w:val="000000" w:themeColor="text1"/>
        </w:rPr>
      </w:pPr>
      <w:r w:rsidRPr="3E1CD22F">
        <w:rPr>
          <w:rFonts w:eastAsia="Times" w:cs="Times"/>
          <w:color w:val="000000" w:themeColor="text1"/>
        </w:rPr>
        <w:t xml:space="preserve">Mixed, Augmented and Virtual reality technologies are burgeoning </w:t>
      </w:r>
      <w:r w:rsidR="00B84120" w:rsidRPr="3E1CD22F">
        <w:rPr>
          <w:rFonts w:eastAsia="Times" w:cs="Times"/>
          <w:color w:val="000000" w:themeColor="text1"/>
        </w:rPr>
        <w:t>with new applications and use</w:t>
      </w:r>
      <w:r w:rsidR="002A6B28">
        <w:rPr>
          <w:rFonts w:eastAsia="Times" w:cs="Times"/>
          <w:color w:val="000000" w:themeColor="text1"/>
        </w:rPr>
        <w:t xml:space="preserve"> cases </w:t>
      </w:r>
      <w:r w:rsidR="00B84120" w:rsidRPr="3E1CD22F">
        <w:rPr>
          <w:rFonts w:eastAsia="Times" w:cs="Times"/>
          <w:color w:val="000000" w:themeColor="text1"/>
        </w:rPr>
        <w:t>appearing rapidly. This chapter provides a brief overview of the fundamental display presentation methods; head</w:t>
      </w:r>
      <w:r w:rsidR="72B2E442" w:rsidRPr="72B2E442">
        <w:rPr>
          <w:rFonts w:eastAsia="Times" w:cs="Times"/>
          <w:color w:val="000000" w:themeColor="text1"/>
        </w:rPr>
        <w:t>-</w:t>
      </w:r>
      <w:r w:rsidR="00B84120" w:rsidRPr="3E1CD22F">
        <w:rPr>
          <w:rFonts w:eastAsia="Times" w:cs="Times"/>
          <w:color w:val="000000" w:themeColor="text1"/>
        </w:rPr>
        <w:t>worn, hand-held and projector</w:t>
      </w:r>
      <w:r w:rsidR="5E64A9E0" w:rsidRPr="5E64A9E0">
        <w:rPr>
          <w:rFonts w:eastAsia="Times" w:cs="Times"/>
          <w:color w:val="000000" w:themeColor="text1"/>
        </w:rPr>
        <w:t>-</w:t>
      </w:r>
      <w:r w:rsidR="00B84120" w:rsidRPr="3E1CD22F">
        <w:rPr>
          <w:rFonts w:eastAsia="Times" w:cs="Times"/>
          <w:color w:val="000000" w:themeColor="text1"/>
        </w:rPr>
        <w:t xml:space="preserve">based displays. We present a summary of visualization methods that employ these technologies in the medical domain. A diverse range of examples </w:t>
      </w:r>
      <w:r w:rsidR="3E1CD22F" w:rsidRPr="3E1CD22F">
        <w:rPr>
          <w:rFonts w:eastAsia="Times" w:cs="Times"/>
          <w:color w:val="000000" w:themeColor="text1"/>
        </w:rPr>
        <w:t>are</w:t>
      </w:r>
      <w:r w:rsidR="00B84120" w:rsidRPr="3E1CD22F">
        <w:rPr>
          <w:rFonts w:eastAsia="Times" w:cs="Times"/>
          <w:color w:val="000000" w:themeColor="text1"/>
        </w:rPr>
        <w:t xml:space="preserve"> presented including diagnostic and exploration, intervention and clinical, interaction and gestures, and education.</w:t>
      </w:r>
    </w:p>
    <w:p w14:paraId="14910C1B" w14:textId="71E3AA0F" w:rsidR="43D814FC" w:rsidRDefault="43D814FC" w:rsidP="001C4DF7">
      <w:pPr>
        <w:pStyle w:val="Heading1"/>
      </w:pPr>
      <w:bookmarkStart w:id="0" w:name="_Toc19110746"/>
      <w:bookmarkStart w:id="1" w:name="_Toc20685631"/>
      <w:r w:rsidRPr="43D814FC">
        <w:t>Introduction</w:t>
      </w:r>
      <w:bookmarkEnd w:id="0"/>
      <w:bookmarkEnd w:id="1"/>
    </w:p>
    <w:p w14:paraId="05356119" w14:textId="1E06A207" w:rsidR="0075404C" w:rsidRDefault="43D814FC" w:rsidP="00CC12BB">
      <w:pPr>
        <w:jc w:val="both"/>
      </w:pPr>
      <w:r w:rsidRPr="43D814FC">
        <w:t xml:space="preserve">Immersive technologies such as mixed and virtual reality provide a method of interacting with 3D data that is perceived differently compared to traditional desktop displays. </w:t>
      </w:r>
      <w:r w:rsidR="00987C9A">
        <w:t>These technologies</w:t>
      </w:r>
      <w:r w:rsidR="0075404C">
        <w:t xml:space="preserve"> provide spatial experiences and interactions </w:t>
      </w:r>
      <w:r w:rsidR="0023067B">
        <w:t xml:space="preserve">that </w:t>
      </w:r>
      <w:r w:rsidR="00371D52">
        <w:t xml:space="preserve">go well beyond those available on </w:t>
      </w:r>
      <w:r w:rsidR="00554807">
        <w:t>flat screens with mouse and keyboard interaction. Immersive technologies enable</w:t>
      </w:r>
      <w:r w:rsidR="0075404C">
        <w:t xml:space="preserve"> the user to </w:t>
      </w:r>
      <w:r w:rsidR="00554807">
        <w:t xml:space="preserve">freely explore </w:t>
      </w:r>
      <w:r w:rsidR="0082192D">
        <w:t xml:space="preserve">virtual information by </w:t>
      </w:r>
      <w:r w:rsidR="00E424EB">
        <w:t xml:space="preserve">means of zooming, changing viewpoint, </w:t>
      </w:r>
      <w:r w:rsidR="007740DE">
        <w:t xml:space="preserve">highlighting </w:t>
      </w:r>
      <w:r w:rsidR="004F55E2">
        <w:t>important</w:t>
      </w:r>
      <w:r w:rsidR="00D10885">
        <w:t xml:space="preserve"> aspects while hiding </w:t>
      </w:r>
      <w:r w:rsidR="00AD2051">
        <w:t xml:space="preserve">others, and </w:t>
      </w:r>
      <w:r w:rsidR="00AD2051">
        <w:lastRenderedPageBreak/>
        <w:t xml:space="preserve">interacting with </w:t>
      </w:r>
      <w:r w:rsidR="0075404C">
        <w:t xml:space="preserve">the virtual </w:t>
      </w:r>
      <w:r w:rsidR="00D204CA">
        <w:t xml:space="preserve">world in ways that would be </w:t>
      </w:r>
      <w:r w:rsidR="006F5019">
        <w:t>impossible</w:t>
      </w:r>
      <w:r w:rsidR="00D204CA">
        <w:t xml:space="preserve"> to achieve in </w:t>
      </w:r>
      <w:r w:rsidR="006F5019">
        <w:t xml:space="preserve">the </w:t>
      </w:r>
      <w:r w:rsidR="0075404C">
        <w:t>real</w:t>
      </w:r>
      <w:r w:rsidR="000300C7">
        <w:t xml:space="preserve"> world.</w:t>
      </w:r>
      <w:r w:rsidR="00AD2051">
        <w:t xml:space="preserve"> </w:t>
      </w:r>
      <w:r w:rsidR="000300C7">
        <w:t>S</w:t>
      </w:r>
      <w:r w:rsidR="00AD2051">
        <w:t xml:space="preserve">ome techniques even enable users to </w:t>
      </w:r>
      <w:r w:rsidR="0075404C">
        <w:t xml:space="preserve">walk around </w:t>
      </w:r>
      <w:r w:rsidR="00AD2051">
        <w:t xml:space="preserve">in </w:t>
      </w:r>
      <w:r w:rsidR="0075404C">
        <w:t xml:space="preserve">the virtual </w:t>
      </w:r>
      <w:r w:rsidR="00AD2051">
        <w:t>environment</w:t>
      </w:r>
      <w:r w:rsidR="0075404C">
        <w:t xml:space="preserve"> as if it were real. For example, a virtual human can be presented in a 1:1 scale and appear to be sitting at an office desk</w:t>
      </w:r>
      <w:r w:rsidR="00DA682C">
        <w:t>,</w:t>
      </w:r>
      <w:r w:rsidR="0075404C">
        <w:t xml:space="preserve"> unlike a desktop display where the virtual human always appears inside the computer. One area t</w:t>
      </w:r>
      <w:r w:rsidRPr="43D814FC">
        <w:t>hese technologies have focused on</w:t>
      </w:r>
      <w:r w:rsidR="0075404C">
        <w:t xml:space="preserve"> is</w:t>
      </w:r>
      <w:r w:rsidRPr="43D814FC">
        <w:t xml:space="preserve"> delivering immersive and interactive experiences that allow </w:t>
      </w:r>
      <w:r w:rsidR="00DD7E9C">
        <w:t>users</w:t>
      </w:r>
      <w:r w:rsidRPr="43D814FC">
        <w:t xml:space="preserve"> to move freely around 3D environments </w:t>
      </w:r>
      <w:r w:rsidR="0075404C">
        <w:t>to</w:t>
      </w:r>
      <w:r w:rsidRPr="43D814FC">
        <w:t xml:space="preserve"> deliver compelling visua</w:t>
      </w:r>
      <w:r w:rsidR="0075404C">
        <w:t>lizations</w:t>
      </w:r>
      <w:r w:rsidRPr="43D814FC">
        <w:t xml:space="preserve">. </w:t>
      </w:r>
      <w:r w:rsidR="0075404C">
        <w:t xml:space="preserve">There are a diverse set of </w:t>
      </w:r>
      <w:r w:rsidR="2150A8C9">
        <w:t>visualizations</w:t>
      </w:r>
      <w:r w:rsidR="0075404C">
        <w:t xml:space="preserve"> that are being developed in </w:t>
      </w:r>
      <w:r w:rsidR="4B8B37A5">
        <w:t xml:space="preserve">the </w:t>
      </w:r>
      <w:r w:rsidR="0075404C">
        <w:t xml:space="preserve">medical </w:t>
      </w:r>
      <w:r w:rsidR="4B8B37A5">
        <w:t>domain,</w:t>
      </w:r>
      <w:r w:rsidR="0075404C">
        <w:t xml:space="preserve"> from x-ray vision techniques that allow </w:t>
      </w:r>
      <w:r w:rsidR="006B06E7">
        <w:t>users</w:t>
      </w:r>
      <w:r w:rsidR="0075404C">
        <w:t xml:space="preserve"> to pee</w:t>
      </w:r>
      <w:r w:rsidR="006B06E7">
        <w:t>k</w:t>
      </w:r>
      <w:r w:rsidR="0075404C">
        <w:t xml:space="preserve"> inside the human body to abstract data representations that support planning of procedures or analysis of scan data.</w:t>
      </w:r>
    </w:p>
    <w:p w14:paraId="7F46C38B" w14:textId="647649EE" w:rsidR="002363AD" w:rsidRDefault="43D814FC" w:rsidP="00CC12BB">
      <w:pPr>
        <w:jc w:val="both"/>
      </w:pPr>
      <w:r w:rsidRPr="43D814FC">
        <w:t>This chapter provides an overview of emerging visualizations that are employing interactive presentation methods as an adjunct for current medical processes. A summary of hardware technologies used to deliver M</w:t>
      </w:r>
      <w:r w:rsidR="00B61471">
        <w:t xml:space="preserve">ixed </w:t>
      </w:r>
      <w:r w:rsidRPr="43D814FC">
        <w:t>R</w:t>
      </w:r>
      <w:r w:rsidR="00B61471">
        <w:t>eality (MR)</w:t>
      </w:r>
      <w:r w:rsidRPr="43D814FC">
        <w:t xml:space="preserve"> and </w:t>
      </w:r>
      <w:r w:rsidR="00B61471">
        <w:t>Virtual Reality (</w:t>
      </w:r>
      <w:r w:rsidRPr="43D814FC">
        <w:t>VR</w:t>
      </w:r>
      <w:r w:rsidR="00B61471">
        <w:t>)</w:t>
      </w:r>
      <w:r w:rsidRPr="43D814FC">
        <w:t xml:space="preserve"> </w:t>
      </w:r>
      <w:r w:rsidR="14524DE4">
        <w:t>experiences</w:t>
      </w:r>
      <w:r w:rsidRPr="43D814FC">
        <w:t xml:space="preserve"> </w:t>
      </w:r>
      <w:r w:rsidR="002363AD">
        <w:t>and the importance of calibration for medical applications is discussed</w:t>
      </w:r>
      <w:r w:rsidRPr="43D814FC">
        <w:t xml:space="preserve">. </w:t>
      </w:r>
      <w:r w:rsidR="2150A8C9">
        <w:t>Preceding</w:t>
      </w:r>
      <w:r w:rsidRPr="43D814FC">
        <w:t xml:space="preserve"> this</w:t>
      </w:r>
      <w:r w:rsidR="14524DE4">
        <w:t>,</w:t>
      </w:r>
      <w:r w:rsidRPr="43D814FC">
        <w:t xml:space="preserve"> </w:t>
      </w:r>
      <w:r w:rsidR="002363AD">
        <w:t xml:space="preserve">we describe several aspects of mixed reality visualizations with exemplars </w:t>
      </w:r>
      <w:r w:rsidR="0006002E">
        <w:t xml:space="preserve">around diagnostic and exploration, interventional and clinical, </w:t>
      </w:r>
      <w:r w:rsidR="5E64A9E0">
        <w:t xml:space="preserve">interaction and gestures </w:t>
      </w:r>
      <w:r w:rsidR="0006002E">
        <w:t>and educational examples.</w:t>
      </w:r>
    </w:p>
    <w:p w14:paraId="6D98C67E" w14:textId="54CD03D9" w:rsidR="43D814FC" w:rsidRDefault="00837BA6" w:rsidP="001C4DF7">
      <w:pPr>
        <w:pStyle w:val="Heading1"/>
      </w:pPr>
      <w:bookmarkStart w:id="2" w:name="_Toc19110747"/>
      <w:bookmarkStart w:id="3" w:name="_Toc20685632"/>
      <w:r>
        <w:lastRenderedPageBreak/>
        <w:t xml:space="preserve">Mixed and Virtual Reality </w:t>
      </w:r>
      <w:r w:rsidR="00AB5A2B">
        <w:t>Display</w:t>
      </w:r>
      <w:r w:rsidR="43D814FC" w:rsidRPr="43D814FC">
        <w:t xml:space="preserve"> Technologies</w:t>
      </w:r>
      <w:bookmarkEnd w:id="2"/>
      <w:bookmarkEnd w:id="3"/>
    </w:p>
    <w:p w14:paraId="474246DD" w14:textId="0416BE52" w:rsidR="43D814FC" w:rsidRDefault="43D814FC" w:rsidP="00CC12BB">
      <w:pPr>
        <w:ind w:firstLine="238"/>
        <w:jc w:val="both"/>
      </w:pPr>
      <w:r w:rsidRPr="5E64A9E0">
        <w:rPr>
          <w:rFonts w:eastAsia="Times" w:cs="Times"/>
          <w:color w:val="000000" w:themeColor="text1"/>
        </w:rPr>
        <w:t>A diverse set of hardware technologies are currently available that allow the presentation of immersive Virtual and Mixed reality content to be experienced. This section provides a brief overview of major hardware categories, example</w:t>
      </w:r>
      <w:r w:rsidR="00762982" w:rsidRPr="5E64A9E0">
        <w:rPr>
          <w:rFonts w:eastAsia="Times" w:cs="Times"/>
          <w:color w:val="000000" w:themeColor="text1"/>
        </w:rPr>
        <w:t>s of</w:t>
      </w:r>
      <w:r w:rsidRPr="5E64A9E0">
        <w:rPr>
          <w:rFonts w:eastAsia="Times" w:cs="Times"/>
          <w:color w:val="000000" w:themeColor="text1"/>
        </w:rPr>
        <w:t xml:space="preserve"> hardware devices and </w:t>
      </w:r>
      <w:r w:rsidR="00C11B1A" w:rsidRPr="5E64A9E0">
        <w:rPr>
          <w:rFonts w:eastAsia="Times" w:cs="Times"/>
          <w:color w:val="000000" w:themeColor="text1"/>
        </w:rPr>
        <w:t>pros and cons of each</w:t>
      </w:r>
      <w:r w:rsidRPr="5E64A9E0">
        <w:rPr>
          <w:rFonts w:eastAsia="Times" w:cs="Times"/>
          <w:color w:val="000000" w:themeColor="text1"/>
        </w:rPr>
        <w:t xml:space="preserve">. </w:t>
      </w:r>
      <w:r w:rsidR="00C11B1A" w:rsidRPr="5E64A9E0">
        <w:rPr>
          <w:rFonts w:eastAsia="Times" w:cs="Times"/>
          <w:color w:val="000000" w:themeColor="text1"/>
        </w:rPr>
        <w:t>Commonly identified categories include</w:t>
      </w:r>
      <w:r w:rsidRPr="5E64A9E0">
        <w:rPr>
          <w:rFonts w:eastAsia="Times" w:cs="Times"/>
          <w:color w:val="000000" w:themeColor="text1"/>
        </w:rPr>
        <w:t xml:space="preserve"> head</w:t>
      </w:r>
      <w:r w:rsidR="5E64A9E0" w:rsidRPr="5E64A9E0">
        <w:rPr>
          <w:rFonts w:eastAsia="Times" w:cs="Times"/>
          <w:color w:val="000000" w:themeColor="text1"/>
        </w:rPr>
        <w:t>-</w:t>
      </w:r>
      <w:r w:rsidRPr="5E64A9E0">
        <w:rPr>
          <w:rFonts w:eastAsia="Times" w:cs="Times"/>
          <w:color w:val="000000" w:themeColor="text1"/>
        </w:rPr>
        <w:t>worn, hand</w:t>
      </w:r>
      <w:r w:rsidR="009404AA" w:rsidRPr="5E64A9E0">
        <w:rPr>
          <w:rFonts w:eastAsia="Times" w:cs="Times"/>
          <w:color w:val="000000" w:themeColor="text1"/>
        </w:rPr>
        <w:t>-</w:t>
      </w:r>
      <w:r w:rsidRPr="5E64A9E0">
        <w:rPr>
          <w:rFonts w:eastAsia="Times" w:cs="Times"/>
          <w:color w:val="000000" w:themeColor="text1"/>
        </w:rPr>
        <w:t>held and projector</w:t>
      </w:r>
      <w:r w:rsidR="007A489F" w:rsidRPr="5E64A9E0">
        <w:rPr>
          <w:rFonts w:eastAsia="Times" w:cs="Times"/>
          <w:color w:val="000000" w:themeColor="text1"/>
        </w:rPr>
        <w:t>-</w:t>
      </w:r>
      <w:r w:rsidRPr="5E64A9E0">
        <w:rPr>
          <w:rFonts w:eastAsia="Times" w:cs="Times"/>
          <w:color w:val="000000" w:themeColor="text1"/>
        </w:rPr>
        <w:t xml:space="preserve">based displays </w:t>
      </w:r>
      <w:r w:rsidR="00C11B1A" w:rsidRPr="5E64A9E0">
        <w:rPr>
          <w:rFonts w:eastAsia="Times" w:cs="Times"/>
          <w:color w:val="000000" w:themeColor="text1"/>
        </w:rPr>
        <w:t>for presenting mixed and virtual reality environments</w:t>
      </w:r>
      <w:r w:rsidRPr="5E64A9E0">
        <w:rPr>
          <w:rFonts w:eastAsia="Times" w:cs="Times"/>
          <w:color w:val="000000" w:themeColor="text1"/>
        </w:rPr>
        <w:t>.</w:t>
      </w:r>
      <w:r w:rsidR="000D6ECA" w:rsidRPr="5E64A9E0">
        <w:rPr>
          <w:rFonts w:eastAsia="Times" w:cs="Times"/>
          <w:color w:val="000000" w:themeColor="text1"/>
        </w:rPr>
        <w:t xml:space="preserve"> </w:t>
      </w:r>
      <w:r w:rsidR="00FA5B60" w:rsidRPr="5E64A9E0">
        <w:rPr>
          <w:rFonts w:eastAsia="Times" w:cs="Times"/>
          <w:color w:val="000000" w:themeColor="text1"/>
        </w:rPr>
        <w:t>For each of these technologies w</w:t>
      </w:r>
      <w:r w:rsidR="000D6ECA" w:rsidRPr="5E64A9E0">
        <w:rPr>
          <w:rFonts w:eastAsia="Times" w:cs="Times"/>
          <w:color w:val="000000" w:themeColor="text1"/>
        </w:rPr>
        <w:t xml:space="preserve">e use the term Mixed Reality and Augmented Reality interchangeably </w:t>
      </w:r>
      <w:r w:rsidR="00FA5B60" w:rsidRPr="5E64A9E0">
        <w:rPr>
          <w:rFonts w:eastAsia="Times" w:cs="Times"/>
          <w:color w:val="000000" w:themeColor="text1"/>
        </w:rPr>
        <w:t xml:space="preserve">to </w:t>
      </w:r>
      <w:r w:rsidR="5E64A9E0">
        <w:rPr>
          <w:rFonts w:eastAsia="Times" w:cs="Times"/>
          <w:color w:val="000000" w:themeColor="text1"/>
          <w:szCs w:val="20"/>
        </w:rPr>
        <w:t>indicate</w:t>
      </w:r>
      <w:r w:rsidR="00FA5B60" w:rsidRPr="5E64A9E0">
        <w:rPr>
          <w:rFonts w:eastAsia="Times" w:cs="Times"/>
          <w:color w:val="000000" w:themeColor="text1"/>
        </w:rPr>
        <w:t xml:space="preserve"> computer generated content registered to the physical world.</w:t>
      </w:r>
    </w:p>
    <w:p w14:paraId="619902C2" w14:textId="456627B8" w:rsidR="43D814FC" w:rsidRDefault="00B14DDD" w:rsidP="001C4DF7">
      <w:pPr>
        <w:pStyle w:val="Heading2"/>
      </w:pPr>
      <w:bookmarkStart w:id="4" w:name="_Toc19110748"/>
      <w:bookmarkStart w:id="5" w:name="_Toc20685633"/>
      <w:r>
        <w:t>Head-</w:t>
      </w:r>
      <w:r w:rsidR="43D814FC" w:rsidRPr="43D814FC">
        <w:t>Worn Displays</w:t>
      </w:r>
      <w:bookmarkEnd w:id="4"/>
      <w:bookmarkEnd w:id="5"/>
    </w:p>
    <w:p w14:paraId="472E08ED" w14:textId="22C2CD2A" w:rsidR="007E72B9" w:rsidRDefault="00EC2E6E" w:rsidP="00CC12BB">
      <w:pPr>
        <w:ind w:firstLine="238"/>
        <w:jc w:val="both"/>
        <w:rPr>
          <w:rFonts w:eastAsia="Times" w:cs="Times"/>
          <w:color w:val="000000" w:themeColor="text1"/>
        </w:rPr>
      </w:pPr>
      <w:r>
        <w:rPr>
          <w:noProof/>
        </w:rPr>
        <mc:AlternateContent>
          <mc:Choice Requires="wps">
            <w:drawing>
              <wp:anchor distT="0" distB="0" distL="114300" distR="114300" simplePos="0" relativeHeight="251657218" behindDoc="0" locked="0" layoutInCell="1" allowOverlap="1" wp14:anchorId="12C415E5" wp14:editId="6B1A1933">
                <wp:simplePos x="0" y="0"/>
                <wp:positionH relativeFrom="column">
                  <wp:posOffset>782320</wp:posOffset>
                </wp:positionH>
                <wp:positionV relativeFrom="paragraph">
                  <wp:posOffset>865378</wp:posOffset>
                </wp:positionV>
                <wp:extent cx="3027680" cy="1937512"/>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3027680" cy="1937512"/>
                        </a:xfrm>
                        <a:prstGeom prst="rect">
                          <a:avLst/>
                        </a:prstGeom>
                        <a:solidFill>
                          <a:prstClr val="white"/>
                        </a:solidFill>
                        <a:ln>
                          <a:noFill/>
                        </a:ln>
                        <a:effectLst/>
                      </wps:spPr>
                      <wps:txbx>
                        <w:txbxContent>
                          <w:p w14:paraId="5E2C97F3" w14:textId="3B48A99F" w:rsidR="008A6CFD" w:rsidRPr="009276AF" w:rsidRDefault="00EC2E6E" w:rsidP="005B5569">
                            <w:pPr>
                              <w:pStyle w:val="Caption"/>
                              <w:rPr>
                                <w:rFonts w:eastAsia="Times" w:cs="Times"/>
                                <w:color w:val="000000" w:themeColor="text1"/>
                                <w:sz w:val="20"/>
                                <w:szCs w:val="20"/>
                              </w:rPr>
                            </w:pPr>
                            <w:bookmarkStart w:id="6" w:name="_Ref18932018"/>
                            <w:r>
                              <w:rPr>
                                <w:noProof/>
                              </w:rPr>
                              <w:drawing>
                                <wp:inline distT="0" distB="0" distL="0" distR="0" wp14:anchorId="6D6E21AA" wp14:editId="2F4408C7">
                                  <wp:extent cx="2897134" cy="162966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18728" cy="1641811"/>
                                          </a:xfrm>
                                          <a:prstGeom prst="rect">
                                            <a:avLst/>
                                          </a:prstGeom>
                                          <a:noFill/>
                                          <a:ln>
                                            <a:noFill/>
                                          </a:ln>
                                        </pic:spPr>
                                      </pic:pic>
                                    </a:graphicData>
                                  </a:graphic>
                                </wp:inline>
                              </w:drawing>
                            </w:r>
                            <w:r w:rsidR="008A6CFD">
                              <w:t xml:space="preserve">Figure </w:t>
                            </w:r>
                            <w:r w:rsidR="008A6CFD">
                              <w:fldChar w:fldCharType="begin"/>
                            </w:r>
                            <w:r w:rsidR="008A6CFD">
                              <w:instrText xml:space="preserve"> SEQ Figure \* ARABIC </w:instrText>
                            </w:r>
                            <w:r w:rsidR="008A6CFD">
                              <w:fldChar w:fldCharType="separate"/>
                            </w:r>
                            <w:r w:rsidR="005B0CD2">
                              <w:rPr>
                                <w:noProof/>
                              </w:rPr>
                              <w:t>1</w:t>
                            </w:r>
                            <w:r w:rsidR="008A6CFD">
                              <w:fldChar w:fldCharType="end"/>
                            </w:r>
                            <w:bookmarkEnd w:id="6"/>
                            <w:r w:rsidR="008A6CFD">
                              <w:t xml:space="preserve"> - Microsoft HoloLens mixed reality devi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415E5" id="_x0000_t202" coordsize="21600,21600" o:spt="202" path="m,l,21600r21600,l21600,xe">
                <v:stroke joinstyle="miter"/>
                <v:path gradientshapeok="t" o:connecttype="rect"/>
              </v:shapetype>
              <v:shape id="Text Box 7" o:spid="_x0000_s1026" type="#_x0000_t202" style="position:absolute;left:0;text-align:left;margin-left:61.6pt;margin-top:68.15pt;width:238.4pt;height:152.55pt;z-index:2516572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" stroked="f">
                <v:textbox inset="0,0,0,0">
                  <w:txbxContent>
                    <w:p w14:paraId="5E2C97F3" w14:textId="3B48A99F" w:rsidR="008A6CFD" w:rsidRPr="009276AF" w:rsidRDefault="00EC2E6E" w:rsidP="005B5569">
                      <w:pPr>
                        <w:pStyle w:val="Caption"/>
                        <w:rPr>
                          <w:rFonts w:eastAsia="Times" w:cs="Times"/>
                          <w:color w:val="000000" w:themeColor="text1"/>
                          <w:sz w:val="20"/>
                          <w:szCs w:val="20"/>
                        </w:rPr>
                      </w:pPr>
                      <w:bookmarkStart w:id="7" w:name="_Ref18932018"/>
                      <w:r>
                        <w:rPr>
                          <w:noProof/>
                        </w:rPr>
                        <w:drawing>
                          <wp:inline distT="0" distB="0" distL="0" distR="0" wp14:anchorId="6D6E21AA" wp14:editId="2F4408C7">
                            <wp:extent cx="2897134" cy="162966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18728" cy="1641811"/>
                                    </a:xfrm>
                                    <a:prstGeom prst="rect">
                                      <a:avLst/>
                                    </a:prstGeom>
                                    <a:noFill/>
                                    <a:ln>
                                      <a:noFill/>
                                    </a:ln>
                                  </pic:spPr>
                                </pic:pic>
                              </a:graphicData>
                            </a:graphic>
                          </wp:inline>
                        </w:drawing>
                      </w:r>
                      <w:r w:rsidR="008A6CFD">
                        <w:t xml:space="preserve">Figure </w:t>
                      </w:r>
                      <w:r w:rsidR="008A6CFD">
                        <w:fldChar w:fldCharType="begin"/>
                      </w:r>
                      <w:r w:rsidR="008A6CFD">
                        <w:instrText xml:space="preserve"> SEQ Figure \* ARABIC </w:instrText>
                      </w:r>
                      <w:r w:rsidR="008A6CFD">
                        <w:fldChar w:fldCharType="separate"/>
                      </w:r>
                      <w:r w:rsidR="005B0CD2">
                        <w:rPr>
                          <w:noProof/>
                        </w:rPr>
                        <w:t>1</w:t>
                      </w:r>
                      <w:r w:rsidR="008A6CFD">
                        <w:fldChar w:fldCharType="end"/>
                      </w:r>
                      <w:bookmarkEnd w:id="7"/>
                      <w:r w:rsidR="008A6CFD">
                        <w:t xml:space="preserve"> - Microsoft HoloLens mixed reality device</w:t>
                      </w:r>
                    </w:p>
                  </w:txbxContent>
                </v:textbox>
                <w10:wrap type="topAndBottom"/>
              </v:shape>
            </w:pict>
          </mc:Fallback>
        </mc:AlternateContent>
      </w:r>
      <w:r w:rsidR="43D814FC" w:rsidRPr="7BCB42C5">
        <w:rPr>
          <w:rFonts w:eastAsia="Times" w:cs="Times"/>
          <w:color w:val="000000" w:themeColor="text1"/>
        </w:rPr>
        <w:t>Head-worn displays offer a means of presenting mixed or virtual reality content suitable for medical visualizations</w:t>
      </w:r>
      <w:r w:rsidR="00AB39EB" w:rsidRPr="7BCB42C5">
        <w:rPr>
          <w:rFonts w:eastAsia="Times" w:cs="Times"/>
          <w:color w:val="000000" w:themeColor="text1"/>
        </w:rPr>
        <w:t>, training, step-by-</w:t>
      </w:r>
      <w:r w:rsidR="00AB39EB" w:rsidRPr="7BCB42C5">
        <w:rPr>
          <w:rFonts w:eastAsia="Times" w:cs="Times"/>
          <w:color w:val="000000" w:themeColor="text1"/>
        </w:rPr>
        <w:lastRenderedPageBreak/>
        <w:t>step guid</w:t>
      </w:r>
      <w:r w:rsidR="00235892">
        <w:rPr>
          <w:rFonts w:eastAsia="Times" w:cs="Times"/>
          <w:color w:val="000000" w:themeColor="text1"/>
        </w:rPr>
        <w:t>ance</w:t>
      </w:r>
      <w:r w:rsidR="00AB39EB" w:rsidRPr="7BCB42C5">
        <w:rPr>
          <w:rFonts w:eastAsia="Times" w:cs="Times"/>
          <w:color w:val="000000" w:themeColor="text1"/>
        </w:rPr>
        <w:t xml:space="preserve"> and many other applications</w:t>
      </w:r>
      <w:r w:rsidR="43D814FC" w:rsidRPr="7BCB42C5">
        <w:rPr>
          <w:rFonts w:eastAsia="Times" w:cs="Times"/>
          <w:color w:val="000000" w:themeColor="text1"/>
        </w:rPr>
        <w:t xml:space="preserve">. </w:t>
      </w:r>
      <w:r w:rsidR="008E40CC">
        <w:rPr>
          <w:rFonts w:eastAsia="Times" w:cs="Times"/>
          <w:color w:val="000000" w:themeColor="text1"/>
        </w:rPr>
        <w:t>The first virtual reality system used a head-worn display developed by Ivan Sutherland in 1968</w:t>
      </w:r>
      <w:r w:rsidR="005258DD">
        <w:rPr>
          <w:rFonts w:eastAsia="Times" w:cs="Times"/>
          <w:color w:val="000000" w:themeColor="text1"/>
        </w:rPr>
        <w:t xml:space="preserve"> </w:t>
      </w:r>
      <w:r w:rsidR="00D40277">
        <w:rPr>
          <w:rFonts w:eastAsia="Times" w:cs="Times"/>
          <w:color w:val="000000" w:themeColor="text1"/>
        </w:rPr>
        <w:fldChar w:fldCharType="begin"/>
      </w:r>
      <w:r w:rsidR="009944A0">
        <w:rPr>
          <w:rFonts w:eastAsia="Times" w:cs="Times"/>
          <w:color w:val="000000" w:themeColor="text1"/>
        </w:rPr>
        <w:instrText xml:space="preserve"> ADDIN EN.CITE &lt;EndNote&gt;&lt;Cite&gt;&lt;Author&gt;Sutherland&lt;/Author&gt;&lt;Year&gt;1968&lt;/Year&gt;&lt;RecNum&gt;52&lt;/RecNum&gt;&lt;DisplayText&gt;(Sutherland, 1968)&lt;/DisplayText&gt;&lt;record&gt;&lt;rec-number&gt;52&lt;/rec-number&gt;&lt;foreign-keys&gt;&lt;key app="EN" db-id="v2w9s5ps3vzf9zeezr5pz009w2dv05srrz22" timestamp="1568182911" guid="2560d998-e7f2-431f-aa2b-c045dd09954f"&gt;52&lt;/key&gt;&lt;/foreign-keys&gt;&lt;ref-type name="Journal Article"&gt;17&lt;/ref-type&gt;&lt;contributors&gt;&lt;authors&gt;&lt;author&gt;Sutherland, I. E.&lt;/author&gt;&lt;/authors&gt;&lt;/contributors&gt;&lt;titles&gt;&lt;title&gt;A head-mounted three dimensional display&lt;/title&gt;&lt;secondary-title&gt;Proceedings of AFIPS 68&lt;/secondary-title&gt;&lt;/titles&gt;&lt;periodical&gt;&lt;full-title&gt;Proceedings of AFIPS 68&lt;/full-title&gt;&lt;/periodical&gt;&lt;pages&gt;757-764&lt;/pages&gt;&lt;dates&gt;&lt;year&gt;1968&lt;/year&gt;&lt;/dates&gt;&lt;urls&gt;&lt;/urls&gt;&lt;/record&gt;&lt;/Cite&gt;&lt;/EndNote&gt;</w:instrText>
      </w:r>
      <w:r w:rsidR="00D40277">
        <w:rPr>
          <w:rFonts w:eastAsia="Times" w:cs="Times"/>
          <w:color w:val="000000" w:themeColor="text1"/>
        </w:rPr>
        <w:fldChar w:fldCharType="separate"/>
      </w:r>
      <w:r w:rsidR="00D40277">
        <w:rPr>
          <w:rFonts w:eastAsia="Times" w:cs="Times"/>
          <w:noProof/>
          <w:color w:val="000000" w:themeColor="text1"/>
        </w:rPr>
        <w:t>(Sutherland, 1968)</w:t>
      </w:r>
      <w:r w:rsidR="00D40277">
        <w:rPr>
          <w:rFonts w:eastAsia="Times" w:cs="Times"/>
          <w:color w:val="000000" w:themeColor="text1"/>
        </w:rPr>
        <w:fldChar w:fldCharType="end"/>
      </w:r>
      <w:r w:rsidR="008E40CC">
        <w:rPr>
          <w:rFonts w:eastAsia="Times" w:cs="Times"/>
          <w:color w:val="000000" w:themeColor="text1"/>
        </w:rPr>
        <w:t xml:space="preserve">. There have been ongoing improvements in the quality, form factor, resolution and capability of these devices. </w:t>
      </w:r>
      <w:r w:rsidR="001D0F30">
        <w:rPr>
          <w:rFonts w:eastAsia="Times" w:cs="Times"/>
          <w:color w:val="000000" w:themeColor="text1"/>
        </w:rPr>
        <w:t xml:space="preserve"> </w:t>
      </w:r>
      <w:r w:rsidR="001D0F30">
        <w:t xml:space="preserve">Early displays, such as the Sony </w:t>
      </w:r>
      <w:proofErr w:type="spellStart"/>
      <w:r w:rsidR="001D0F30">
        <w:t>Glasstron</w:t>
      </w:r>
      <w:proofErr w:type="spellEnd"/>
      <w:r w:rsidR="001D0F30">
        <w:t xml:space="preserve"> </w:t>
      </w:r>
      <w:r w:rsidR="005A6738">
        <w:t xml:space="preserve">which </w:t>
      </w:r>
      <w:r w:rsidR="004A2CB6">
        <w:t xml:space="preserve">was released in </w:t>
      </w:r>
      <w:r w:rsidR="001D0F30">
        <w:t>1996</w:t>
      </w:r>
      <w:r w:rsidR="008E40CC">
        <w:t xml:space="preserve"> provided an augmented reality display solution typically connecting to a desktop computer</w:t>
      </w:r>
      <w:r w:rsidR="001D0F30">
        <w:t xml:space="preserve">. However, more recent, complete systems incorporate several sensors to support </w:t>
      </w:r>
      <w:r w:rsidR="008E40CC">
        <w:t>standalone</w:t>
      </w:r>
      <w:r w:rsidR="001D0F30">
        <w:t xml:space="preserve"> operation </w:t>
      </w:r>
      <w:r w:rsidR="00E759C1">
        <w:rPr>
          <w:rFonts w:eastAsia="Times" w:cs="Times"/>
          <w:color w:val="000000" w:themeColor="text1"/>
        </w:rPr>
        <w:t>or wireless transmission of data</w:t>
      </w:r>
      <w:r w:rsidR="001D0F30">
        <w:t xml:space="preserve"> thus dispensing with the need for cable attachments. </w:t>
      </w:r>
      <w:r w:rsidR="00AB39EB" w:rsidRPr="7BCB42C5">
        <w:rPr>
          <w:rFonts w:eastAsia="Times" w:cs="Times"/>
          <w:color w:val="000000" w:themeColor="text1"/>
        </w:rPr>
        <w:t>The</w:t>
      </w:r>
      <w:r w:rsidR="002877F7" w:rsidRPr="7BCB42C5">
        <w:rPr>
          <w:rFonts w:eastAsia="Times" w:cs="Times"/>
          <w:color w:val="000000" w:themeColor="text1"/>
        </w:rPr>
        <w:t xml:space="preserve"> </w:t>
      </w:r>
      <w:r w:rsidR="43D814FC" w:rsidRPr="7BCB42C5">
        <w:rPr>
          <w:rFonts w:eastAsia="Times" w:cs="Times"/>
          <w:color w:val="000000" w:themeColor="text1"/>
        </w:rPr>
        <w:t>Microso</w:t>
      </w:r>
      <w:r w:rsidR="006476B5" w:rsidRPr="7BCB42C5">
        <w:rPr>
          <w:rFonts w:eastAsia="Times" w:cs="Times"/>
          <w:color w:val="000000" w:themeColor="text1"/>
        </w:rPr>
        <w:t xml:space="preserve">ft HoloLens </w:t>
      </w:r>
      <w:r w:rsidR="007C3206">
        <w:rPr>
          <w:rFonts w:eastAsia="Times" w:cs="Times"/>
          <w:color w:val="000000" w:themeColor="text1"/>
        </w:rPr>
        <w:t xml:space="preserve">(shown in </w:t>
      </w:r>
      <w:r w:rsidR="007C3206" w:rsidRPr="5E64A9E0">
        <w:fldChar w:fldCharType="begin"/>
      </w:r>
      <w:r w:rsidR="007C3206">
        <w:rPr>
          <w:rFonts w:eastAsia="Times" w:cs="Times"/>
          <w:color w:val="000000" w:themeColor="text1"/>
        </w:rPr>
        <w:instrText xml:space="preserve"> REF _Ref18932018 \h </w:instrText>
      </w:r>
      <w:r w:rsidR="007C3206" w:rsidRPr="5E64A9E0">
        <w:rPr>
          <w:rFonts w:eastAsia="Times" w:cs="Times"/>
          <w:color w:val="000000" w:themeColor="text1"/>
        </w:rPr>
        <w:fldChar w:fldCharType="separate"/>
      </w:r>
      <w:r w:rsidR="005B0CD2">
        <w:rPr>
          <w:noProof/>
        </w:rPr>
        <w:drawing>
          <wp:inline distT="0" distB="0" distL="0" distR="0" wp14:anchorId="052A3D32" wp14:editId="7BF8F49B">
            <wp:extent cx="2897134" cy="1629664"/>
            <wp:effectExtent l="0" t="0" r="0" b="0"/>
            <wp:docPr id="54811963" name="Picture 54811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18728" cy="1641811"/>
                    </a:xfrm>
                    <a:prstGeom prst="rect">
                      <a:avLst/>
                    </a:prstGeom>
                    <a:noFill/>
                    <a:ln>
                      <a:noFill/>
                    </a:ln>
                  </pic:spPr>
                </pic:pic>
              </a:graphicData>
            </a:graphic>
          </wp:inline>
        </w:drawing>
      </w:r>
      <w:r w:rsidR="005B0CD2">
        <w:t xml:space="preserve">Figure </w:t>
      </w:r>
      <w:r w:rsidR="005B0CD2">
        <w:rPr>
          <w:noProof/>
        </w:rPr>
        <w:t>1</w:t>
      </w:r>
      <w:r w:rsidR="007C3206" w:rsidRPr="5E64A9E0">
        <w:fldChar w:fldCharType="end"/>
      </w:r>
      <w:r w:rsidR="007C3206">
        <w:rPr>
          <w:rFonts w:eastAsia="Times" w:cs="Times"/>
          <w:color w:val="000000" w:themeColor="text1"/>
        </w:rPr>
        <w:t xml:space="preserve">) </w:t>
      </w:r>
      <w:r w:rsidR="006476B5" w:rsidRPr="7BCB42C5">
        <w:rPr>
          <w:rFonts w:eastAsia="Times" w:cs="Times"/>
          <w:color w:val="000000" w:themeColor="text1"/>
        </w:rPr>
        <w:t xml:space="preserve">was </w:t>
      </w:r>
      <w:r w:rsidR="002877F7" w:rsidRPr="7BCB42C5">
        <w:rPr>
          <w:rFonts w:eastAsia="Times" w:cs="Times"/>
          <w:color w:val="000000" w:themeColor="text1"/>
        </w:rPr>
        <w:t>first shipped</w:t>
      </w:r>
      <w:r w:rsidR="006476B5" w:rsidRPr="7BCB42C5">
        <w:rPr>
          <w:rFonts w:eastAsia="Times" w:cs="Times"/>
          <w:color w:val="000000" w:themeColor="text1"/>
        </w:rPr>
        <w:t xml:space="preserve"> in 2016</w:t>
      </w:r>
      <w:r w:rsidR="43D814FC" w:rsidRPr="7BCB42C5">
        <w:rPr>
          <w:rFonts w:eastAsia="Times" w:cs="Times"/>
          <w:color w:val="000000" w:themeColor="text1"/>
        </w:rPr>
        <w:t xml:space="preserve"> </w:t>
      </w:r>
      <w:r w:rsidR="007C3206">
        <w:rPr>
          <w:rFonts w:eastAsia="Times" w:cs="Times"/>
          <w:color w:val="000000" w:themeColor="text1"/>
        </w:rPr>
        <w:t>and is a good</w:t>
      </w:r>
      <w:r w:rsidR="00AB39EB" w:rsidRPr="7BCB42C5">
        <w:rPr>
          <w:rFonts w:eastAsia="Times" w:cs="Times"/>
          <w:color w:val="000000" w:themeColor="text1"/>
        </w:rPr>
        <w:t xml:space="preserve"> example of a</w:t>
      </w:r>
      <w:r w:rsidR="43D814FC" w:rsidRPr="7BCB42C5">
        <w:rPr>
          <w:rFonts w:eastAsia="Times" w:cs="Times"/>
          <w:color w:val="000000" w:themeColor="text1"/>
        </w:rPr>
        <w:t xml:space="preserve"> stand-alone computer integrated </w:t>
      </w:r>
      <w:r w:rsidR="00AB39EB" w:rsidRPr="7BCB42C5">
        <w:rPr>
          <w:rFonts w:eastAsia="Times" w:cs="Times"/>
          <w:color w:val="000000" w:themeColor="text1"/>
        </w:rPr>
        <w:t>with a</w:t>
      </w:r>
      <w:r w:rsidR="43D814FC" w:rsidRPr="7BCB42C5">
        <w:rPr>
          <w:rFonts w:eastAsia="Times" w:cs="Times"/>
          <w:color w:val="000000" w:themeColor="text1"/>
        </w:rPr>
        <w:t xml:space="preserve"> display device </w:t>
      </w:r>
      <w:r w:rsidR="00AB39EB" w:rsidRPr="7BCB42C5">
        <w:rPr>
          <w:rFonts w:eastAsia="Times" w:cs="Times"/>
          <w:color w:val="000000" w:themeColor="text1"/>
        </w:rPr>
        <w:t xml:space="preserve">to provide a complete mixed reality solution to deliver </w:t>
      </w:r>
      <w:r w:rsidR="43D814FC" w:rsidRPr="7BCB42C5">
        <w:rPr>
          <w:rFonts w:eastAsia="Times" w:cs="Times"/>
          <w:color w:val="000000" w:themeColor="text1"/>
        </w:rPr>
        <w:t xml:space="preserve">holographic images </w:t>
      </w:r>
      <w:r w:rsidR="00AB39EB" w:rsidRPr="7BCB42C5">
        <w:rPr>
          <w:rFonts w:eastAsia="Times" w:cs="Times"/>
          <w:color w:val="000000" w:themeColor="text1"/>
        </w:rPr>
        <w:t>that are aligned (or</w:t>
      </w:r>
      <w:r w:rsidR="43D814FC" w:rsidRPr="7BCB42C5">
        <w:rPr>
          <w:rFonts w:eastAsia="Times" w:cs="Times"/>
          <w:color w:val="000000" w:themeColor="text1"/>
        </w:rPr>
        <w:t xml:space="preserve"> registered</w:t>
      </w:r>
      <w:r w:rsidR="00AB39EB" w:rsidRPr="7BCB42C5">
        <w:rPr>
          <w:rFonts w:eastAsia="Times" w:cs="Times"/>
          <w:color w:val="000000" w:themeColor="text1"/>
        </w:rPr>
        <w:t>)</w:t>
      </w:r>
      <w:r w:rsidR="43D814FC" w:rsidRPr="7BCB42C5">
        <w:rPr>
          <w:rFonts w:eastAsia="Times" w:cs="Times"/>
          <w:color w:val="000000" w:themeColor="text1"/>
        </w:rPr>
        <w:t xml:space="preserve"> in the physical wo</w:t>
      </w:r>
      <w:r w:rsidR="00E32540" w:rsidRPr="7BCB42C5">
        <w:rPr>
          <w:rFonts w:eastAsia="Times" w:cs="Times"/>
          <w:color w:val="000000" w:themeColor="text1"/>
        </w:rPr>
        <w:t>rld (</w:t>
      </w:r>
      <w:r w:rsidR="00E32540" w:rsidRPr="7BCB42C5">
        <w:fldChar w:fldCharType="begin"/>
      </w:r>
      <w:r w:rsidR="00E32540">
        <w:rPr>
          <w:rFonts w:eastAsia="Times" w:cs="Times"/>
          <w:color w:val="000000" w:themeColor="text1"/>
          <w:szCs w:val="20"/>
        </w:rPr>
        <w:instrText xml:space="preserve"> REF _Ref18419414 \h </w:instrText>
      </w:r>
      <w:r w:rsidR="00E32540" w:rsidRPr="7BCB42C5">
        <w:rPr>
          <w:rFonts w:eastAsia="Times" w:cs="Times"/>
          <w:color w:val="000000" w:themeColor="text1"/>
          <w:szCs w:val="20"/>
        </w:rPr>
        <w:fldChar w:fldCharType="separate"/>
      </w:r>
      <w:r w:rsidR="005B0CD2">
        <w:t xml:space="preserve">Figure </w:t>
      </w:r>
      <w:r w:rsidR="005B0CD2">
        <w:rPr>
          <w:noProof/>
        </w:rPr>
        <w:t>2</w:t>
      </w:r>
      <w:r w:rsidR="00E32540" w:rsidRPr="7BCB42C5">
        <w:fldChar w:fldCharType="end"/>
      </w:r>
      <w:r w:rsidR="43D814FC" w:rsidRPr="7BCB42C5">
        <w:rPr>
          <w:rFonts w:eastAsia="Times" w:cs="Times"/>
          <w:color w:val="000000" w:themeColor="text1"/>
        </w:rPr>
        <w:t>)</w:t>
      </w:r>
      <w:r w:rsidR="00AB39EB" w:rsidRPr="7BCB42C5">
        <w:rPr>
          <w:rFonts w:eastAsia="Times" w:cs="Times"/>
          <w:color w:val="000000" w:themeColor="text1"/>
        </w:rPr>
        <w:t xml:space="preserve">. The </w:t>
      </w:r>
      <w:r w:rsidR="004F37B9" w:rsidRPr="7BCB42C5">
        <w:rPr>
          <w:rFonts w:eastAsia="Times" w:cs="Times"/>
          <w:color w:val="000000" w:themeColor="text1"/>
        </w:rPr>
        <w:t>HoloLens</w:t>
      </w:r>
      <w:r w:rsidR="001C323A" w:rsidRPr="7BCB42C5">
        <w:rPr>
          <w:rFonts w:eastAsia="Times" w:cs="Times"/>
          <w:color w:val="000000" w:themeColor="text1"/>
        </w:rPr>
        <w:t xml:space="preserve"> includ</w:t>
      </w:r>
      <w:r w:rsidR="004F37B9" w:rsidRPr="7BCB42C5">
        <w:rPr>
          <w:rFonts w:eastAsia="Times" w:cs="Times"/>
          <w:color w:val="000000" w:themeColor="text1"/>
        </w:rPr>
        <w:t>e</w:t>
      </w:r>
      <w:r w:rsidR="00AB39EB" w:rsidRPr="7BCB42C5">
        <w:rPr>
          <w:rFonts w:eastAsia="Times" w:cs="Times"/>
          <w:color w:val="000000" w:themeColor="text1"/>
        </w:rPr>
        <w:t>s</w:t>
      </w:r>
      <w:r w:rsidR="001C323A" w:rsidRPr="7BCB42C5">
        <w:rPr>
          <w:rFonts w:eastAsia="Times" w:cs="Times"/>
          <w:color w:val="000000" w:themeColor="text1"/>
        </w:rPr>
        <w:t xml:space="preserve"> spatial mapping, gesture and speech </w:t>
      </w:r>
      <w:r w:rsidR="001C323A" w:rsidRPr="7BCB42C5">
        <w:rPr>
          <w:rFonts w:eastAsia="Times" w:cs="Times"/>
          <w:color w:val="000000" w:themeColor="text1"/>
        </w:rPr>
        <w:lastRenderedPageBreak/>
        <w:t>recognition</w:t>
      </w:r>
      <w:r w:rsidR="43D814FC" w:rsidRPr="7BCB42C5">
        <w:rPr>
          <w:rFonts w:eastAsia="Times" w:cs="Times"/>
          <w:color w:val="000000" w:themeColor="text1"/>
        </w:rPr>
        <w:t xml:space="preserve">. </w:t>
      </w:r>
      <w:r w:rsidR="004F37B9" w:rsidRPr="7BCB42C5">
        <w:rPr>
          <w:rFonts w:eastAsia="Times" w:cs="Times"/>
          <w:color w:val="000000" w:themeColor="text1"/>
        </w:rPr>
        <w:t>Currently, there are several commercially available mixed reality displays including the Meta, Magic Leap One and the r</w:t>
      </w:r>
      <w:r w:rsidR="43D814FC" w:rsidRPr="7BCB42C5">
        <w:rPr>
          <w:rFonts w:eastAsia="Times" w:cs="Times"/>
          <w:color w:val="000000" w:themeColor="text1"/>
        </w:rPr>
        <w:t xml:space="preserve">ecently announced the </w:t>
      </w:r>
      <w:r w:rsidR="004F37B9" w:rsidRPr="7BCB42C5">
        <w:rPr>
          <w:rFonts w:eastAsia="Times" w:cs="Times"/>
          <w:color w:val="000000" w:themeColor="text1"/>
        </w:rPr>
        <w:t>HoloLens</w:t>
      </w:r>
      <w:r w:rsidR="43D814FC" w:rsidRPr="7BCB42C5">
        <w:rPr>
          <w:rFonts w:eastAsia="Times" w:cs="Times"/>
          <w:color w:val="000000" w:themeColor="text1"/>
        </w:rPr>
        <w:t xml:space="preserve"> 2 </w:t>
      </w:r>
      <w:r w:rsidR="004F37B9" w:rsidRPr="7BCB42C5">
        <w:rPr>
          <w:rFonts w:eastAsia="Times" w:cs="Times"/>
          <w:color w:val="000000" w:themeColor="text1"/>
        </w:rPr>
        <w:t>with improved features</w:t>
      </w:r>
      <w:r w:rsidR="001C323A" w:rsidRPr="7BCB42C5">
        <w:rPr>
          <w:rFonts w:eastAsia="Times" w:cs="Times"/>
          <w:color w:val="000000" w:themeColor="text1"/>
        </w:rPr>
        <w:t xml:space="preserve"> </w:t>
      </w:r>
      <w:r w:rsidR="004F37B9" w:rsidRPr="7BCB42C5">
        <w:rPr>
          <w:rFonts w:eastAsia="Times" w:cs="Times"/>
          <w:color w:val="000000" w:themeColor="text1"/>
        </w:rPr>
        <w:t xml:space="preserve">such as wider </w:t>
      </w:r>
      <w:r w:rsidR="007C3206">
        <w:rPr>
          <w:rFonts w:eastAsia="Times" w:cs="Times"/>
          <w:color w:val="000000" w:themeColor="text1"/>
        </w:rPr>
        <w:t>viewing area, object tracking and</w:t>
      </w:r>
      <w:r w:rsidR="43D814FC" w:rsidRPr="7BCB42C5">
        <w:rPr>
          <w:rFonts w:eastAsia="Times" w:cs="Times"/>
          <w:color w:val="000000" w:themeColor="text1"/>
        </w:rPr>
        <w:t xml:space="preserve"> automatic calibration</w:t>
      </w:r>
      <w:r w:rsidR="004F37B9" w:rsidRPr="7BCB42C5">
        <w:rPr>
          <w:rFonts w:eastAsia="Times" w:cs="Times"/>
          <w:color w:val="000000" w:themeColor="text1"/>
        </w:rPr>
        <w:t>.</w:t>
      </w:r>
    </w:p>
    <w:p w14:paraId="36ED592B" w14:textId="30B5749E" w:rsidR="00D726B6" w:rsidRDefault="007E72B9" w:rsidP="00CC12BB">
      <w:pPr>
        <w:ind w:firstLine="238"/>
        <w:jc w:val="both"/>
        <w:rPr>
          <w:rFonts w:eastAsia="Times" w:cs="Times"/>
          <w:color w:val="000000" w:themeColor="text1"/>
          <w:szCs w:val="20"/>
        </w:rPr>
      </w:pPr>
      <w:r>
        <w:rPr>
          <w:rFonts w:eastAsia="Times" w:cs="Times"/>
          <w:color w:val="000000" w:themeColor="text1"/>
          <w:szCs w:val="20"/>
        </w:rPr>
        <w:t>V</w:t>
      </w:r>
      <w:r w:rsidR="43D814FC" w:rsidRPr="43D814FC">
        <w:rPr>
          <w:rFonts w:eastAsia="Times" w:cs="Times"/>
          <w:color w:val="000000" w:themeColor="text1"/>
          <w:szCs w:val="20"/>
        </w:rPr>
        <w:t xml:space="preserve">irtual Reality displays are available in </w:t>
      </w:r>
      <w:r w:rsidR="00D726B6">
        <w:rPr>
          <w:rFonts w:eastAsia="Times" w:cs="Times"/>
          <w:color w:val="000000" w:themeColor="text1"/>
          <w:szCs w:val="20"/>
        </w:rPr>
        <w:t>many</w:t>
      </w:r>
      <w:r w:rsidR="43D814FC" w:rsidRPr="43D814FC">
        <w:rPr>
          <w:rFonts w:eastAsia="Times" w:cs="Times"/>
          <w:color w:val="000000" w:themeColor="text1"/>
          <w:szCs w:val="20"/>
        </w:rPr>
        <w:t xml:space="preserve"> form factors and are accompanied with supporting technologies such as position tracking, front facing camera, eye tracking, EEG sensors, hand controllers and more</w:t>
      </w:r>
      <w:r w:rsidR="00D726B6">
        <w:rPr>
          <w:rFonts w:eastAsia="Times" w:cs="Times"/>
          <w:color w:val="000000" w:themeColor="text1"/>
          <w:szCs w:val="20"/>
        </w:rPr>
        <w:t xml:space="preserve"> to deliver compelling virtual experiences</w:t>
      </w:r>
      <w:r w:rsidR="43D814FC" w:rsidRPr="43D814FC">
        <w:rPr>
          <w:rFonts w:eastAsia="Times" w:cs="Times"/>
          <w:color w:val="000000" w:themeColor="text1"/>
          <w:szCs w:val="20"/>
        </w:rPr>
        <w:t xml:space="preserve">. Desktop systems such as the Oculus Rift S and HTC </w:t>
      </w:r>
      <w:proofErr w:type="spellStart"/>
      <w:r w:rsidR="43D814FC" w:rsidRPr="43D814FC">
        <w:rPr>
          <w:rFonts w:eastAsia="Times" w:cs="Times"/>
          <w:color w:val="000000" w:themeColor="text1"/>
          <w:szCs w:val="20"/>
        </w:rPr>
        <w:t>Vive</w:t>
      </w:r>
      <w:proofErr w:type="spellEnd"/>
      <w:r w:rsidR="43D814FC" w:rsidRPr="43D814FC">
        <w:rPr>
          <w:rFonts w:eastAsia="Times" w:cs="Times"/>
          <w:color w:val="000000" w:themeColor="text1"/>
          <w:szCs w:val="20"/>
        </w:rPr>
        <w:t xml:space="preserve"> Pro offer high quality display systems that delivery immersive 3D environments coupled with a high-end PC equipped with graphics acceleration. They also incorporate tracking systems </w:t>
      </w:r>
      <w:r w:rsidR="002E719F">
        <w:rPr>
          <w:rFonts w:eastAsia="Times" w:cs="Times"/>
          <w:color w:val="000000" w:themeColor="text1"/>
          <w:szCs w:val="20"/>
        </w:rPr>
        <w:t xml:space="preserve">that </w:t>
      </w:r>
      <w:r w:rsidR="00974535">
        <w:rPr>
          <w:rFonts w:eastAsia="Times" w:cs="Times"/>
          <w:color w:val="000000" w:themeColor="text1"/>
          <w:szCs w:val="20"/>
        </w:rPr>
        <w:t>enable</w:t>
      </w:r>
      <w:r w:rsidR="43D814FC" w:rsidRPr="43D814FC">
        <w:rPr>
          <w:rFonts w:eastAsia="Times" w:cs="Times"/>
          <w:color w:val="000000" w:themeColor="text1"/>
          <w:szCs w:val="20"/>
        </w:rPr>
        <w:t xml:space="preserve"> the </w:t>
      </w:r>
      <w:r w:rsidR="00974535">
        <w:rPr>
          <w:rFonts w:eastAsia="Times" w:cs="Times"/>
          <w:color w:val="000000" w:themeColor="text1"/>
          <w:szCs w:val="20"/>
        </w:rPr>
        <w:t xml:space="preserve">detection of the </w:t>
      </w:r>
      <w:r w:rsidR="43D814FC" w:rsidRPr="43D814FC">
        <w:rPr>
          <w:rFonts w:eastAsia="Times" w:cs="Times"/>
          <w:color w:val="000000" w:themeColor="text1"/>
          <w:szCs w:val="20"/>
        </w:rPr>
        <w:t xml:space="preserve">position of hand controllers </w:t>
      </w:r>
      <w:r w:rsidR="00974535">
        <w:rPr>
          <w:rFonts w:eastAsia="Times" w:cs="Times"/>
          <w:color w:val="000000" w:themeColor="text1"/>
          <w:szCs w:val="20"/>
        </w:rPr>
        <w:t>that</w:t>
      </w:r>
      <w:r w:rsidR="43D814FC" w:rsidRPr="43D814FC">
        <w:rPr>
          <w:rFonts w:eastAsia="Times" w:cs="Times"/>
          <w:color w:val="000000" w:themeColor="text1"/>
          <w:szCs w:val="20"/>
        </w:rPr>
        <w:t xml:space="preserve"> support hand</w:t>
      </w:r>
      <w:r w:rsidR="007A489F" w:rsidRPr="43D814FC">
        <w:rPr>
          <w:rFonts w:eastAsia="Times" w:cs="Times"/>
          <w:color w:val="000000" w:themeColor="text1"/>
          <w:szCs w:val="20"/>
        </w:rPr>
        <w:t>-</w:t>
      </w:r>
      <w:r w:rsidR="00E54ED6">
        <w:rPr>
          <w:rFonts w:eastAsia="Times" w:cs="Times"/>
          <w:noProof/>
          <w:color w:val="000000" w:themeColor="text1"/>
          <w:szCs w:val="20"/>
        </w:rPr>
        <w:lastRenderedPageBreak/>
        <mc:AlternateContent>
          <mc:Choice Requires="wpg">
            <w:drawing>
              <wp:anchor distT="0" distB="0" distL="114300" distR="114300" simplePos="0" relativeHeight="251657216" behindDoc="0" locked="0" layoutInCell="1" allowOverlap="1" wp14:anchorId="7FB5E1F5" wp14:editId="6345AB91">
                <wp:simplePos x="0" y="0"/>
                <wp:positionH relativeFrom="column">
                  <wp:posOffset>127000</wp:posOffset>
                </wp:positionH>
                <wp:positionV relativeFrom="paragraph">
                  <wp:posOffset>1151255</wp:posOffset>
                </wp:positionV>
                <wp:extent cx="3916680" cy="2455545"/>
                <wp:effectExtent l="0" t="0" r="0" b="8255"/>
                <wp:wrapTopAndBottom/>
                <wp:docPr id="9" name="Group 9"/>
                <wp:cNvGraphicFramePr/>
                <a:graphic xmlns:a="http://schemas.openxmlformats.org/drawingml/2006/main">
                  <a:graphicData uri="http://schemas.microsoft.com/office/word/2010/wordprocessingGroup">
                    <wpg:wgp>
                      <wpg:cNvGrpSpPr/>
                      <wpg:grpSpPr>
                        <a:xfrm>
                          <a:off x="0" y="0"/>
                          <a:ext cx="3916680" cy="2455545"/>
                          <a:chOff x="-45720" y="0"/>
                          <a:chExt cx="3916680" cy="2455799"/>
                        </a:xfrm>
                      </wpg:grpSpPr>
                      <pic:pic xmlns:pic="http://schemas.openxmlformats.org/drawingml/2006/picture">
                        <pic:nvPicPr>
                          <pic:cNvPr id="5" name="Picture 5" descr="https://lh4.googleusercontent.com/jdE8hAa9gaSYhcTj2Squ0hSxKrBPaDOFvfeXaVw9sLnk0ztzpVK-wHogC7Aur1sgY7vF9ZNM6wK-DllELgAul_cY1xhRTgJXqy6xSzob38QYgmQrt52tz5IAEdcWpdca3BmAaaJo"/>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0960" cy="2184400"/>
                          </a:xfrm>
                          <a:prstGeom prst="rect">
                            <a:avLst/>
                          </a:prstGeom>
                          <a:noFill/>
                          <a:ln>
                            <a:noFill/>
                          </a:ln>
                        </pic:spPr>
                      </pic:pic>
                      <wps:wsp>
                        <wps:cNvPr id="1" name="Text Box 1"/>
                        <wps:cNvSpPr txBox="1"/>
                        <wps:spPr>
                          <a:xfrm>
                            <a:off x="-45720" y="1934464"/>
                            <a:ext cx="3870960" cy="521335"/>
                          </a:xfrm>
                          <a:prstGeom prst="rect">
                            <a:avLst/>
                          </a:prstGeom>
                          <a:solidFill>
                            <a:prstClr val="white"/>
                          </a:solidFill>
                          <a:ln>
                            <a:noFill/>
                          </a:ln>
                          <a:effectLst/>
                        </wps:spPr>
                        <wps:txbx>
                          <w:txbxContent>
                            <w:p w14:paraId="39BE82DE" w14:textId="3166DA0C" w:rsidR="008A6CFD" w:rsidRPr="005D42E4" w:rsidRDefault="008A6CFD" w:rsidP="007E72B9">
                              <w:pPr>
                                <w:pStyle w:val="Caption"/>
                                <w:rPr>
                                  <w:sz w:val="22"/>
                                  <w:szCs w:val="22"/>
                                </w:rPr>
                              </w:pPr>
                              <w:bookmarkStart w:id="8" w:name="_Ref18419414"/>
                              <w:r>
                                <w:t xml:space="preserve">Figure </w:t>
                              </w:r>
                              <w:r>
                                <w:fldChar w:fldCharType="begin"/>
                              </w:r>
                              <w:r>
                                <w:instrText xml:space="preserve"> SEQ Figure \* ARABIC </w:instrText>
                              </w:r>
                              <w:r>
                                <w:fldChar w:fldCharType="separate"/>
                              </w:r>
                              <w:r w:rsidR="005B0CD2">
                                <w:rPr>
                                  <w:noProof/>
                                </w:rPr>
                                <w:t>2</w:t>
                              </w:r>
                              <w:r>
                                <w:fldChar w:fldCharType="end"/>
                              </w:r>
                              <w:bookmarkEnd w:id="8"/>
                              <w:r>
                                <w:t xml:space="preserve"> – Microsoft </w:t>
                              </w:r>
                              <w:r>
                                <w:t>Hololens with collaborative anatomy visualization (HoloAnatom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FB5E1F5" id="Group 9" o:spid="_x0000_s1027" style="position:absolute;left:0;text-align:left;margin-left:10pt;margin-top:90.65pt;width:308.4pt;height:193.35pt;z-index:251657216;mso-width-relative:margin;mso-height-relative:margin" coordorigin="-457" coordsize="39166,245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alt="https://lh4.googleusercontent.com/jdE8hAa9gaSYhcTj2Squ0hSxKrBPaDOFvfeXaVw9sLnk0ztzpVK-wHogC7Aur1sgY7vF9ZNM6wK-DllELgAul_cY1xhRTgJXqy6xSzob38QYgmQrt52tz5IAEdcWpdca3BmAaaJo" style="position:absolute;width:38709;height:21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">
                  <v:imagedata r:id="rId15" o:title="jdE8hAa9gaSYhcTj2Squ0hSxKrBPaDOFvfeXaVw9sLnk0ztzpVK-wHogC7Aur1sgY7vF9ZNM6wK-DllELgAul_cY1xhRTgJXqy6xSzob38QYgmQrt52tz5IAEdcWpdca3BmAaaJo"/>
                </v:shape>
                <v:shape id="Text Box 1" o:spid="_x0000_s1029" type="#_x0000_t202" style="position:absolute;left:-457;top:19344;width:38709;height:5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39BE82DE" w14:textId="3166DA0C" w:rsidR="008A6CFD" w:rsidRPr="005D42E4" w:rsidRDefault="008A6CFD" w:rsidP="007E72B9">
                        <w:pPr>
                          <w:pStyle w:val="Caption"/>
                          <w:rPr>
                            <w:sz w:val="22"/>
                            <w:szCs w:val="22"/>
                          </w:rPr>
                        </w:pPr>
                        <w:bookmarkStart w:id="9" w:name="_Ref18419414"/>
                        <w:r>
                          <w:t xml:space="preserve">Figure </w:t>
                        </w:r>
                        <w:r>
                          <w:fldChar w:fldCharType="begin"/>
                        </w:r>
                        <w:r>
                          <w:instrText xml:space="preserve"> SEQ Figure \* ARABIC </w:instrText>
                        </w:r>
                        <w:r>
                          <w:fldChar w:fldCharType="separate"/>
                        </w:r>
                        <w:r w:rsidR="005B0CD2">
                          <w:rPr>
                            <w:noProof/>
                          </w:rPr>
                          <w:t>2</w:t>
                        </w:r>
                        <w:r>
                          <w:fldChar w:fldCharType="end"/>
                        </w:r>
                        <w:bookmarkEnd w:id="9"/>
                        <w:r>
                          <w:t xml:space="preserve"> – Microsoft </w:t>
                        </w:r>
                        <w:r>
                          <w:t>Hololens with collaborative anatomy visualization (HoloAnatomy)</w:t>
                        </w:r>
                      </w:p>
                    </w:txbxContent>
                  </v:textbox>
                </v:shape>
                <w10:wrap type="topAndBottom"/>
              </v:group>
            </w:pict>
          </mc:Fallback>
        </mc:AlternateContent>
      </w:r>
      <w:r w:rsidR="43D814FC" w:rsidRPr="43D814FC">
        <w:rPr>
          <w:rFonts w:eastAsia="Times" w:cs="Times"/>
          <w:color w:val="000000" w:themeColor="text1"/>
          <w:szCs w:val="20"/>
        </w:rPr>
        <w:t xml:space="preserve">based interactions in virtual worlds. </w:t>
      </w:r>
      <w:r w:rsidR="00E759C1">
        <w:rPr>
          <w:rFonts w:eastAsia="Times" w:cs="Times"/>
          <w:color w:val="000000" w:themeColor="text1"/>
          <w:szCs w:val="20"/>
        </w:rPr>
        <w:t>Standalone</w:t>
      </w:r>
      <w:r w:rsidR="43D814FC" w:rsidRPr="43D814FC">
        <w:rPr>
          <w:rFonts w:eastAsia="Times" w:cs="Times"/>
          <w:color w:val="000000" w:themeColor="text1"/>
          <w:szCs w:val="20"/>
        </w:rPr>
        <w:t xml:space="preserve"> hardware</w:t>
      </w:r>
      <w:r w:rsidR="00402FFE">
        <w:rPr>
          <w:rFonts w:eastAsia="Times" w:cs="Times"/>
          <w:color w:val="000000" w:themeColor="text1"/>
          <w:szCs w:val="20"/>
        </w:rPr>
        <w:t xml:space="preserve"> options </w:t>
      </w:r>
      <w:r w:rsidR="007C3206">
        <w:rPr>
          <w:rFonts w:eastAsia="Times" w:cs="Times"/>
          <w:color w:val="000000" w:themeColor="text1"/>
          <w:szCs w:val="20"/>
        </w:rPr>
        <w:t>such as</w:t>
      </w:r>
      <w:r w:rsidR="00402FFE">
        <w:rPr>
          <w:rFonts w:eastAsia="Times" w:cs="Times"/>
          <w:color w:val="000000" w:themeColor="text1"/>
          <w:szCs w:val="20"/>
        </w:rPr>
        <w:t xml:space="preserve"> the Oculus Qu</w:t>
      </w:r>
      <w:r w:rsidR="43D814FC" w:rsidRPr="43D814FC">
        <w:rPr>
          <w:rFonts w:eastAsia="Times" w:cs="Times"/>
          <w:color w:val="000000" w:themeColor="text1"/>
          <w:szCs w:val="20"/>
        </w:rPr>
        <w:t xml:space="preserve">est and </w:t>
      </w:r>
      <w:proofErr w:type="spellStart"/>
      <w:r w:rsidR="43D814FC" w:rsidRPr="43D814FC">
        <w:rPr>
          <w:rFonts w:eastAsia="Times" w:cs="Times"/>
          <w:color w:val="000000" w:themeColor="text1"/>
          <w:szCs w:val="20"/>
        </w:rPr>
        <w:t>Vive</w:t>
      </w:r>
      <w:proofErr w:type="spellEnd"/>
      <w:r w:rsidR="43D814FC" w:rsidRPr="43D814FC">
        <w:rPr>
          <w:rFonts w:eastAsia="Times" w:cs="Times"/>
          <w:color w:val="000000" w:themeColor="text1"/>
          <w:szCs w:val="20"/>
        </w:rPr>
        <w:t xml:space="preserve"> Focus have also become available which remove the necessity to be tethered to a PC and allow for wide area virtual environments to be configured. </w:t>
      </w:r>
    </w:p>
    <w:p w14:paraId="6E7CCA81" w14:textId="5BAA5616" w:rsidR="007E72B9" w:rsidRPr="00D726B6" w:rsidRDefault="43D814FC" w:rsidP="00CC12BB">
      <w:pPr>
        <w:ind w:firstLine="238"/>
        <w:jc w:val="both"/>
        <w:rPr>
          <w:rFonts w:eastAsia="Times" w:cs="Times"/>
          <w:color w:val="000000" w:themeColor="text1"/>
        </w:rPr>
      </w:pPr>
      <w:r w:rsidRPr="69DF60CC">
        <w:rPr>
          <w:rFonts w:eastAsia="Times" w:cs="Times"/>
          <w:color w:val="000000" w:themeColor="text1"/>
        </w:rPr>
        <w:t xml:space="preserve">One of the advantages of head-worn displays is </w:t>
      </w:r>
      <w:r w:rsidR="00D2084E" w:rsidRPr="69DF60CC">
        <w:rPr>
          <w:rFonts w:eastAsia="Times" w:cs="Times"/>
          <w:color w:val="000000" w:themeColor="text1"/>
        </w:rPr>
        <w:t xml:space="preserve">that </w:t>
      </w:r>
      <w:r w:rsidRPr="69DF60CC">
        <w:rPr>
          <w:rFonts w:eastAsia="Times" w:cs="Times"/>
          <w:color w:val="000000" w:themeColor="text1"/>
        </w:rPr>
        <w:t>they leave the operators</w:t>
      </w:r>
      <w:r w:rsidR="004D12EB" w:rsidRPr="69DF60CC">
        <w:rPr>
          <w:rFonts w:eastAsia="Times" w:cs="Times"/>
          <w:color w:val="000000" w:themeColor="text1"/>
        </w:rPr>
        <w:t>’</w:t>
      </w:r>
      <w:r w:rsidRPr="69DF60CC">
        <w:rPr>
          <w:rFonts w:eastAsia="Times" w:cs="Times"/>
          <w:color w:val="000000" w:themeColor="text1"/>
        </w:rPr>
        <w:t xml:space="preserve"> hands free to perform other tasks</w:t>
      </w:r>
      <w:r w:rsidR="004D12EB" w:rsidRPr="69DF60CC">
        <w:rPr>
          <w:rFonts w:eastAsia="Times" w:cs="Times"/>
          <w:color w:val="000000" w:themeColor="text1"/>
        </w:rPr>
        <w:t>,</w:t>
      </w:r>
      <w:r w:rsidRPr="69DF60CC">
        <w:rPr>
          <w:rFonts w:eastAsia="Times" w:cs="Times"/>
          <w:color w:val="000000" w:themeColor="text1"/>
        </w:rPr>
        <w:t xml:space="preserve"> </w:t>
      </w:r>
      <w:r w:rsidR="00D726B6" w:rsidRPr="69DF60CC">
        <w:rPr>
          <w:rFonts w:eastAsia="Times" w:cs="Times"/>
          <w:color w:val="000000" w:themeColor="text1"/>
        </w:rPr>
        <w:t>unlike hand-held technologies</w:t>
      </w:r>
      <w:r w:rsidR="004D12EB" w:rsidRPr="69DF60CC">
        <w:rPr>
          <w:rFonts w:eastAsia="Times" w:cs="Times"/>
          <w:color w:val="000000" w:themeColor="text1"/>
        </w:rPr>
        <w:t>,</w:t>
      </w:r>
      <w:r w:rsidR="00D726B6" w:rsidRPr="69DF60CC">
        <w:rPr>
          <w:rFonts w:eastAsia="Times" w:cs="Times"/>
          <w:color w:val="000000" w:themeColor="text1"/>
        </w:rPr>
        <w:t xml:space="preserve"> such as smartphone</w:t>
      </w:r>
      <w:r w:rsidR="004D12EB" w:rsidRPr="69DF60CC">
        <w:rPr>
          <w:rFonts w:eastAsia="Times" w:cs="Times"/>
          <w:color w:val="000000" w:themeColor="text1"/>
        </w:rPr>
        <w:t>s,</w:t>
      </w:r>
      <w:r w:rsidR="00D726B6" w:rsidRPr="69DF60CC">
        <w:rPr>
          <w:rFonts w:eastAsia="Times" w:cs="Times"/>
          <w:color w:val="000000" w:themeColor="text1"/>
        </w:rPr>
        <w:t xml:space="preserve"> which require the user to hold the device during operation.</w:t>
      </w:r>
    </w:p>
    <w:p w14:paraId="61F6E1C6" w14:textId="6679949D" w:rsidR="43D814FC" w:rsidRPr="00B84120" w:rsidRDefault="7BCB42C5" w:rsidP="001C4DF7">
      <w:pPr>
        <w:pStyle w:val="Heading2"/>
        <w:rPr>
          <w:rFonts w:ascii="Arial" w:eastAsia="Arial" w:hAnsi="Arial" w:cs="Arial"/>
          <w:color w:val="000000" w:themeColor="text1"/>
          <w:sz w:val="20"/>
          <w:szCs w:val="20"/>
        </w:rPr>
      </w:pPr>
      <w:bookmarkStart w:id="10" w:name="_Toc19110749"/>
      <w:bookmarkStart w:id="11" w:name="_Toc20685634"/>
      <w:r w:rsidRPr="7BCB42C5">
        <w:lastRenderedPageBreak/>
        <w:t>Handheld</w:t>
      </w:r>
      <w:r w:rsidR="43D814FC" w:rsidRPr="43D814FC">
        <w:t xml:space="preserve"> Displays</w:t>
      </w:r>
      <w:bookmarkEnd w:id="10"/>
      <w:bookmarkEnd w:id="11"/>
    </w:p>
    <w:p w14:paraId="170D0703" w14:textId="1E74A7D4" w:rsidR="000163A4" w:rsidRDefault="00D76965" w:rsidP="00CC12BB">
      <w:pPr>
        <w:ind w:firstLine="238"/>
        <w:jc w:val="both"/>
        <w:rPr>
          <w:rFonts w:eastAsia="Times" w:cs="Times"/>
          <w:color w:val="000000" w:themeColor="text1"/>
        </w:rPr>
      </w:pPr>
      <w:r>
        <w:rPr>
          <w:rFonts w:eastAsia="Times" w:cs="Times"/>
          <w:noProof/>
          <w:color w:val="000000" w:themeColor="text1"/>
        </w:rPr>
        <mc:AlternateContent>
          <mc:Choice Requires="wpg">
            <w:drawing>
              <wp:anchor distT="0" distB="0" distL="114300" distR="114300" simplePos="0" relativeHeight="251657217" behindDoc="0" locked="0" layoutInCell="1" allowOverlap="1" wp14:anchorId="43BD316D" wp14:editId="02D3C534">
                <wp:simplePos x="0" y="0"/>
                <wp:positionH relativeFrom="column">
                  <wp:posOffset>184150</wp:posOffset>
                </wp:positionH>
                <wp:positionV relativeFrom="paragraph">
                  <wp:posOffset>991235</wp:posOffset>
                </wp:positionV>
                <wp:extent cx="2913380" cy="2524125"/>
                <wp:effectExtent l="0" t="0" r="1270" b="9525"/>
                <wp:wrapTopAndBottom/>
                <wp:docPr id="19" name="Group 19"/>
                <wp:cNvGraphicFramePr/>
                <a:graphic xmlns:a="http://schemas.openxmlformats.org/drawingml/2006/main">
                  <a:graphicData uri="http://schemas.microsoft.com/office/word/2010/wordprocessingGroup">
                    <wpg:wgp>
                      <wpg:cNvGrpSpPr/>
                      <wpg:grpSpPr>
                        <a:xfrm>
                          <a:off x="0" y="0"/>
                          <a:ext cx="2913380" cy="2524125"/>
                          <a:chOff x="-7497" y="38037"/>
                          <a:chExt cx="2159512" cy="1679983"/>
                        </a:xfrm>
                      </wpg:grpSpPr>
                      <pic:pic xmlns:pic="http://schemas.openxmlformats.org/drawingml/2006/picture">
                        <pic:nvPicPr>
                          <pic:cNvPr id="6" name="Picture 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bwMode="auto">
                          <a:xfrm>
                            <a:off x="-7497" y="38037"/>
                            <a:ext cx="1867923" cy="1401492"/>
                          </a:xfrm>
                          <a:prstGeom prst="rect">
                            <a:avLst/>
                          </a:prstGeom>
                          <a:noFill/>
                          <a:ln>
                            <a:noFill/>
                          </a:ln>
                        </pic:spPr>
                      </pic:pic>
                      <wps:wsp>
                        <wps:cNvPr id="18" name="Text Box 18"/>
                        <wps:cNvSpPr txBox="1"/>
                        <wps:spPr>
                          <a:xfrm>
                            <a:off x="0" y="1458940"/>
                            <a:ext cx="2152015" cy="259080"/>
                          </a:xfrm>
                          <a:prstGeom prst="rect">
                            <a:avLst/>
                          </a:prstGeom>
                          <a:solidFill>
                            <a:prstClr val="white"/>
                          </a:solidFill>
                          <a:ln>
                            <a:noFill/>
                          </a:ln>
                          <a:effectLst/>
                        </wps:spPr>
                        <wps:txbx>
                          <w:txbxContent>
                            <w:p w14:paraId="22820AB4" w14:textId="6C135180" w:rsidR="008A6CFD" w:rsidRPr="00EB6828" w:rsidRDefault="008A6CFD" w:rsidP="00D76965">
                              <w:pPr>
                                <w:pStyle w:val="Caption"/>
                                <w:rPr>
                                  <w:rFonts w:cs="Arial"/>
                                  <w:noProof/>
                                  <w:color w:val="000000"/>
                                  <w:sz w:val="22"/>
                                  <w:szCs w:val="22"/>
                                  <w:bdr w:val="none" w:sz="0" w:space="0" w:color="auto" w:frame="1"/>
                                </w:rPr>
                              </w:pPr>
                              <w:bookmarkStart w:id="12" w:name="_Ref18494332"/>
                              <w:r>
                                <w:t xml:space="preserve">Figure </w:t>
                              </w:r>
                              <w:r>
                                <w:fldChar w:fldCharType="begin"/>
                              </w:r>
                              <w:r>
                                <w:instrText xml:space="preserve"> SEQ Figure \* ARABIC </w:instrText>
                              </w:r>
                              <w:r>
                                <w:fldChar w:fldCharType="separate"/>
                              </w:r>
                              <w:r w:rsidR="005B0CD2">
                                <w:rPr>
                                  <w:noProof/>
                                </w:rPr>
                                <w:t>3</w:t>
                              </w:r>
                              <w:r>
                                <w:fldChar w:fldCharType="end"/>
                              </w:r>
                              <w:bookmarkEnd w:id="12"/>
                              <w:r>
                                <w:t xml:space="preserve"> - Smartphone mixed re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BD316D" id="Group 19" o:spid="_x0000_s1030" style="position:absolute;left:0;text-align:left;margin-left:14.5pt;margin-top:78.05pt;width:229.4pt;height:198.75pt;z-index:251657217;mso-width-relative:margin;mso-height-relative:margin" coordorigin="-74,380" coordsize="21595,167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">
                <v:shape id="Picture 6" o:spid="_x0000_s1031" type="#_x0000_t75" style="position:absolute;left:-74;top:380;width:18678;height:14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">
                  <v:imagedata r:id="rId17" o:title=""/>
                </v:shape>
                <v:shape id="Text Box 18" o:spid="_x0000_s1032" type="#_x0000_t202" style="position:absolute;top:14589;width:21520;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22820AB4" w14:textId="6C135180" w:rsidR="008A6CFD" w:rsidRPr="00EB6828" w:rsidRDefault="008A6CFD" w:rsidP="00D76965">
                        <w:pPr>
                          <w:pStyle w:val="Caption"/>
                          <w:rPr>
                            <w:rFonts w:cs="Arial"/>
                            <w:noProof/>
                            <w:color w:val="000000"/>
                            <w:sz w:val="22"/>
                            <w:szCs w:val="22"/>
                            <w:bdr w:val="none" w:sz="0" w:space="0" w:color="auto" w:frame="1"/>
                          </w:rPr>
                        </w:pPr>
                        <w:bookmarkStart w:id="13" w:name="_Ref18494332"/>
                        <w:r>
                          <w:t xml:space="preserve">Figure </w:t>
                        </w:r>
                        <w:r>
                          <w:fldChar w:fldCharType="begin"/>
                        </w:r>
                        <w:r>
                          <w:instrText xml:space="preserve"> SEQ Figure \* ARABIC </w:instrText>
                        </w:r>
                        <w:r>
                          <w:fldChar w:fldCharType="separate"/>
                        </w:r>
                        <w:r w:rsidR="005B0CD2">
                          <w:rPr>
                            <w:noProof/>
                          </w:rPr>
                          <w:t>3</w:t>
                        </w:r>
                        <w:r>
                          <w:fldChar w:fldCharType="end"/>
                        </w:r>
                        <w:bookmarkEnd w:id="13"/>
                        <w:r>
                          <w:t xml:space="preserve"> - Smartphone mixed reality</w:t>
                        </w:r>
                      </w:p>
                    </w:txbxContent>
                  </v:textbox>
                </v:shape>
                <w10:wrap type="topAndBottom"/>
              </v:group>
            </w:pict>
          </mc:Fallback>
        </mc:AlternateContent>
      </w:r>
      <w:r w:rsidR="43D814FC" w:rsidRPr="7BCB42C5">
        <w:rPr>
          <w:rFonts w:eastAsia="Times" w:cs="Times"/>
          <w:color w:val="000000" w:themeColor="text1"/>
        </w:rPr>
        <w:t>Modern smartphones and tablets provide a suitable platform for presenting video see through mixed reality experiences</w:t>
      </w:r>
      <w:r w:rsidR="003B56D9">
        <w:rPr>
          <w:rFonts w:eastAsia="Times" w:cs="Times"/>
          <w:color w:val="000000" w:themeColor="text1"/>
        </w:rPr>
        <w:t xml:space="preserve"> that use the smartphones camera to capture the physical world which is augmented with digital content (shown in </w:t>
      </w:r>
      <w:r w:rsidR="003B56D9">
        <w:rPr>
          <w:rFonts w:eastAsia="Times" w:cs="Times"/>
          <w:color w:val="000000" w:themeColor="text1"/>
        </w:rPr>
        <w:fldChar w:fldCharType="begin"/>
      </w:r>
      <w:r w:rsidR="003B56D9">
        <w:rPr>
          <w:rFonts w:eastAsia="Times" w:cs="Times"/>
          <w:color w:val="000000" w:themeColor="text1"/>
        </w:rPr>
        <w:instrText xml:space="preserve"> REF _Ref18494332 \h </w:instrText>
      </w:r>
      <w:r w:rsidR="003B56D9">
        <w:rPr>
          <w:rFonts w:eastAsia="Times" w:cs="Times"/>
          <w:color w:val="000000" w:themeColor="text1"/>
        </w:rPr>
      </w:r>
      <w:r w:rsidR="003B56D9">
        <w:rPr>
          <w:rFonts w:eastAsia="Times" w:cs="Times"/>
          <w:color w:val="000000" w:themeColor="text1"/>
        </w:rPr>
        <w:fldChar w:fldCharType="separate"/>
      </w:r>
      <w:r w:rsidR="005B0CD2">
        <w:t xml:space="preserve">Figure </w:t>
      </w:r>
      <w:r w:rsidR="005B0CD2">
        <w:rPr>
          <w:noProof/>
        </w:rPr>
        <w:t>3</w:t>
      </w:r>
      <w:r w:rsidR="003B56D9">
        <w:rPr>
          <w:rFonts w:eastAsia="Times" w:cs="Times"/>
          <w:color w:val="000000" w:themeColor="text1"/>
        </w:rPr>
        <w:fldChar w:fldCharType="end"/>
      </w:r>
      <w:r w:rsidR="003B56D9">
        <w:rPr>
          <w:rFonts w:eastAsia="Times" w:cs="Times"/>
          <w:color w:val="000000" w:themeColor="text1"/>
        </w:rPr>
        <w:t>).</w:t>
      </w:r>
      <w:r w:rsidR="43D814FC" w:rsidRPr="7BCB42C5">
        <w:rPr>
          <w:rFonts w:eastAsia="Times" w:cs="Times"/>
          <w:color w:val="000000" w:themeColor="text1"/>
        </w:rPr>
        <w:t xml:space="preserve"> </w:t>
      </w:r>
      <w:r w:rsidR="003B56D9">
        <w:rPr>
          <w:rFonts w:eastAsia="Times" w:cs="Times"/>
          <w:color w:val="000000" w:themeColor="text1"/>
        </w:rPr>
        <w:t>The</w:t>
      </w:r>
      <w:r w:rsidR="43D814FC" w:rsidRPr="7BCB42C5">
        <w:rPr>
          <w:rFonts w:eastAsia="Times" w:cs="Times"/>
          <w:color w:val="000000" w:themeColor="text1"/>
        </w:rPr>
        <w:t xml:space="preserve"> wide availability </w:t>
      </w:r>
      <w:r w:rsidR="003B56D9">
        <w:rPr>
          <w:rFonts w:eastAsia="Times" w:cs="Times"/>
          <w:color w:val="000000" w:themeColor="text1"/>
        </w:rPr>
        <w:t xml:space="preserve">of smartphones </w:t>
      </w:r>
      <w:r w:rsidR="0095675E" w:rsidRPr="7BCB42C5">
        <w:rPr>
          <w:rFonts w:eastAsia="Times" w:cs="Times"/>
          <w:color w:val="000000" w:themeColor="text1"/>
        </w:rPr>
        <w:t>has</w:t>
      </w:r>
      <w:r w:rsidR="43D814FC" w:rsidRPr="7BCB42C5">
        <w:rPr>
          <w:rFonts w:eastAsia="Times" w:cs="Times"/>
          <w:color w:val="000000" w:themeColor="text1"/>
        </w:rPr>
        <w:t xml:space="preserve"> </w:t>
      </w:r>
      <w:r w:rsidR="003B56D9">
        <w:rPr>
          <w:rFonts w:eastAsia="Times" w:cs="Times"/>
          <w:color w:val="000000" w:themeColor="text1"/>
        </w:rPr>
        <w:t xml:space="preserve">also </w:t>
      </w:r>
      <w:r w:rsidR="43D814FC" w:rsidRPr="7BCB42C5">
        <w:rPr>
          <w:rFonts w:eastAsia="Times" w:cs="Times"/>
          <w:color w:val="000000" w:themeColor="text1"/>
        </w:rPr>
        <w:t xml:space="preserve">made them a popular choice for mixed reality experiences. </w:t>
      </w:r>
      <w:r w:rsidR="003B56D9">
        <w:rPr>
          <w:rFonts w:eastAsia="Times" w:cs="Times"/>
          <w:color w:val="000000" w:themeColor="text1"/>
        </w:rPr>
        <w:t>One advantage of this approach is the brightness of the</w:t>
      </w:r>
      <w:r w:rsidR="003A3CFE">
        <w:rPr>
          <w:rFonts w:eastAsia="Times" w:cs="Times"/>
          <w:color w:val="000000" w:themeColor="text1"/>
        </w:rPr>
        <w:t xml:space="preserve"> display often outperforms head-</w:t>
      </w:r>
      <w:r w:rsidR="003B56D9">
        <w:rPr>
          <w:rFonts w:eastAsia="Times" w:cs="Times"/>
          <w:color w:val="000000" w:themeColor="text1"/>
        </w:rPr>
        <w:t>worn displays that can appear washed out</w:t>
      </w:r>
      <w:r w:rsidR="43D814FC" w:rsidRPr="7BCB42C5">
        <w:rPr>
          <w:rFonts w:eastAsia="Times" w:cs="Times"/>
          <w:color w:val="000000" w:themeColor="text1"/>
        </w:rPr>
        <w:t>. In comparison to hea</w:t>
      </w:r>
      <w:r w:rsidR="003A3CFE">
        <w:rPr>
          <w:rFonts w:eastAsia="Times" w:cs="Times"/>
          <w:color w:val="000000" w:themeColor="text1"/>
        </w:rPr>
        <w:t>d-</w:t>
      </w:r>
      <w:r w:rsidR="003B56D9">
        <w:rPr>
          <w:rFonts w:eastAsia="Times" w:cs="Times"/>
          <w:color w:val="000000" w:themeColor="text1"/>
        </w:rPr>
        <w:t>worn displays smartphones</w:t>
      </w:r>
      <w:r w:rsidR="43D814FC" w:rsidRPr="7BCB42C5">
        <w:rPr>
          <w:rFonts w:eastAsia="Times" w:cs="Times"/>
          <w:color w:val="000000" w:themeColor="text1"/>
        </w:rPr>
        <w:t xml:space="preserve"> need to be held by the user or require a stand to hold during operation. A use case that has been increasing in popularity is for training or education applications where 3D content is </w:t>
      </w:r>
      <w:r w:rsidR="43D814FC" w:rsidRPr="7BCB42C5">
        <w:rPr>
          <w:rFonts w:eastAsia="Times" w:cs="Times"/>
          <w:color w:val="000000" w:themeColor="text1"/>
        </w:rPr>
        <w:lastRenderedPageBreak/>
        <w:t>presented as an adjunct to</w:t>
      </w:r>
      <w:r>
        <w:rPr>
          <w:rFonts w:eastAsia="Times" w:cs="Times"/>
          <w:color w:val="000000" w:themeColor="text1"/>
        </w:rPr>
        <w:t xml:space="preserve"> a paper based medium. </w:t>
      </w:r>
      <w:r>
        <w:rPr>
          <w:rFonts w:eastAsia="Times" w:cs="Times"/>
          <w:color w:val="000000" w:themeColor="text1"/>
        </w:rPr>
        <w:fldChar w:fldCharType="begin"/>
      </w:r>
      <w:r>
        <w:rPr>
          <w:rFonts w:eastAsia="Times" w:cs="Times"/>
          <w:color w:val="000000" w:themeColor="text1"/>
        </w:rPr>
        <w:instrText xml:space="preserve"> REF _Ref18494332 \h </w:instrText>
      </w:r>
      <w:r>
        <w:rPr>
          <w:rFonts w:eastAsia="Times" w:cs="Times"/>
          <w:color w:val="000000" w:themeColor="text1"/>
        </w:rPr>
      </w:r>
      <w:r>
        <w:rPr>
          <w:rFonts w:eastAsia="Times" w:cs="Times"/>
          <w:color w:val="000000" w:themeColor="text1"/>
        </w:rPr>
        <w:fldChar w:fldCharType="separate"/>
      </w:r>
      <w:r w:rsidR="005B0CD2">
        <w:t xml:space="preserve">Figure </w:t>
      </w:r>
      <w:r w:rsidR="005B0CD2">
        <w:rPr>
          <w:noProof/>
        </w:rPr>
        <w:t>3</w:t>
      </w:r>
      <w:r>
        <w:rPr>
          <w:rFonts w:eastAsia="Times" w:cs="Times"/>
          <w:color w:val="000000" w:themeColor="text1"/>
        </w:rPr>
        <w:fldChar w:fldCharType="end"/>
      </w:r>
      <w:r w:rsidR="43D814FC" w:rsidRPr="7BCB42C5">
        <w:rPr>
          <w:rFonts w:eastAsia="Times" w:cs="Times"/>
          <w:color w:val="000000" w:themeColor="text1"/>
        </w:rPr>
        <w:t xml:space="preserve"> provides an example that can be viewed from any angle using a smartphone as a hand-held viewing window into rich 3D content.</w:t>
      </w:r>
    </w:p>
    <w:p w14:paraId="1589A61E" w14:textId="2EEC9A6A" w:rsidR="43D814FC" w:rsidRDefault="43D814FC" w:rsidP="001C4DF7">
      <w:pPr>
        <w:pStyle w:val="Heading2"/>
      </w:pPr>
      <w:bookmarkStart w:id="14" w:name="_Toc19110750"/>
      <w:bookmarkStart w:id="15" w:name="_Toc20685635"/>
      <w:r w:rsidRPr="43D814FC">
        <w:t>Projector Based Displays</w:t>
      </w:r>
      <w:bookmarkEnd w:id="14"/>
      <w:bookmarkEnd w:id="15"/>
    </w:p>
    <w:p w14:paraId="4DB46B42" w14:textId="77777777" w:rsidR="005B0CD2" w:rsidRDefault="00667BE0" w:rsidP="00297641">
      <w:pPr>
        <w:pStyle w:val="Caption"/>
      </w:pPr>
      <w:r>
        <w:rPr>
          <w:rFonts w:eastAsia="Times" w:cs="Times"/>
          <w:noProof/>
          <w:color w:val="000000" w:themeColor="text1"/>
        </w:rPr>
        <mc:AlternateContent>
          <mc:Choice Requires="wps">
            <w:drawing>
              <wp:anchor distT="0" distB="0" distL="114300" distR="114300" simplePos="0" relativeHeight="251658243" behindDoc="0" locked="0" layoutInCell="1" allowOverlap="1" wp14:anchorId="2F8DD897" wp14:editId="61758DC6">
                <wp:simplePos x="0" y="0"/>
                <wp:positionH relativeFrom="column">
                  <wp:posOffset>562864</wp:posOffset>
                </wp:positionH>
                <wp:positionV relativeFrom="paragraph">
                  <wp:posOffset>3720212</wp:posOffset>
                </wp:positionV>
                <wp:extent cx="2557145" cy="2035810"/>
                <wp:effectExtent l="0" t="0" r="8255" b="12065"/>
                <wp:wrapTopAndBottom/>
                <wp:docPr id="21" name="Text Box 21"/>
                <wp:cNvGraphicFramePr/>
                <a:graphic xmlns:a="http://schemas.openxmlformats.org/drawingml/2006/main">
                  <a:graphicData uri="http://schemas.microsoft.com/office/word/2010/wordprocessingShape">
                    <wps:wsp>
                      <wps:cNvSpPr txBox="1"/>
                      <wps:spPr>
                        <a:xfrm>
                          <a:off x="0" y="0"/>
                          <a:ext cx="2557145" cy="2035810"/>
                        </a:xfrm>
                        <a:prstGeom prst="rect">
                          <a:avLst/>
                        </a:prstGeom>
                        <a:solidFill>
                          <a:prstClr val="white"/>
                        </a:solidFill>
                        <a:ln>
                          <a:noFill/>
                        </a:ln>
                        <a:effectLst/>
                      </wps:spPr>
                      <wps:txbx>
                        <w:txbxContent>
                          <w:p w14:paraId="75CCCBE1" w14:textId="4CB6669B" w:rsidR="00066146" w:rsidRDefault="00066146" w:rsidP="00297641">
                            <w:pPr>
                              <w:pStyle w:val="Caption"/>
                            </w:pPr>
                            <w:bookmarkStart w:id="16" w:name="_Ref18499928"/>
                            <w:r>
                              <w:rPr>
                                <w:rFonts w:eastAsia="Times" w:cs="Times"/>
                                <w:noProof/>
                                <w:color w:val="000000" w:themeColor="text1"/>
                              </w:rPr>
                              <w:drawing>
                                <wp:inline distT="0" distB="0" distL="0" distR="0" wp14:anchorId="0C8B297E" wp14:editId="49FAEBE2">
                                  <wp:extent cx="2557145" cy="132207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19-09-29 at 11.18.22 pm.png"/>
                                          <pic:cNvPicPr/>
                                        </pic:nvPicPr>
                                        <pic:blipFill>
                                          <a:blip r:embed="rId18">
                                            <a:extLst>
                                              <a:ext uri="{28A0092B-C50C-407E-A947-70E740481C1C}">
                                                <a14:useLocalDpi xmlns:a14="http://schemas.microsoft.com/office/drawing/2010/main" val="0"/>
                                              </a:ext>
                                            </a:extLst>
                                          </a:blip>
                                          <a:stretch>
                                            <a:fillRect/>
                                          </a:stretch>
                                        </pic:blipFill>
                                        <pic:spPr>
                                          <a:xfrm>
                                            <a:off x="0" y="0"/>
                                            <a:ext cx="2557145" cy="1322070"/>
                                          </a:xfrm>
                                          <a:prstGeom prst="rect">
                                            <a:avLst/>
                                          </a:prstGeom>
                                        </pic:spPr>
                                      </pic:pic>
                                    </a:graphicData>
                                  </a:graphic>
                                </wp:inline>
                              </w:drawing>
                            </w:r>
                          </w:p>
                          <w:p w14:paraId="132EE321" w14:textId="1885CE0C" w:rsidR="008A6CFD" w:rsidRPr="00D66413" w:rsidRDefault="008A6CFD" w:rsidP="00297641">
                            <w:pPr>
                              <w:pStyle w:val="Caption"/>
                              <w:rPr>
                                <w:rFonts w:ascii="Times" w:eastAsia="Times" w:hAnsi="Times" w:cs="Times"/>
                                <w:color w:val="000000" w:themeColor="text1"/>
                                <w:sz w:val="20"/>
                                <w:szCs w:val="22"/>
                                <w:lang w:val="en-US" w:eastAsia="en-US"/>
                              </w:rPr>
                            </w:pPr>
                            <w:r>
                              <w:t xml:space="preserve">Figure </w:t>
                            </w:r>
                            <w:r>
                              <w:fldChar w:fldCharType="begin"/>
                            </w:r>
                            <w:r>
                              <w:instrText xml:space="preserve"> SEQ Figure \* ARABIC </w:instrText>
                            </w:r>
                            <w:r>
                              <w:fldChar w:fldCharType="separate"/>
                            </w:r>
                            <w:r w:rsidR="005B0CD2">
                              <w:rPr>
                                <w:noProof/>
                              </w:rPr>
                              <w:t>4</w:t>
                            </w:r>
                            <w:r>
                              <w:fldChar w:fldCharType="end"/>
                            </w:r>
                            <w:bookmarkEnd w:id="16"/>
                            <w:r>
                              <w:t xml:space="preserve"> - Projector based muscle visualization on human bo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8DD897" id="Text Box 21" o:spid="_x0000_s1033" type="#_x0000_t202" style="position:absolute;margin-left:44.3pt;margin-top:292.95pt;width:201.35pt;height:160.3pt;z-index:2516582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" stroked="f">
                <v:textbox style="mso-fit-shape-to-text:t" inset="0,0,0,0">
                  <w:txbxContent>
                    <w:p w14:paraId="75CCCBE1" w14:textId="4CB6669B" w:rsidR="00066146" w:rsidRDefault="00066146" w:rsidP="00297641">
                      <w:pPr>
                        <w:pStyle w:val="Caption"/>
                      </w:pPr>
                      <w:bookmarkStart w:id="17" w:name="_Ref18499928"/>
                      <w:r>
                        <w:rPr>
                          <w:rFonts w:eastAsia="Times" w:cs="Times"/>
                          <w:noProof/>
                          <w:color w:val="000000" w:themeColor="text1"/>
                        </w:rPr>
                        <w:drawing>
                          <wp:inline distT="0" distB="0" distL="0" distR="0" wp14:anchorId="0C8B297E" wp14:editId="49FAEBE2">
                            <wp:extent cx="2557145" cy="132207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19-09-29 at 11.18.22 pm.png"/>
                                    <pic:cNvPicPr/>
                                  </pic:nvPicPr>
                                  <pic:blipFill>
                                    <a:blip r:embed="rId18">
                                      <a:extLst>
                                        <a:ext uri="{28A0092B-C50C-407E-A947-70E740481C1C}">
                                          <a14:useLocalDpi xmlns:a14="http://schemas.microsoft.com/office/drawing/2010/main" val="0"/>
                                        </a:ext>
                                      </a:extLst>
                                    </a:blip>
                                    <a:stretch>
                                      <a:fillRect/>
                                    </a:stretch>
                                  </pic:blipFill>
                                  <pic:spPr>
                                    <a:xfrm>
                                      <a:off x="0" y="0"/>
                                      <a:ext cx="2557145" cy="1322070"/>
                                    </a:xfrm>
                                    <a:prstGeom prst="rect">
                                      <a:avLst/>
                                    </a:prstGeom>
                                  </pic:spPr>
                                </pic:pic>
                              </a:graphicData>
                            </a:graphic>
                          </wp:inline>
                        </w:drawing>
                      </w:r>
                    </w:p>
                    <w:p w14:paraId="132EE321" w14:textId="1885CE0C" w:rsidR="008A6CFD" w:rsidRPr="00D66413" w:rsidRDefault="008A6CFD" w:rsidP="00297641">
                      <w:pPr>
                        <w:pStyle w:val="Caption"/>
                        <w:rPr>
                          <w:rFonts w:ascii="Times" w:eastAsia="Times" w:hAnsi="Times" w:cs="Times"/>
                          <w:color w:val="000000" w:themeColor="text1"/>
                          <w:sz w:val="20"/>
                          <w:szCs w:val="22"/>
                          <w:lang w:val="en-US" w:eastAsia="en-US"/>
                        </w:rPr>
                      </w:pPr>
                      <w:r>
                        <w:t xml:space="preserve">Figure </w:t>
                      </w:r>
                      <w:r>
                        <w:fldChar w:fldCharType="begin"/>
                      </w:r>
                      <w:r>
                        <w:instrText xml:space="preserve"> SEQ Figure \* ARABIC </w:instrText>
                      </w:r>
                      <w:r>
                        <w:fldChar w:fldCharType="separate"/>
                      </w:r>
                      <w:r w:rsidR="005B0CD2">
                        <w:rPr>
                          <w:noProof/>
                        </w:rPr>
                        <w:t>4</w:t>
                      </w:r>
                      <w:r>
                        <w:fldChar w:fldCharType="end"/>
                      </w:r>
                      <w:bookmarkEnd w:id="17"/>
                      <w:r>
                        <w:t xml:space="preserve"> - Projector based muscle visualization on human body</w:t>
                      </w:r>
                    </w:p>
                  </w:txbxContent>
                </v:textbox>
                <w10:wrap type="topAndBottom"/>
              </v:shape>
            </w:pict>
          </mc:Fallback>
        </mc:AlternateContent>
      </w:r>
      <w:r w:rsidR="43D814FC" w:rsidRPr="7BCB42C5">
        <w:rPr>
          <w:rFonts w:eastAsia="Times" w:cs="Times"/>
          <w:color w:val="000000" w:themeColor="text1"/>
        </w:rPr>
        <w:t xml:space="preserve">Projector based mixed reality systems, also </w:t>
      </w:r>
      <w:r w:rsidR="7BCB42C5" w:rsidRPr="7BCB42C5">
        <w:rPr>
          <w:rFonts w:eastAsia="Times" w:cs="Times"/>
          <w:color w:val="000000" w:themeColor="text1"/>
        </w:rPr>
        <w:t>known</w:t>
      </w:r>
      <w:r w:rsidR="43D814FC" w:rsidRPr="7BCB42C5">
        <w:rPr>
          <w:rFonts w:eastAsia="Times" w:cs="Times"/>
          <w:color w:val="000000" w:themeColor="text1"/>
        </w:rPr>
        <w:t xml:space="preserve"> as Spatial Augmented Reality, employ projectors to alter the appearance of physical objects that can be highly organic in shape instead </w:t>
      </w:r>
      <w:r w:rsidR="00297641">
        <w:rPr>
          <w:rFonts w:eastAsia="Times" w:cs="Times"/>
          <w:color w:val="000000" w:themeColor="text1"/>
        </w:rPr>
        <w:t>of a typical projector screen</w:t>
      </w:r>
      <w:r w:rsidR="43D814FC" w:rsidRPr="7BCB42C5">
        <w:rPr>
          <w:rFonts w:eastAsia="Times" w:cs="Times"/>
          <w:color w:val="000000" w:themeColor="text1"/>
        </w:rPr>
        <w:t xml:space="preserve">. This form of augmented reality has received less attention compared to </w:t>
      </w:r>
      <w:r w:rsidR="003A3CFE">
        <w:rPr>
          <w:rFonts w:eastAsia="Times" w:cs="Times"/>
          <w:color w:val="000000" w:themeColor="text1"/>
        </w:rPr>
        <w:t>head-</w:t>
      </w:r>
      <w:r w:rsidR="006B2AF4">
        <w:rPr>
          <w:rFonts w:eastAsia="Times" w:cs="Times"/>
          <w:color w:val="000000" w:themeColor="text1"/>
        </w:rPr>
        <w:t>worn and hand</w:t>
      </w:r>
      <w:r w:rsidR="006330B8">
        <w:rPr>
          <w:rFonts w:eastAsia="Times" w:cs="Times"/>
          <w:color w:val="000000" w:themeColor="text1"/>
        </w:rPr>
        <w:t>-</w:t>
      </w:r>
      <w:r w:rsidR="006B2AF4">
        <w:rPr>
          <w:rFonts w:eastAsia="Times" w:cs="Times"/>
          <w:color w:val="000000" w:themeColor="text1"/>
        </w:rPr>
        <w:t>held</w:t>
      </w:r>
      <w:r w:rsidR="43D814FC" w:rsidRPr="7BCB42C5">
        <w:rPr>
          <w:rFonts w:eastAsia="Times" w:cs="Times"/>
          <w:color w:val="000000" w:themeColor="text1"/>
        </w:rPr>
        <w:t xml:space="preserve"> solutions</w:t>
      </w:r>
      <w:r w:rsidR="00FE2D37">
        <w:rPr>
          <w:rFonts w:eastAsia="Times" w:cs="Times"/>
          <w:color w:val="000000" w:themeColor="text1"/>
        </w:rPr>
        <w:t>.</w:t>
      </w:r>
      <w:r w:rsidR="43D814FC" w:rsidRPr="7BCB42C5">
        <w:rPr>
          <w:rFonts w:eastAsia="Times" w:cs="Times"/>
          <w:color w:val="000000" w:themeColor="text1"/>
        </w:rPr>
        <w:t xml:space="preserve"> </w:t>
      </w:r>
      <w:r w:rsidR="00FE2D37">
        <w:rPr>
          <w:rFonts w:eastAsia="Times" w:cs="Times"/>
          <w:color w:val="000000" w:themeColor="text1"/>
        </w:rPr>
        <w:t>H</w:t>
      </w:r>
      <w:r w:rsidR="43D814FC" w:rsidRPr="7BCB42C5">
        <w:rPr>
          <w:rFonts w:eastAsia="Times" w:cs="Times"/>
          <w:color w:val="000000" w:themeColor="text1"/>
        </w:rPr>
        <w:t>owever</w:t>
      </w:r>
      <w:r w:rsidR="00FE2D37">
        <w:rPr>
          <w:rFonts w:eastAsia="Times" w:cs="Times"/>
          <w:color w:val="000000" w:themeColor="text1"/>
        </w:rPr>
        <w:t xml:space="preserve">, </w:t>
      </w:r>
      <w:r w:rsidR="007D6E4C">
        <w:rPr>
          <w:rFonts w:eastAsia="Times" w:cs="Times"/>
          <w:color w:val="000000" w:themeColor="text1"/>
        </w:rPr>
        <w:t>project</w:t>
      </w:r>
      <w:r w:rsidR="00934655">
        <w:rPr>
          <w:rFonts w:eastAsia="Times" w:cs="Times"/>
          <w:color w:val="000000" w:themeColor="text1"/>
        </w:rPr>
        <w:t>ed information</w:t>
      </w:r>
      <w:r w:rsidR="43D814FC" w:rsidRPr="7BCB42C5">
        <w:rPr>
          <w:rFonts w:eastAsia="Times" w:cs="Times"/>
          <w:color w:val="000000" w:themeColor="text1"/>
        </w:rPr>
        <w:t xml:space="preserve"> provides some unique features that have potential for several applications. </w:t>
      </w:r>
      <w:r w:rsidR="00934655">
        <w:rPr>
          <w:rFonts w:eastAsia="Times" w:cs="Times"/>
          <w:color w:val="000000" w:themeColor="text1"/>
        </w:rPr>
        <w:t>A</w:t>
      </w:r>
      <w:r w:rsidR="00174E64">
        <w:rPr>
          <w:rFonts w:eastAsia="Times" w:cs="Times"/>
          <w:color w:val="000000" w:themeColor="text1"/>
        </w:rPr>
        <w:t>n</w:t>
      </w:r>
      <w:r w:rsidR="00934655">
        <w:rPr>
          <w:rFonts w:eastAsia="Times" w:cs="Times"/>
          <w:color w:val="000000" w:themeColor="text1"/>
        </w:rPr>
        <w:t xml:space="preserve"> advantage </w:t>
      </w:r>
      <w:r w:rsidR="007370A9">
        <w:rPr>
          <w:rFonts w:eastAsia="Times" w:cs="Times"/>
          <w:color w:val="000000" w:themeColor="text1"/>
        </w:rPr>
        <w:t>of projected information overlaid on physical objects</w:t>
      </w:r>
      <w:r w:rsidR="43D814FC" w:rsidRPr="7BCB42C5">
        <w:rPr>
          <w:rFonts w:eastAsia="Times" w:cs="Times"/>
          <w:color w:val="000000" w:themeColor="text1"/>
        </w:rPr>
        <w:t xml:space="preserve"> is </w:t>
      </w:r>
      <w:r w:rsidR="007370A9">
        <w:rPr>
          <w:rFonts w:eastAsia="Times" w:cs="Times"/>
          <w:color w:val="000000" w:themeColor="text1"/>
        </w:rPr>
        <w:t>that mul</w:t>
      </w:r>
      <w:r w:rsidR="00C97A7B">
        <w:rPr>
          <w:rFonts w:eastAsia="Times" w:cs="Times"/>
          <w:color w:val="000000" w:themeColor="text1"/>
        </w:rPr>
        <w:t xml:space="preserve">tiple </w:t>
      </w:r>
      <w:r w:rsidR="001E7F0D">
        <w:rPr>
          <w:rFonts w:eastAsia="Times" w:cs="Times"/>
          <w:color w:val="000000" w:themeColor="text1"/>
        </w:rPr>
        <w:t xml:space="preserve">observers can perceived the </w:t>
      </w:r>
      <w:r w:rsidR="00C0173E">
        <w:rPr>
          <w:rFonts w:eastAsia="Times" w:cs="Times"/>
          <w:color w:val="000000" w:themeColor="text1"/>
        </w:rPr>
        <w:t>same</w:t>
      </w:r>
      <w:r w:rsidR="43D814FC" w:rsidRPr="7BCB42C5">
        <w:rPr>
          <w:rFonts w:eastAsia="Times" w:cs="Times"/>
          <w:color w:val="000000" w:themeColor="text1"/>
        </w:rPr>
        <w:t xml:space="preserve"> projection </w:t>
      </w:r>
      <w:r w:rsidR="00C0173E">
        <w:rPr>
          <w:rFonts w:eastAsia="Times" w:cs="Times"/>
          <w:color w:val="000000" w:themeColor="text1"/>
        </w:rPr>
        <w:t>simultaneously and from multiple points of view. For</w:t>
      </w:r>
      <w:r w:rsidR="43D814FC" w:rsidRPr="7BCB42C5">
        <w:rPr>
          <w:rFonts w:eastAsia="Times" w:cs="Times"/>
          <w:color w:val="000000" w:themeColor="text1"/>
        </w:rPr>
        <w:t xml:space="preserve"> example</w:t>
      </w:r>
      <w:r w:rsidR="00C0173E">
        <w:rPr>
          <w:rFonts w:eastAsia="Times" w:cs="Times"/>
          <w:color w:val="000000" w:themeColor="text1"/>
        </w:rPr>
        <w:t>,</w:t>
      </w:r>
      <w:r w:rsidR="43D814FC" w:rsidRPr="7BCB42C5">
        <w:rPr>
          <w:rFonts w:eastAsia="Times" w:cs="Times"/>
          <w:color w:val="000000" w:themeColor="text1"/>
        </w:rPr>
        <w:t xml:space="preserve"> </w:t>
      </w:r>
      <w:r w:rsidR="00D75CBA">
        <w:rPr>
          <w:rFonts w:eastAsia="Times" w:cs="Times"/>
          <w:color w:val="000000" w:themeColor="text1"/>
        </w:rPr>
        <w:t xml:space="preserve">visualisations of internal anatomical details </w:t>
      </w:r>
      <w:r w:rsidR="43D814FC" w:rsidRPr="7BCB42C5">
        <w:rPr>
          <w:rFonts w:eastAsia="Times" w:cs="Times"/>
          <w:color w:val="000000" w:themeColor="text1"/>
        </w:rPr>
        <w:t>direct</w:t>
      </w:r>
      <w:r w:rsidR="00D75CBA">
        <w:rPr>
          <w:rFonts w:eastAsia="Times" w:cs="Times"/>
          <w:color w:val="000000" w:themeColor="text1"/>
        </w:rPr>
        <w:t>ly</w:t>
      </w:r>
      <w:r w:rsidR="43D814FC" w:rsidRPr="7BCB42C5">
        <w:rPr>
          <w:rFonts w:eastAsia="Times" w:cs="Times"/>
          <w:color w:val="000000" w:themeColor="text1"/>
        </w:rPr>
        <w:t xml:space="preserve"> project</w:t>
      </w:r>
      <w:r w:rsidR="00D75CBA">
        <w:rPr>
          <w:rFonts w:eastAsia="Times" w:cs="Times"/>
          <w:color w:val="000000" w:themeColor="text1"/>
        </w:rPr>
        <w:t>ed</w:t>
      </w:r>
      <w:r w:rsidR="43D814FC" w:rsidRPr="7BCB42C5">
        <w:rPr>
          <w:rFonts w:eastAsia="Times" w:cs="Times"/>
          <w:color w:val="000000" w:themeColor="text1"/>
        </w:rPr>
        <w:t xml:space="preserve"> onto the human body can collaboratively been </w:t>
      </w:r>
      <w:r w:rsidR="00D75CBA">
        <w:rPr>
          <w:rFonts w:eastAsia="Times" w:cs="Times"/>
          <w:color w:val="000000" w:themeColor="text1"/>
        </w:rPr>
        <w:t>viewed</w:t>
      </w:r>
      <w:r w:rsidR="43D814FC" w:rsidRPr="7BCB42C5">
        <w:rPr>
          <w:rFonts w:eastAsia="Times" w:cs="Times"/>
          <w:color w:val="000000" w:themeColor="text1"/>
        </w:rPr>
        <w:t xml:space="preserve"> by a group of people </w:t>
      </w:r>
      <w:r w:rsidR="43D814FC" w:rsidRPr="7BCB42C5">
        <w:rPr>
          <w:rFonts w:eastAsia="Times" w:cs="Times"/>
          <w:color w:val="000000" w:themeColor="text1"/>
        </w:rPr>
        <w:lastRenderedPageBreak/>
        <w:t xml:space="preserve">but does not require </w:t>
      </w:r>
      <w:r w:rsidR="009003BD">
        <w:rPr>
          <w:rFonts w:eastAsia="Times" w:cs="Times"/>
          <w:color w:val="000000" w:themeColor="text1"/>
        </w:rPr>
        <w:t>individuals</w:t>
      </w:r>
      <w:r w:rsidR="43D814FC" w:rsidRPr="7BCB42C5">
        <w:rPr>
          <w:rFonts w:eastAsia="Times" w:cs="Times"/>
          <w:color w:val="000000" w:themeColor="text1"/>
        </w:rPr>
        <w:t xml:space="preserve"> to wear or hold equipment on their bodies</w:t>
      </w:r>
      <w:r w:rsidR="006330B8">
        <w:rPr>
          <w:rFonts w:eastAsia="Times" w:cs="Times"/>
          <w:color w:val="000000" w:themeColor="text1"/>
        </w:rPr>
        <w:t xml:space="preserve"> (</w:t>
      </w:r>
      <w:r w:rsidR="006330B8">
        <w:rPr>
          <w:rFonts w:eastAsia="Times" w:cs="Times"/>
          <w:color w:val="000000" w:themeColor="text1"/>
        </w:rPr>
        <w:fldChar w:fldCharType="begin"/>
      </w:r>
      <w:r w:rsidR="006330B8">
        <w:rPr>
          <w:rFonts w:eastAsia="Times" w:cs="Times"/>
          <w:color w:val="000000" w:themeColor="text1"/>
        </w:rPr>
        <w:instrText xml:space="preserve"> REF _Ref18499928 \h </w:instrText>
      </w:r>
      <w:r w:rsidR="006330B8">
        <w:rPr>
          <w:rFonts w:eastAsia="Times" w:cs="Times"/>
          <w:color w:val="000000" w:themeColor="text1"/>
        </w:rPr>
      </w:r>
      <w:r w:rsidR="006330B8">
        <w:rPr>
          <w:rFonts w:eastAsia="Times" w:cs="Times"/>
          <w:color w:val="000000" w:themeColor="text1"/>
        </w:rPr>
        <w:fldChar w:fldCharType="separate"/>
      </w:r>
      <w:r w:rsidR="005B0CD2">
        <w:rPr>
          <w:rFonts w:eastAsia="Times" w:cs="Times"/>
          <w:noProof/>
          <w:color w:val="000000" w:themeColor="text1"/>
        </w:rPr>
        <w:drawing>
          <wp:inline distT="0" distB="0" distL="0" distR="0" wp14:anchorId="5D436E2C" wp14:editId="7F5F0969">
            <wp:extent cx="2557145" cy="1322070"/>
            <wp:effectExtent l="0" t="0" r="8255" b="0"/>
            <wp:docPr id="1702169831" name="Picture 1702169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19-09-29 at 11.18.22 p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57145" cy="1322070"/>
                    </a:xfrm>
                    <a:prstGeom prst="rect">
                      <a:avLst/>
                    </a:prstGeom>
                  </pic:spPr>
                </pic:pic>
              </a:graphicData>
            </a:graphic>
          </wp:inline>
        </w:drawing>
      </w:r>
    </w:p>
    <w:p w14:paraId="47739C35" w14:textId="6CCD05E9" w:rsidR="43D814FC" w:rsidRDefault="005B0CD2" w:rsidP="00CC12BB">
      <w:pPr>
        <w:ind w:firstLine="238"/>
        <w:jc w:val="both"/>
        <w:rPr>
          <w:rFonts w:eastAsia="Times" w:cs="Times"/>
          <w:color w:val="000000" w:themeColor="text1"/>
        </w:rPr>
      </w:pPr>
      <w:r>
        <w:t xml:space="preserve">Figure </w:t>
      </w:r>
      <w:r>
        <w:rPr>
          <w:noProof/>
        </w:rPr>
        <w:t>4</w:t>
      </w:r>
      <w:r w:rsidR="006330B8">
        <w:rPr>
          <w:rFonts w:eastAsia="Times" w:cs="Times"/>
          <w:color w:val="000000" w:themeColor="text1"/>
        </w:rPr>
        <w:fldChar w:fldCharType="end"/>
      </w:r>
      <w:r w:rsidR="006330B8" w:rsidRPr="7BCB42C5">
        <w:rPr>
          <w:rFonts w:eastAsia="Times" w:cs="Times"/>
          <w:color w:val="000000" w:themeColor="text1"/>
        </w:rPr>
        <w:t>)</w:t>
      </w:r>
      <w:r w:rsidR="43D814FC" w:rsidRPr="7BCB42C5">
        <w:rPr>
          <w:rFonts w:eastAsia="Times" w:cs="Times"/>
          <w:color w:val="000000" w:themeColor="text1"/>
        </w:rPr>
        <w:t>.</w:t>
      </w:r>
    </w:p>
    <w:p w14:paraId="73CF19DA" w14:textId="2743E43B" w:rsidR="00C575C4" w:rsidRDefault="00C575C4" w:rsidP="00C575C4">
      <w:pPr>
        <w:pStyle w:val="Heading2"/>
      </w:pPr>
      <w:bookmarkStart w:id="18" w:name="_Toc19110751"/>
      <w:bookmarkStart w:id="19" w:name="_Toc20685636"/>
      <w:r>
        <w:t>C</w:t>
      </w:r>
      <w:r w:rsidR="00274759">
        <w:t xml:space="preserve">ave </w:t>
      </w:r>
      <w:r>
        <w:t>A</w:t>
      </w:r>
      <w:r w:rsidR="00274759">
        <w:t xml:space="preserve">utomatic </w:t>
      </w:r>
      <w:r>
        <w:t>V</w:t>
      </w:r>
      <w:r w:rsidR="00274759">
        <w:t xml:space="preserve">irtual </w:t>
      </w:r>
      <w:r>
        <w:t>E</w:t>
      </w:r>
      <w:r w:rsidR="00274759">
        <w:t>nvironments</w:t>
      </w:r>
      <w:r w:rsidR="007011D8">
        <w:t xml:space="preserve"> (CAVE</w:t>
      </w:r>
      <w:r>
        <w:t>S</w:t>
      </w:r>
      <w:r w:rsidR="007011D8">
        <w:t>)</w:t>
      </w:r>
      <w:bookmarkEnd w:id="18"/>
      <w:bookmarkEnd w:id="19"/>
    </w:p>
    <w:p w14:paraId="0B053294" w14:textId="3EFC73A6" w:rsidR="00C575C4" w:rsidRDefault="00B96ED3" w:rsidP="00C575C4">
      <w:pPr>
        <w:ind w:firstLine="238"/>
        <w:jc w:val="both"/>
        <w:rPr>
          <w:rFonts w:eastAsia="Times" w:cs="Times"/>
          <w:color w:val="000000" w:themeColor="text1"/>
        </w:rPr>
      </w:pPr>
      <w:r>
        <w:rPr>
          <w:rFonts w:eastAsia="Times" w:cs="Times"/>
          <w:color w:val="000000" w:themeColor="text1"/>
        </w:rPr>
        <w:t>Cave environments are a</w:t>
      </w:r>
      <w:r w:rsidR="00C575C4" w:rsidRPr="7BCB42C5">
        <w:rPr>
          <w:rFonts w:eastAsia="Times" w:cs="Times"/>
          <w:color w:val="000000" w:themeColor="text1"/>
        </w:rPr>
        <w:t xml:space="preserve">nother instance of spatial augmented reality </w:t>
      </w:r>
      <w:r>
        <w:rPr>
          <w:rFonts w:eastAsia="Times" w:cs="Times"/>
          <w:color w:val="000000" w:themeColor="text1"/>
        </w:rPr>
        <w:t>technology.</w:t>
      </w:r>
      <w:r w:rsidR="00C575C4" w:rsidRPr="7BCB42C5">
        <w:rPr>
          <w:rFonts w:eastAsia="Times" w:cs="Times"/>
          <w:color w:val="000000" w:themeColor="text1"/>
        </w:rPr>
        <w:t xml:space="preserve"> Caves are three dimensional cubicles that use </w:t>
      </w:r>
      <w:r w:rsidR="00981D22">
        <w:rPr>
          <w:rFonts w:eastAsia="Times" w:cs="Times"/>
          <w:color w:val="000000" w:themeColor="text1"/>
        </w:rPr>
        <w:t>several</w:t>
      </w:r>
      <w:r w:rsidR="00C575C4" w:rsidRPr="7BCB42C5">
        <w:rPr>
          <w:rFonts w:eastAsia="Times" w:cs="Times"/>
          <w:color w:val="000000" w:themeColor="text1"/>
        </w:rPr>
        <w:t xml:space="preserve"> projected images to simulate an immersive 3D environment without </w:t>
      </w:r>
      <w:r w:rsidR="00C575C4">
        <w:rPr>
          <w:rFonts w:eastAsia="Times" w:cs="Times"/>
          <w:color w:val="000000" w:themeColor="text1"/>
        </w:rPr>
        <w:t>users</w:t>
      </w:r>
      <w:r w:rsidR="00C575C4" w:rsidRPr="7BCB42C5">
        <w:rPr>
          <w:rFonts w:eastAsia="Times" w:cs="Times"/>
          <w:color w:val="000000" w:themeColor="text1"/>
        </w:rPr>
        <w:t xml:space="preserve"> needing to wear a headset. </w:t>
      </w:r>
      <w:r w:rsidR="00C575C4">
        <w:rPr>
          <w:rFonts w:eastAsia="Times" w:cs="Times"/>
          <w:color w:val="000000" w:themeColor="text1"/>
        </w:rPr>
        <w:t>As such, caves can provide</w:t>
      </w:r>
      <w:r w:rsidR="00C575C4" w:rsidRPr="7BCB42C5">
        <w:rPr>
          <w:rFonts w:eastAsia="Times" w:cs="Times"/>
          <w:color w:val="000000" w:themeColor="text1"/>
        </w:rPr>
        <w:t xml:space="preserve"> a collaborative AR experience for </w:t>
      </w:r>
      <w:r w:rsidR="00C575C4">
        <w:rPr>
          <w:rFonts w:eastAsia="Times" w:cs="Times"/>
          <w:color w:val="000000" w:themeColor="text1"/>
        </w:rPr>
        <w:t xml:space="preserve">one or more </w:t>
      </w:r>
      <w:r w:rsidR="00C575C4" w:rsidRPr="7BCB42C5">
        <w:rPr>
          <w:rFonts w:eastAsia="Times" w:cs="Times"/>
          <w:color w:val="000000" w:themeColor="text1"/>
        </w:rPr>
        <w:t>medical professionals</w:t>
      </w:r>
      <w:r w:rsidR="00C575C4">
        <w:rPr>
          <w:rFonts w:eastAsia="Times" w:cs="Times"/>
          <w:color w:val="000000" w:themeColor="text1"/>
        </w:rPr>
        <w:t xml:space="preserve"> who wish to (collaboratively) explore vast amounts of information</w:t>
      </w:r>
      <w:r w:rsidR="00C575C4" w:rsidRPr="7BCB42C5">
        <w:rPr>
          <w:rFonts w:eastAsia="Times" w:cs="Times"/>
          <w:color w:val="000000" w:themeColor="text1"/>
        </w:rPr>
        <w:t>.</w:t>
      </w:r>
      <w:r w:rsidR="00C575C4">
        <w:rPr>
          <w:rFonts w:eastAsia="Times" w:cs="Times"/>
          <w:color w:val="000000" w:themeColor="text1"/>
        </w:rPr>
        <w:t xml:space="preserve"> </w:t>
      </w:r>
    </w:p>
    <w:p w14:paraId="214FBCA8" w14:textId="761D2DFF" w:rsidR="00C575C4" w:rsidRPr="00C575C4" w:rsidRDefault="30441A04" w:rsidP="30441A04">
      <w:pPr>
        <w:ind w:firstLine="238"/>
        <w:jc w:val="both"/>
        <w:rPr>
          <w:rFonts w:eastAsia="Times" w:cs="Times"/>
          <w:color w:val="000000" w:themeColor="text1"/>
        </w:rPr>
      </w:pPr>
      <w:r w:rsidRPr="30441A04">
        <w:rPr>
          <w:rFonts w:eastAsia="Times" w:cs="Times"/>
          <w:color w:val="000000" w:themeColor="text1"/>
        </w:rPr>
        <w:t>For example, medical data</w:t>
      </w:r>
      <w:r w:rsidRPr="00CD10E9">
        <w:rPr>
          <w:rStyle w:val="CommentReference"/>
          <w:sz w:val="24"/>
          <w:szCs w:val="24"/>
        </w:rPr>
        <w:t xml:space="preserve"> </w:t>
      </w:r>
      <w:r w:rsidR="00754519">
        <w:rPr>
          <w:rStyle w:val="CommentReference"/>
          <w:sz w:val="24"/>
          <w:szCs w:val="24"/>
        </w:rPr>
        <w:t>can be visualise</w:t>
      </w:r>
      <w:r w:rsidR="00B365E4">
        <w:rPr>
          <w:rStyle w:val="CommentReference"/>
          <w:sz w:val="24"/>
          <w:szCs w:val="24"/>
        </w:rPr>
        <w:t xml:space="preserve">d </w:t>
      </w:r>
      <w:r w:rsidR="00B365E4">
        <w:rPr>
          <w:rFonts w:eastAsia="Times" w:cs="Times"/>
          <w:color w:val="000000" w:themeColor="text1"/>
        </w:rPr>
        <w:t>in the form of</w:t>
      </w:r>
      <w:r w:rsidRPr="30441A04">
        <w:rPr>
          <w:rFonts w:eastAsia="Times" w:cs="Times"/>
          <w:color w:val="000000" w:themeColor="text1"/>
        </w:rPr>
        <w:t xml:space="preserve"> three-dimensional model</w:t>
      </w:r>
      <w:r w:rsidR="00754519">
        <w:rPr>
          <w:rFonts w:eastAsia="Times" w:cs="Times"/>
          <w:color w:val="000000" w:themeColor="text1"/>
        </w:rPr>
        <w:t>s</w:t>
      </w:r>
      <w:r w:rsidRPr="30441A04">
        <w:rPr>
          <w:rFonts w:eastAsia="Times" w:cs="Times"/>
          <w:color w:val="000000" w:themeColor="text1"/>
        </w:rPr>
        <w:t xml:space="preserve"> that c</w:t>
      </w:r>
      <w:r w:rsidR="00B365E4">
        <w:rPr>
          <w:rFonts w:eastAsia="Times" w:cs="Times"/>
          <w:color w:val="000000" w:themeColor="text1"/>
        </w:rPr>
        <w:t>an</w:t>
      </w:r>
      <w:r w:rsidRPr="30441A04">
        <w:rPr>
          <w:rFonts w:eastAsia="Times" w:cs="Times"/>
          <w:color w:val="000000" w:themeColor="text1"/>
        </w:rPr>
        <w:t xml:space="preserve"> be viewed </w:t>
      </w:r>
      <w:r w:rsidR="00B365E4">
        <w:rPr>
          <w:rFonts w:eastAsia="Times" w:cs="Times"/>
          <w:color w:val="000000" w:themeColor="text1"/>
        </w:rPr>
        <w:t>collaboratively in</w:t>
      </w:r>
      <w:r w:rsidRPr="30441A04">
        <w:rPr>
          <w:rFonts w:eastAsia="Times" w:cs="Times"/>
          <w:color w:val="000000" w:themeColor="text1"/>
        </w:rPr>
        <w:t xml:space="preserve"> a cave environment for diagnosis </w:t>
      </w:r>
      <w:r w:rsidR="002D19CE">
        <w:rPr>
          <w:rFonts w:eastAsia="Times" w:cs="Times"/>
          <w:color w:val="000000" w:themeColor="text1"/>
        </w:rPr>
        <w:fldChar w:fldCharType="begin"/>
      </w:r>
      <w:r w:rsidR="002D19CE">
        <w:rPr>
          <w:rFonts w:eastAsia="Times" w:cs="Times"/>
          <w:color w:val="000000" w:themeColor="text1"/>
        </w:rPr>
        <w:instrText xml:space="preserve"> ADDIN EN.CITE &lt;EndNote&gt;&lt;Cite&gt;&lt;Author&gt;Knodel&lt;/Author&gt;&lt;Year&gt;2018&lt;/Year&gt;&lt;RecNum&gt;49&lt;/RecNum&gt;&lt;DisplayText&gt;(Knodel et al., 2018)&lt;/DisplayText&gt;&lt;record&gt;&lt;rec-number&gt;49&lt;/rec-number&gt;&lt;foreign-keys&gt;&lt;key app="EN" db-id="v2w9s5ps3vzf9zeezr5pz009w2dv05srrz22" timestamp="1568153346" guid="4b91564d-9a92-4a96-b911-1105f1ae2cb9"&gt;49&lt;/key&gt;&lt;/foreign-keys&gt;&lt;ref-type name="Journal Article"&gt;17&lt;/ref-type&gt;&lt;contributors&gt;&lt;authors&gt;&lt;author&gt;Knodel, M. M.,&lt;/author&gt;&lt;author&gt;Lemke, B.,&lt;/author&gt;&lt;author&gt;Lampe, M.,&lt;/author&gt;&lt;author&gt;Hoffer, M.,&lt;/author&gt;&lt;author&gt;Gillmann, C.,&lt;/author&gt;&lt;author&gt;Uder, M.,&lt;/author&gt;&lt;author&gt;Bäuerle, T. &lt;/author&gt;&lt;/authors&gt;&lt;/contributors&gt;&lt;titles&gt;&lt;title&gt;Virtual reality in advanced medical immersive imaging: a workflow for introducing virtual reality as a supporting tool in medical imaging&lt;/title&gt;&lt;secondary-title&gt;Computing and Visualization in Science&lt;/secondary-title&gt;&lt;/titles&gt;&lt;periodical&gt;&lt;full-title&gt;Computing and Visualization in Science&lt;/full-title&gt;&lt;/periodical&gt;&lt;pages&gt;203-212&lt;/pages&gt;&lt;volume&gt;18&lt;/volume&gt;&lt;number&gt;6&lt;/number&gt;&lt;dates&gt;&lt;year&gt;2018&lt;/year&gt;&lt;/dates&gt;&lt;urls&gt;&lt;/urls&gt;&lt;electronic-resource-num&gt;https://doi.org/10.1007/s00791-018-0292-3&lt;/electronic-resource-num&gt;&lt;/record&gt;&lt;/Cite&gt;&lt;/EndNote&gt;</w:instrText>
      </w:r>
      <w:r w:rsidR="002D19CE">
        <w:rPr>
          <w:rFonts w:eastAsia="Times" w:cs="Times"/>
          <w:color w:val="000000" w:themeColor="text1"/>
        </w:rPr>
        <w:fldChar w:fldCharType="separate"/>
      </w:r>
      <w:r w:rsidR="002D19CE">
        <w:rPr>
          <w:rFonts w:eastAsia="Times" w:cs="Times"/>
          <w:noProof/>
          <w:color w:val="000000" w:themeColor="text1"/>
        </w:rPr>
        <w:t>(Knodel et al., 2018)</w:t>
      </w:r>
      <w:r w:rsidR="002D19CE">
        <w:rPr>
          <w:rFonts w:eastAsia="Times" w:cs="Times"/>
          <w:color w:val="000000" w:themeColor="text1"/>
        </w:rPr>
        <w:fldChar w:fldCharType="end"/>
      </w:r>
      <w:r w:rsidR="002D19CE">
        <w:rPr>
          <w:rFonts w:eastAsia="Times" w:cs="Times"/>
          <w:color w:val="000000" w:themeColor="text1"/>
        </w:rPr>
        <w:t xml:space="preserve">. </w:t>
      </w:r>
      <w:r w:rsidR="000A7F4F">
        <w:rPr>
          <w:rFonts w:eastAsia="Times" w:cs="Times"/>
          <w:color w:val="000000" w:themeColor="text1"/>
        </w:rPr>
        <w:t>Digital Imaging and communications in medicine</w:t>
      </w:r>
      <w:r w:rsidR="00CF4614">
        <w:rPr>
          <w:rFonts w:eastAsia="Times" w:cs="Times"/>
          <w:color w:val="000000" w:themeColor="text1"/>
        </w:rPr>
        <w:t xml:space="preserve"> </w:t>
      </w:r>
      <w:r w:rsidR="000A7F4F">
        <w:rPr>
          <w:rFonts w:eastAsia="Times" w:cs="Times"/>
          <w:color w:val="000000" w:themeColor="text1"/>
        </w:rPr>
        <w:t>(</w:t>
      </w:r>
      <w:r w:rsidR="00CF4614">
        <w:rPr>
          <w:rFonts w:eastAsia="Times" w:cs="Times"/>
          <w:color w:val="000000" w:themeColor="text1"/>
        </w:rPr>
        <w:t>DICOM</w:t>
      </w:r>
      <w:r w:rsidR="000A7F4F">
        <w:rPr>
          <w:rFonts w:eastAsia="Times" w:cs="Times"/>
          <w:color w:val="000000" w:themeColor="text1"/>
        </w:rPr>
        <w:t>)</w:t>
      </w:r>
      <w:r w:rsidRPr="30441A04">
        <w:rPr>
          <w:rFonts w:eastAsia="Times" w:cs="Times"/>
          <w:color w:val="000000" w:themeColor="text1"/>
        </w:rPr>
        <w:t xml:space="preserve"> </w:t>
      </w:r>
      <w:r w:rsidR="000A7F4F">
        <w:rPr>
          <w:rFonts w:eastAsia="Times" w:cs="Times"/>
          <w:color w:val="000000" w:themeColor="text1"/>
        </w:rPr>
        <w:t>files</w:t>
      </w:r>
      <w:r w:rsidRPr="30441A04">
        <w:rPr>
          <w:rFonts w:eastAsia="Times" w:cs="Times"/>
          <w:color w:val="000000" w:themeColor="text1"/>
        </w:rPr>
        <w:t xml:space="preserve"> were processed into 3D models using an algorithm that converts voxels to polygons </w:t>
      </w:r>
      <w:r w:rsidR="00CD72A7">
        <w:rPr>
          <w:rFonts w:eastAsia="Times" w:cs="Times"/>
          <w:color w:val="000000" w:themeColor="text1"/>
        </w:rPr>
        <w:lastRenderedPageBreak/>
        <w:t xml:space="preserve">that are </w:t>
      </w:r>
      <w:r w:rsidRPr="30441A04">
        <w:rPr>
          <w:rFonts w:eastAsia="Times" w:cs="Times"/>
          <w:color w:val="000000" w:themeColor="text1"/>
        </w:rPr>
        <w:t xml:space="preserve">refined into visualizations </w:t>
      </w:r>
      <w:r w:rsidR="00CD72A7">
        <w:rPr>
          <w:rFonts w:eastAsia="Times" w:cs="Times"/>
          <w:color w:val="000000" w:themeColor="text1"/>
        </w:rPr>
        <w:t>t</w:t>
      </w:r>
      <w:r w:rsidR="000A7F4F">
        <w:rPr>
          <w:rFonts w:eastAsia="Times" w:cs="Times"/>
          <w:color w:val="000000" w:themeColor="text1"/>
        </w:rPr>
        <w:t>o</w:t>
      </w:r>
      <w:r w:rsidRPr="30441A04">
        <w:rPr>
          <w:rFonts w:eastAsia="Times" w:cs="Times"/>
          <w:color w:val="000000" w:themeColor="text1"/>
        </w:rPr>
        <w:t xml:space="preserve"> be viewed using 3D glasses in a collaborative environment.</w:t>
      </w:r>
    </w:p>
    <w:p w14:paraId="4640CC12" w14:textId="10900132" w:rsidR="00DF7C5E" w:rsidRDefault="00DF7C5E" w:rsidP="00B84120">
      <w:pPr>
        <w:pStyle w:val="Heading2"/>
      </w:pPr>
      <w:bookmarkStart w:id="20" w:name="_Toc20685637"/>
      <w:bookmarkStart w:id="21" w:name="_Toc19110752"/>
      <w:r w:rsidRPr="43D814FC">
        <w:t>Calibration</w:t>
      </w:r>
      <w:r w:rsidR="00DD51F9">
        <w:t xml:space="preserve"> and Registration</w:t>
      </w:r>
      <w:bookmarkEnd w:id="20"/>
    </w:p>
    <w:bookmarkEnd w:id="21"/>
    <w:p w14:paraId="3EE1B9CD" w14:textId="681C1B6A" w:rsidR="00DF7C5E" w:rsidRPr="00053DA5" w:rsidRDefault="00DF7C5E" w:rsidP="00DF7C5E">
      <w:pPr>
        <w:ind w:firstLine="238"/>
        <w:jc w:val="both"/>
      </w:pPr>
      <w:r w:rsidRPr="14524DE4">
        <w:rPr>
          <w:rFonts w:eastAsia="Times" w:cs="Times"/>
          <w:color w:val="000000" w:themeColor="text1"/>
        </w:rPr>
        <w:t xml:space="preserve">Augmented reality techniques rely on computer generated content to be overlaid on </w:t>
      </w:r>
      <w:r w:rsidR="14524DE4" w:rsidRPr="14524DE4">
        <w:rPr>
          <w:rFonts w:eastAsia="Times" w:cs="Times"/>
          <w:color w:val="000000" w:themeColor="text1"/>
        </w:rPr>
        <w:t xml:space="preserve">real world </w:t>
      </w:r>
      <w:r w:rsidRPr="14524DE4">
        <w:rPr>
          <w:rFonts w:eastAsia="Times" w:cs="Times"/>
          <w:color w:val="000000" w:themeColor="text1"/>
        </w:rPr>
        <w:t xml:space="preserve">physical objects. The user experience in such settings critically </w:t>
      </w:r>
      <w:r w:rsidR="14524DE4" w:rsidRPr="14524DE4">
        <w:rPr>
          <w:rFonts w:eastAsia="Times" w:cs="Times"/>
          <w:color w:val="000000" w:themeColor="text1"/>
        </w:rPr>
        <w:t>depends</w:t>
      </w:r>
      <w:r w:rsidRPr="14524DE4">
        <w:rPr>
          <w:rFonts w:eastAsia="Times" w:cs="Times"/>
          <w:color w:val="000000" w:themeColor="text1"/>
        </w:rPr>
        <w:t xml:space="preserve"> on accurate and precise </w:t>
      </w:r>
      <w:r w:rsidR="00DD51F9">
        <w:rPr>
          <w:rFonts w:eastAsia="Times" w:cs="Times"/>
          <w:color w:val="000000" w:themeColor="text1"/>
        </w:rPr>
        <w:t xml:space="preserve">registration (or </w:t>
      </w:r>
      <w:r w:rsidRPr="14524DE4">
        <w:rPr>
          <w:rFonts w:eastAsia="Times" w:cs="Times"/>
          <w:color w:val="000000" w:themeColor="text1"/>
        </w:rPr>
        <w:t>alignment</w:t>
      </w:r>
      <w:r w:rsidR="00DD51F9">
        <w:rPr>
          <w:rFonts w:eastAsia="Times" w:cs="Times"/>
          <w:color w:val="000000" w:themeColor="text1"/>
        </w:rPr>
        <w:t>)</w:t>
      </w:r>
      <w:r w:rsidRPr="14524DE4">
        <w:rPr>
          <w:rFonts w:eastAsia="Times" w:cs="Times"/>
          <w:color w:val="000000" w:themeColor="text1"/>
        </w:rPr>
        <w:t xml:space="preserve"> between the visualisation of the virtual content and the physical objects. For head</w:t>
      </w:r>
      <w:r w:rsidR="69DF60CC" w:rsidRPr="69DF60CC">
        <w:rPr>
          <w:rFonts w:eastAsia="Times" w:cs="Times"/>
          <w:color w:val="000000" w:themeColor="text1"/>
        </w:rPr>
        <w:t>-</w:t>
      </w:r>
      <w:r w:rsidRPr="14524DE4">
        <w:rPr>
          <w:rFonts w:eastAsia="Times" w:cs="Times"/>
          <w:color w:val="000000" w:themeColor="text1"/>
        </w:rPr>
        <w:t>mounted and see-through devices</w:t>
      </w:r>
      <w:r w:rsidR="14524DE4" w:rsidRPr="14524DE4">
        <w:rPr>
          <w:rFonts w:eastAsia="Times" w:cs="Times"/>
          <w:color w:val="000000" w:themeColor="text1"/>
        </w:rPr>
        <w:t>,</w:t>
      </w:r>
      <w:r w:rsidRPr="14524DE4">
        <w:rPr>
          <w:rFonts w:eastAsia="Times" w:cs="Times"/>
          <w:color w:val="000000" w:themeColor="text1"/>
        </w:rPr>
        <w:t xml:space="preserve"> this also includes the accurate estimation of the user’s and the </w:t>
      </w:r>
      <w:r w:rsidR="14524DE4" w:rsidRPr="14524DE4">
        <w:rPr>
          <w:rFonts w:eastAsia="Times" w:cs="Times"/>
          <w:color w:val="000000" w:themeColor="text1"/>
        </w:rPr>
        <w:t>device’s</w:t>
      </w:r>
      <w:r w:rsidRPr="14524DE4">
        <w:rPr>
          <w:rFonts w:eastAsia="Times" w:cs="Times"/>
          <w:color w:val="000000" w:themeColor="text1"/>
        </w:rPr>
        <w:t xml:space="preserve"> position and orientation in the physical and virtual worlds. </w:t>
      </w:r>
      <w:r w:rsidR="14524DE4" w:rsidRPr="14524DE4">
        <w:rPr>
          <w:rFonts w:eastAsia="Times" w:cs="Times"/>
          <w:color w:val="000000" w:themeColor="text1"/>
        </w:rPr>
        <w:t>Alignment</w:t>
      </w:r>
      <w:r w:rsidRPr="14524DE4">
        <w:rPr>
          <w:rFonts w:eastAsia="Times" w:cs="Times"/>
          <w:color w:val="000000" w:themeColor="text1"/>
        </w:rPr>
        <w:t xml:space="preserve"> must be established and maintained throughout the user’s interaction with the augmented world using registration techniques. This section presents several calibration methods that </w:t>
      </w:r>
      <w:r w:rsidR="14524DE4" w:rsidRPr="14524DE4">
        <w:rPr>
          <w:rFonts w:eastAsia="Times" w:cs="Times"/>
          <w:color w:val="000000" w:themeColor="text1"/>
        </w:rPr>
        <w:t>aim</w:t>
      </w:r>
      <w:r w:rsidRPr="14524DE4">
        <w:rPr>
          <w:rFonts w:eastAsia="Times" w:cs="Times"/>
          <w:color w:val="000000" w:themeColor="text1"/>
        </w:rPr>
        <w:t xml:space="preserve"> to improve registration performance.</w:t>
      </w:r>
      <w:r w:rsidR="0056653B">
        <w:rPr>
          <w:rFonts w:eastAsia="Times" w:cs="Times"/>
          <w:color w:val="000000" w:themeColor="text1"/>
        </w:rPr>
        <w:t xml:space="preserve"> Calibration includes how multiple hardware systems operate together such as a camera and projector pair need to operate in a common coordinate space while registration is the alignment between the physical and virtual information.</w:t>
      </w:r>
    </w:p>
    <w:p w14:paraId="74A1B4CD" w14:textId="38C8F932" w:rsidR="00DF7C5E" w:rsidRDefault="00DF7C5E" w:rsidP="00DF7C5E">
      <w:pPr>
        <w:ind w:firstLine="238"/>
        <w:jc w:val="both"/>
        <w:rPr>
          <w:rFonts w:eastAsia="Times" w:cs="Times"/>
          <w:color w:val="000000" w:themeColor="text1"/>
        </w:rPr>
      </w:pPr>
      <w:r w:rsidRPr="14524DE4">
        <w:rPr>
          <w:rFonts w:eastAsia="Times" w:cs="Times"/>
          <w:color w:val="000000" w:themeColor="text1"/>
        </w:rPr>
        <w:t xml:space="preserve">Registration between the two spaces has received ongoing attention to create a reliable </w:t>
      </w:r>
      <w:r w:rsidR="14524DE4" w:rsidRPr="14524DE4">
        <w:rPr>
          <w:rFonts w:eastAsia="Times" w:cs="Times"/>
          <w:color w:val="000000" w:themeColor="text1"/>
        </w:rPr>
        <w:t xml:space="preserve">and </w:t>
      </w:r>
      <w:r w:rsidRPr="14524DE4">
        <w:rPr>
          <w:rFonts w:eastAsia="Times" w:cs="Times"/>
          <w:color w:val="000000" w:themeColor="text1"/>
        </w:rPr>
        <w:t xml:space="preserve">precise </w:t>
      </w:r>
      <w:r w:rsidR="14524DE4" w:rsidRPr="14524DE4">
        <w:rPr>
          <w:rFonts w:eastAsia="Times" w:cs="Times"/>
          <w:color w:val="000000" w:themeColor="text1"/>
        </w:rPr>
        <w:t>alignment</w:t>
      </w:r>
      <w:r w:rsidRPr="14524DE4">
        <w:rPr>
          <w:rFonts w:eastAsia="Times" w:cs="Times"/>
          <w:color w:val="000000" w:themeColor="text1"/>
        </w:rPr>
        <w:t xml:space="preserve"> between the physical and digital information. Registration techniques can rely </w:t>
      </w:r>
      <w:r w:rsidRPr="14524DE4">
        <w:rPr>
          <w:rFonts w:eastAsia="Times" w:cs="Times"/>
          <w:color w:val="000000" w:themeColor="text1"/>
        </w:rPr>
        <w:lastRenderedPageBreak/>
        <w:t>on markers whose positions in both spaces are known</w:t>
      </w:r>
      <w:r w:rsidR="00DD51F9">
        <w:rPr>
          <w:rFonts w:eastAsia="Times" w:cs="Times"/>
          <w:color w:val="000000" w:themeColor="text1"/>
        </w:rPr>
        <w:t xml:space="preserve"> </w:t>
      </w:r>
      <w:r w:rsidR="00DD51F9">
        <w:rPr>
          <w:rFonts w:eastAsia="Times" w:cs="Times"/>
          <w:color w:val="000000" w:themeColor="text1"/>
        </w:rPr>
        <w:fldChar w:fldCharType="begin"/>
      </w:r>
      <w:r w:rsidR="00DD51F9">
        <w:rPr>
          <w:rFonts w:eastAsia="Times" w:cs="Times"/>
          <w:color w:val="000000" w:themeColor="text1"/>
        </w:rPr>
        <w:instrText xml:space="preserve"> ADDIN EN.CITE &lt;EndNote&gt;&lt;Cite&gt;&lt;Author&gt;Cutolo&lt;/Author&gt;&lt;Year&gt;2016&lt;/Year&gt;&lt;RecNum&gt;50&lt;/RecNum&gt;&lt;DisplayText&gt;(Cutolo, 2016)&lt;/DisplayText&gt;&lt;record&gt;&lt;rec-number&gt;50&lt;/rec-number&gt;&lt;foreign-keys&gt;&lt;key app="EN" db-id="v2w9s5ps3vzf9zeezr5pz009w2dv05srrz22" timestamp="1568153683" guid="53b7aca5-6e20-41c1-986a-d71fa5eca5f6"&gt;50&lt;/key&gt;&lt;/foreign-keys&gt;&lt;ref-type name="Journal Article"&gt;17&lt;/ref-type&gt;&lt;contributors&gt;&lt;authors&gt;&lt;author&gt;Cutolo, F., Freschi, C., Mascioli, S., Parchi, P., Ferrari, M., &amp;amp; Ferrari, V.&lt;/author&gt;&lt;/authors&gt;&lt;/contributors&gt;&lt;titles&gt;&lt;title&gt;Robust and Accurate Algorithm for Wearable Stereoscopic Augmented Reality with Three Indistinguishable Markers&lt;/title&gt;&lt;secondary-title&gt;Electronics&lt;/secondary-title&gt;&lt;/titles&gt;&lt;periodical&gt;&lt;full-title&gt;Electronics&lt;/full-title&gt;&lt;/periodical&gt;&lt;pages&gt;59&lt;/pages&gt;&lt;volume&gt;5&lt;/volume&gt;&lt;number&gt;4&lt;/number&gt;&lt;dates&gt;&lt;year&gt;2016&lt;/year&gt;&lt;/dates&gt;&lt;urls&gt;&lt;/urls&gt;&lt;electronic-resource-num&gt;https://doi.org/10.3390/electronics5030059&lt;/electronic-resource-num&gt;&lt;/record&gt;&lt;/Cite&gt;&lt;/EndNote&gt;</w:instrText>
      </w:r>
      <w:r w:rsidR="00DD51F9">
        <w:rPr>
          <w:rFonts w:eastAsia="Times" w:cs="Times"/>
          <w:color w:val="000000" w:themeColor="text1"/>
        </w:rPr>
        <w:fldChar w:fldCharType="separate"/>
      </w:r>
      <w:r w:rsidR="00DD51F9">
        <w:rPr>
          <w:rFonts w:eastAsia="Times" w:cs="Times"/>
          <w:noProof/>
          <w:color w:val="000000" w:themeColor="text1"/>
        </w:rPr>
        <w:t>(Cutolo, 2016)</w:t>
      </w:r>
      <w:r w:rsidR="00DD51F9">
        <w:rPr>
          <w:rFonts w:eastAsia="Times" w:cs="Times"/>
          <w:color w:val="000000" w:themeColor="text1"/>
        </w:rPr>
        <w:fldChar w:fldCharType="end"/>
      </w:r>
      <w:r w:rsidR="7C71853E" w:rsidRPr="7C71853E">
        <w:rPr>
          <w:rFonts w:eastAsia="Times" w:cs="Times"/>
          <w:color w:val="000000" w:themeColor="text1"/>
        </w:rPr>
        <w:t>.</w:t>
      </w:r>
      <w:r w:rsidRPr="14524DE4">
        <w:rPr>
          <w:rFonts w:eastAsia="Times" w:cs="Times"/>
          <w:color w:val="000000" w:themeColor="text1"/>
        </w:rPr>
        <w:t xml:space="preserve"> Techniques also exist that make use of sensing and computer vision methods to infer the location and orientation of key objects in physical space that are also present in the virtual world for alignment purposes</w:t>
      </w:r>
      <w:r w:rsidR="26F93D94" w:rsidRPr="26F93D94">
        <w:rPr>
          <w:rFonts w:eastAsia="Times" w:cs="Times"/>
          <w:color w:val="000000" w:themeColor="text1"/>
        </w:rPr>
        <w:t xml:space="preserve"> (Hoe et al, 2019)</w:t>
      </w:r>
      <w:r w:rsidR="00CD288F">
        <w:rPr>
          <w:rFonts w:eastAsia="Times" w:cs="Times"/>
          <w:color w:val="000000" w:themeColor="text1"/>
        </w:rPr>
        <w:t>.</w:t>
      </w:r>
      <w:r w:rsidRPr="14524DE4">
        <w:rPr>
          <w:rFonts w:eastAsia="Times" w:cs="Times"/>
          <w:color w:val="000000" w:themeColor="text1"/>
        </w:rPr>
        <w:t xml:space="preserve"> The precision of sensing and vision technologies as well as latency introduced by computational complexity of the underlying algorithms pose challenges for maintaining precision alignments. </w:t>
      </w:r>
    </w:p>
    <w:p w14:paraId="7AA219AD" w14:textId="1CC36885" w:rsidR="00DF7C5E" w:rsidRDefault="00E759C1" w:rsidP="00DF7C5E">
      <w:pPr>
        <w:ind w:firstLine="238"/>
        <w:jc w:val="both"/>
      </w:pPr>
      <w:r>
        <w:rPr>
          <w:rFonts w:eastAsia="Times" w:cs="Times"/>
          <w:color w:val="000000" w:themeColor="text1"/>
        </w:rPr>
        <w:t>I</w:t>
      </w:r>
      <w:r w:rsidRPr="14524DE4">
        <w:rPr>
          <w:rFonts w:eastAsia="Times" w:cs="Times"/>
          <w:color w:val="000000" w:themeColor="text1"/>
        </w:rPr>
        <w:t xml:space="preserve">n the medical domain, </w:t>
      </w:r>
      <w:r>
        <w:rPr>
          <w:rFonts w:eastAsia="Times" w:cs="Times"/>
          <w:color w:val="000000" w:themeColor="text1"/>
        </w:rPr>
        <w:t>p</w:t>
      </w:r>
      <w:r w:rsidR="00DF7C5E" w:rsidRPr="14524DE4">
        <w:rPr>
          <w:rFonts w:eastAsia="Times" w:cs="Times"/>
          <w:color w:val="000000" w:themeColor="text1"/>
        </w:rPr>
        <w:t>recise registration may not be required for some tasks, for example when adding annotations such as the temperature of the skin over a person's forehead</w:t>
      </w:r>
      <w:r w:rsidR="69DF60CC" w:rsidRPr="69DF60CC">
        <w:rPr>
          <w:rFonts w:eastAsia="Times" w:cs="Times"/>
          <w:color w:val="000000" w:themeColor="text1"/>
        </w:rPr>
        <w:t>,</w:t>
      </w:r>
      <w:r w:rsidR="00DF7C5E" w:rsidRPr="14524DE4">
        <w:rPr>
          <w:rFonts w:eastAsia="Times" w:cs="Times"/>
          <w:color w:val="000000" w:themeColor="text1"/>
        </w:rPr>
        <w:t xml:space="preserve"> a little jitter or movement may not have a big </w:t>
      </w:r>
      <w:r w:rsidR="00B17B4C">
        <w:rPr>
          <w:rFonts w:eastAsia="Times" w:cs="Times"/>
          <w:color w:val="000000" w:themeColor="text1"/>
        </w:rPr>
        <w:t xml:space="preserve">impact on the function. </w:t>
      </w:r>
      <w:r>
        <w:rPr>
          <w:rFonts w:eastAsia="Times" w:cs="Times"/>
          <w:color w:val="000000" w:themeColor="text1"/>
        </w:rPr>
        <w:t>P</w:t>
      </w:r>
      <w:r w:rsidR="00DF7C5E" w:rsidRPr="14524DE4">
        <w:rPr>
          <w:rFonts w:eastAsia="Times" w:cs="Times"/>
          <w:color w:val="000000" w:themeColor="text1"/>
        </w:rPr>
        <w:t xml:space="preserve">recise </w:t>
      </w:r>
      <w:r>
        <w:rPr>
          <w:rFonts w:eastAsia="Times" w:cs="Times"/>
          <w:color w:val="000000" w:themeColor="text1"/>
        </w:rPr>
        <w:t>registration</w:t>
      </w:r>
      <w:r w:rsidR="00DF7C5E" w:rsidRPr="14524DE4">
        <w:rPr>
          <w:rFonts w:eastAsia="Times" w:cs="Times"/>
          <w:color w:val="000000" w:themeColor="text1"/>
        </w:rPr>
        <w:t xml:space="preserve"> is </w:t>
      </w:r>
      <w:r w:rsidR="00B17B4C">
        <w:rPr>
          <w:rFonts w:eastAsia="Times" w:cs="Times"/>
          <w:color w:val="000000" w:themeColor="text1"/>
        </w:rPr>
        <w:t xml:space="preserve">important for </w:t>
      </w:r>
      <w:r>
        <w:rPr>
          <w:rFonts w:eastAsia="Times" w:cs="Times"/>
          <w:color w:val="000000" w:themeColor="text1"/>
        </w:rPr>
        <w:t>some medical</w:t>
      </w:r>
      <w:r w:rsidR="00B17B4C">
        <w:rPr>
          <w:rFonts w:eastAsia="Times" w:cs="Times"/>
          <w:color w:val="000000" w:themeColor="text1"/>
        </w:rPr>
        <w:t xml:space="preserve"> applications</w:t>
      </w:r>
      <w:r w:rsidR="69DF60CC" w:rsidRPr="69DF60CC">
        <w:rPr>
          <w:rFonts w:eastAsia="Times" w:cs="Times"/>
          <w:color w:val="000000" w:themeColor="text1"/>
        </w:rPr>
        <w:t>,</w:t>
      </w:r>
      <w:r w:rsidR="00DF7C5E" w:rsidRPr="14524DE4">
        <w:rPr>
          <w:rFonts w:eastAsia="Times" w:cs="Times"/>
          <w:color w:val="000000" w:themeColor="text1"/>
        </w:rPr>
        <w:t xml:space="preserve"> </w:t>
      </w:r>
      <w:r w:rsidR="00B17B4C">
        <w:rPr>
          <w:rFonts w:eastAsia="Times" w:cs="Times"/>
          <w:color w:val="000000" w:themeColor="text1"/>
        </w:rPr>
        <w:t>for example</w:t>
      </w:r>
      <w:r w:rsidR="69DF60CC" w:rsidRPr="69DF60CC">
        <w:rPr>
          <w:rFonts w:eastAsia="Times" w:cs="Times"/>
          <w:color w:val="000000" w:themeColor="text1"/>
        </w:rPr>
        <w:t>,</w:t>
      </w:r>
      <w:r w:rsidR="00B17B4C">
        <w:rPr>
          <w:rFonts w:eastAsia="Times" w:cs="Times"/>
          <w:color w:val="000000" w:themeColor="text1"/>
        </w:rPr>
        <w:t xml:space="preserve"> a MR system used to</w:t>
      </w:r>
      <w:r w:rsidR="00DF7C5E" w:rsidRPr="14524DE4">
        <w:rPr>
          <w:rFonts w:eastAsia="Times" w:cs="Times"/>
          <w:color w:val="000000" w:themeColor="text1"/>
        </w:rPr>
        <w:t xml:space="preserve"> support </w:t>
      </w:r>
      <w:r>
        <w:rPr>
          <w:rFonts w:eastAsia="Times" w:cs="Times"/>
          <w:color w:val="000000" w:themeColor="text1"/>
        </w:rPr>
        <w:t>or guide</w:t>
      </w:r>
      <w:r w:rsidR="00DF7C5E" w:rsidRPr="14524DE4">
        <w:rPr>
          <w:rFonts w:eastAsia="Times" w:cs="Times"/>
          <w:color w:val="000000" w:themeColor="text1"/>
        </w:rPr>
        <w:t xml:space="preserve"> operations </w:t>
      </w:r>
      <w:r w:rsidR="00B17B4C">
        <w:rPr>
          <w:rFonts w:eastAsia="Times" w:cs="Times"/>
          <w:color w:val="000000" w:themeColor="text1"/>
        </w:rPr>
        <w:t>for a surgery</w:t>
      </w:r>
      <w:r>
        <w:rPr>
          <w:rFonts w:eastAsia="Times" w:cs="Times"/>
          <w:color w:val="000000" w:themeColor="text1"/>
        </w:rPr>
        <w:t>. In such cases</w:t>
      </w:r>
      <w:r w:rsidR="69DF60CC" w:rsidRPr="69DF60CC">
        <w:rPr>
          <w:rFonts w:eastAsia="Times" w:cs="Times"/>
          <w:color w:val="000000" w:themeColor="text1"/>
        </w:rPr>
        <w:t>,</w:t>
      </w:r>
      <w:r w:rsidR="00B17B4C">
        <w:rPr>
          <w:rFonts w:eastAsia="Times" w:cs="Times"/>
          <w:color w:val="000000" w:themeColor="text1"/>
        </w:rPr>
        <w:t xml:space="preserve"> the </w:t>
      </w:r>
      <w:r>
        <w:rPr>
          <w:rFonts w:eastAsia="Times" w:cs="Times"/>
          <w:color w:val="000000" w:themeColor="text1"/>
        </w:rPr>
        <w:t>calibration</w:t>
      </w:r>
      <w:r w:rsidR="00B17B4C">
        <w:rPr>
          <w:rFonts w:eastAsia="Times" w:cs="Times"/>
          <w:color w:val="000000" w:themeColor="text1"/>
        </w:rPr>
        <w:t xml:space="preserve"> and </w:t>
      </w:r>
      <w:r>
        <w:rPr>
          <w:rFonts w:eastAsia="Times" w:cs="Times"/>
          <w:color w:val="000000" w:themeColor="text1"/>
        </w:rPr>
        <w:t>registration</w:t>
      </w:r>
      <w:r w:rsidR="00B17B4C">
        <w:rPr>
          <w:rFonts w:eastAsia="Times" w:cs="Times"/>
          <w:color w:val="000000" w:themeColor="text1"/>
        </w:rPr>
        <w:t xml:space="preserve"> are both important parameters to ensure a positive outcome</w:t>
      </w:r>
      <w:r w:rsidR="00DF7C5E" w:rsidRPr="14524DE4">
        <w:rPr>
          <w:rFonts w:eastAsia="Times" w:cs="Times"/>
          <w:color w:val="000000" w:themeColor="text1"/>
        </w:rPr>
        <w:t xml:space="preserve">. </w:t>
      </w:r>
    </w:p>
    <w:p w14:paraId="595E1E06" w14:textId="7B1E25D3" w:rsidR="00DF7C5E" w:rsidRPr="43D814FC" w:rsidRDefault="00DF7C5E" w:rsidP="00DF7C5E">
      <w:pPr>
        <w:ind w:firstLine="238"/>
        <w:jc w:val="both"/>
        <w:rPr>
          <w:rFonts w:eastAsia="Times" w:cs="Times"/>
          <w:color w:val="000000" w:themeColor="text1"/>
        </w:rPr>
      </w:pPr>
      <w:r w:rsidRPr="30441A04">
        <w:rPr>
          <w:rFonts w:eastAsia="Times" w:cs="Times"/>
          <w:color w:val="000000" w:themeColor="text1"/>
        </w:rPr>
        <w:t xml:space="preserve">The number of markers required for precise registration can be reduced if high resolution sensors are utilised. Cutolo </w:t>
      </w:r>
      <w:r w:rsidR="002D19CE">
        <w:rPr>
          <w:rFonts w:eastAsia="Times" w:cs="Times"/>
          <w:color w:val="000000" w:themeColor="text1"/>
        </w:rPr>
        <w:t xml:space="preserve">et al. </w:t>
      </w:r>
      <w:r w:rsidR="002F437D" w:rsidRPr="7C71853E">
        <w:fldChar w:fldCharType="begin"/>
      </w:r>
      <w:r w:rsidR="002F437D">
        <w:instrText xml:space="preserve"> ADDIN EN.CITE &lt;EndNote&gt;&lt;Cite&gt;&lt;Author&gt;Cutolo&lt;/Author&gt;&lt;Year&gt;2016&lt;/Year&gt;&lt;RecNum&gt;50&lt;/RecNum&gt;&lt;DisplayText&gt;(Cutolo, 2016)&lt;/DisplayText&gt;&lt;record&gt;&lt;rec-number&gt;50&lt;/rec-number&gt;&lt;foreign-keys&gt;&lt;key app="EN" db-id="v2w9s5ps3vzf9zeezr5pz009w2dv05srrz22" timestamp="1568153683" guid="53b7aca5-6e20-41c1-986a-d71fa5eca5f6"&gt;50&lt;/key&gt;&lt;/foreign-keys&gt;&lt;ref-type name="Journal Article"&gt;17&lt;/ref-type&gt;&lt;contributors&gt;&lt;authors&gt;&lt;author&gt;Cutolo, F., Freschi, C., Mascioli, S., Parchi, P., Ferrari, M., &amp;amp; Ferrari, V.&lt;/author&gt;&lt;/authors&gt;&lt;/contributors&gt;&lt;titles&gt;&lt;title&gt;Robust and Accurate Algorithm for Wearable Stereoscopic Augmented Reality with Three Indistinguishable Markers&lt;/title&gt;&lt;secondary-title&gt;Electronics&lt;/secondary-title&gt;&lt;/titles&gt;&lt;periodical&gt;&lt;full-title&gt;Electronics&lt;/full-title&gt;&lt;/periodical&gt;&lt;pages&gt;59&lt;/pages&gt;&lt;volume&gt;5&lt;/volume&gt;&lt;number&gt;4&lt;/number&gt;&lt;dates&gt;&lt;year&gt;2016&lt;/year&gt;&lt;/dates&gt;&lt;urls&gt;&lt;/urls&gt;&lt;electronic-resource-num&gt;https://doi.org/10.3390/electronics5030059&lt;/electronic-resource-num&gt;&lt;/record&gt;&lt;/Cite&gt;&lt;/EndNote&gt;</w:instrText>
      </w:r>
      <w:r w:rsidR="002F437D" w:rsidRPr="7C71853E">
        <w:rPr>
          <w:rFonts w:eastAsia="Times" w:cs="Times"/>
          <w:color w:val="000000" w:themeColor="text1"/>
        </w:rPr>
        <w:fldChar w:fldCharType="separate"/>
      </w:r>
      <w:r w:rsidR="002F437D">
        <w:rPr>
          <w:rFonts w:eastAsia="Times" w:cs="Times"/>
          <w:noProof/>
          <w:color w:val="000000" w:themeColor="text1"/>
        </w:rPr>
        <w:t>(Cutolo</w:t>
      </w:r>
      <w:r w:rsidR="00B164AD">
        <w:rPr>
          <w:rFonts w:eastAsia="Times" w:cs="Times"/>
          <w:noProof/>
          <w:color w:val="000000" w:themeColor="text1"/>
        </w:rPr>
        <w:t xml:space="preserve"> et al.</w:t>
      </w:r>
      <w:r w:rsidR="002F437D">
        <w:rPr>
          <w:rFonts w:eastAsia="Times" w:cs="Times"/>
          <w:noProof/>
          <w:color w:val="000000" w:themeColor="text1"/>
        </w:rPr>
        <w:t>, 2016)</w:t>
      </w:r>
      <w:r w:rsidR="002F437D" w:rsidRPr="7C71853E">
        <w:fldChar w:fldCharType="end"/>
      </w:r>
      <w:r w:rsidR="002D19CE">
        <w:rPr>
          <w:rFonts w:eastAsia="Times" w:cs="Times"/>
          <w:color w:val="000000" w:themeColor="text1"/>
        </w:rPr>
        <w:t>.</w:t>
      </w:r>
      <w:r w:rsidR="002D19CE" w:rsidRPr="002F437D">
        <w:t xml:space="preserve"> </w:t>
      </w:r>
      <w:r w:rsidRPr="30441A04">
        <w:rPr>
          <w:rFonts w:eastAsia="Times" w:cs="Times"/>
          <w:color w:val="000000" w:themeColor="text1"/>
        </w:rPr>
        <w:t xml:space="preserve">explored the use of high-resolution cameras for this purpose. In their system two cameras tracked the position of several monochromatic spheres whose location in the physical space and the virtual model were known. The higher resolution </w:t>
      </w:r>
      <w:r w:rsidRPr="30441A04">
        <w:rPr>
          <w:rFonts w:eastAsia="Times" w:cs="Times"/>
          <w:color w:val="000000" w:themeColor="text1"/>
        </w:rPr>
        <w:lastRenderedPageBreak/>
        <w:t>sensing and the known positions of the spheres enabled the system to infer accurate distances and angles. Moreover, this technology has the potential to enable precision alignment of virtual information on top of the physical environment as perceived through a head-mounted display.</w:t>
      </w:r>
    </w:p>
    <w:p w14:paraId="04C86646" w14:textId="312714CF" w:rsidR="00DF7C5E" w:rsidRDefault="00206EDD" w:rsidP="00DF7C5E">
      <w:pPr>
        <w:ind w:firstLine="238"/>
        <w:jc w:val="both"/>
        <w:rPr>
          <w:rFonts w:eastAsia="Times" w:cs="Times"/>
          <w:color w:val="000000" w:themeColor="text1"/>
        </w:rPr>
      </w:pPr>
      <w:r>
        <w:rPr>
          <w:rFonts w:eastAsia="Times" w:cs="Times"/>
          <w:color w:val="000000" w:themeColor="text1"/>
        </w:rPr>
        <w:t xml:space="preserve">Alignment is also </w:t>
      </w:r>
      <w:r w:rsidR="000E2E39">
        <w:rPr>
          <w:rFonts w:eastAsia="Times" w:cs="Times"/>
          <w:color w:val="000000" w:themeColor="text1"/>
        </w:rPr>
        <w:t>concerned</w:t>
      </w:r>
      <w:r>
        <w:rPr>
          <w:rFonts w:eastAsia="Times" w:cs="Times"/>
          <w:color w:val="000000" w:themeColor="text1"/>
        </w:rPr>
        <w:t xml:space="preserve"> with the physical placement </w:t>
      </w:r>
      <w:r w:rsidR="00B14DDD">
        <w:rPr>
          <w:rFonts w:eastAsia="Times" w:cs="Times"/>
          <w:color w:val="000000" w:themeColor="text1"/>
        </w:rPr>
        <w:t>of a head-</w:t>
      </w:r>
      <w:r w:rsidR="000E2E39">
        <w:rPr>
          <w:rFonts w:eastAsia="Times" w:cs="Times"/>
          <w:color w:val="000000" w:themeColor="text1"/>
        </w:rPr>
        <w:t xml:space="preserve">worn display on a user’s head with the aim of preventing it from slipping or moving at all during use. Current systems use bands, helmets, cap of which all have the potential to slip during use. </w:t>
      </w:r>
      <w:r w:rsidR="00B14DDD">
        <w:rPr>
          <w:rFonts w:eastAsia="Times" w:cs="Times"/>
          <w:color w:val="000000" w:themeColor="text1"/>
        </w:rPr>
        <w:t>Recent improvements in the head-</w:t>
      </w:r>
      <w:r w:rsidR="000E2E39">
        <w:rPr>
          <w:rFonts w:eastAsia="Times" w:cs="Times"/>
          <w:color w:val="000000" w:themeColor="text1"/>
        </w:rPr>
        <w:t xml:space="preserve">worn display hardware are compensating by using cameras facing the user to detect the exact eye location. This allows the </w:t>
      </w:r>
      <w:r w:rsidR="00AD6337">
        <w:rPr>
          <w:rFonts w:eastAsia="Times" w:cs="Times"/>
          <w:color w:val="000000" w:themeColor="text1"/>
        </w:rPr>
        <w:t>interpupillary</w:t>
      </w:r>
      <w:r w:rsidR="00044663">
        <w:rPr>
          <w:rFonts w:eastAsia="Times" w:cs="Times"/>
          <w:color w:val="000000" w:themeColor="text1"/>
        </w:rPr>
        <w:t xml:space="preserve"> distance (the distance measured between the </w:t>
      </w:r>
      <w:r w:rsidR="0011123B">
        <w:rPr>
          <w:rFonts w:eastAsia="Times" w:cs="Times"/>
          <w:color w:val="000000" w:themeColor="text1"/>
        </w:rPr>
        <w:t>centre</w:t>
      </w:r>
      <w:r w:rsidR="00044663">
        <w:rPr>
          <w:rFonts w:eastAsia="Times" w:cs="Times"/>
          <w:color w:val="000000" w:themeColor="text1"/>
        </w:rPr>
        <w:t xml:space="preserve"> of the pupils of the eyes)</w:t>
      </w:r>
      <w:r w:rsidR="000E2E39">
        <w:rPr>
          <w:rFonts w:eastAsia="Times" w:cs="Times"/>
          <w:color w:val="000000" w:themeColor="text1"/>
        </w:rPr>
        <w:t xml:space="preserve"> to be detected an</w:t>
      </w:r>
      <w:r w:rsidR="00B17B4C">
        <w:rPr>
          <w:rFonts w:eastAsia="Times" w:cs="Times"/>
          <w:color w:val="000000" w:themeColor="text1"/>
        </w:rPr>
        <w:t>d can also compensate for</w:t>
      </w:r>
      <w:r w:rsidR="000E2E39">
        <w:rPr>
          <w:rFonts w:eastAsia="Times" w:cs="Times"/>
          <w:color w:val="000000" w:themeColor="text1"/>
        </w:rPr>
        <w:t xml:space="preserve"> changes in the position of the device.</w:t>
      </w:r>
    </w:p>
    <w:p w14:paraId="2CA31FB6" w14:textId="484FA1C8" w:rsidR="009F21DF" w:rsidRPr="00E1504C" w:rsidRDefault="000E2E39" w:rsidP="00E1504C">
      <w:pPr>
        <w:ind w:firstLine="238"/>
        <w:jc w:val="both"/>
        <w:rPr>
          <w:rFonts w:eastAsia="Times" w:cs="Times"/>
          <w:color w:val="000000" w:themeColor="text1"/>
        </w:rPr>
      </w:pPr>
      <w:r>
        <w:rPr>
          <w:rFonts w:eastAsia="Times" w:cs="Times"/>
          <w:color w:val="000000" w:themeColor="text1"/>
        </w:rPr>
        <w:t>Calibration of Mixed reality systems is an important aspect that has impact on the visualization design. Although, current systems are typically not able to provide sub millimetre accuracy with the augmented information, there are still very useful pieces of information that can be incorporated into vis</w:t>
      </w:r>
      <w:r w:rsidR="00E1504C">
        <w:rPr>
          <w:rFonts w:eastAsia="Times" w:cs="Times"/>
          <w:color w:val="000000" w:themeColor="text1"/>
        </w:rPr>
        <w:t xml:space="preserve">ualizations that are presented through mixed reality hardware and provide new possibilities that can enhance existing practices. </w:t>
      </w:r>
    </w:p>
    <w:p w14:paraId="35B28691" w14:textId="43EDD9BA" w:rsidR="00533820" w:rsidRDefault="30441A04" w:rsidP="00533820">
      <w:pPr>
        <w:pStyle w:val="Heading1"/>
      </w:pPr>
      <w:bookmarkStart w:id="22" w:name="_Toc19110753"/>
      <w:bookmarkStart w:id="23" w:name="_Toc20685638"/>
      <w:r>
        <w:lastRenderedPageBreak/>
        <w:t>M</w:t>
      </w:r>
      <w:r w:rsidR="0011123B">
        <w:t>ixed and Virtual Reality</w:t>
      </w:r>
      <w:r>
        <w:t xml:space="preserve"> Visualization</w:t>
      </w:r>
      <w:r w:rsidR="0011123B">
        <w:t>s</w:t>
      </w:r>
      <w:bookmarkEnd w:id="22"/>
      <w:bookmarkEnd w:id="23"/>
    </w:p>
    <w:p w14:paraId="1397C6DF" w14:textId="6773E970" w:rsidR="008C26B4" w:rsidRDefault="008C26B4" w:rsidP="002F437D">
      <w:pPr>
        <w:jc w:val="both"/>
      </w:pPr>
      <w:r>
        <w:t xml:space="preserve">Visualizations for data exploration is a well-established in </w:t>
      </w:r>
      <w:r w:rsidR="009509F3">
        <w:t>commercial and research domains providing a means of communicating data</w:t>
      </w:r>
      <w:r w:rsidR="00E5636E">
        <w:t>.</w:t>
      </w:r>
      <w:r w:rsidR="009509F3">
        <w:t xml:space="preserve"> </w:t>
      </w:r>
      <w:r w:rsidR="00E5636E">
        <w:t>G</w:t>
      </w:r>
      <w:r w:rsidR="009509F3">
        <w:t xml:space="preserve">raphical representations </w:t>
      </w:r>
      <w:r w:rsidR="00E5636E">
        <w:t xml:space="preserve">leverage elements such as </w:t>
      </w:r>
      <w:proofErr w:type="spellStart"/>
      <w:r w:rsidR="00E5636E">
        <w:t>color</w:t>
      </w:r>
      <w:proofErr w:type="spellEnd"/>
      <w:r w:rsidR="00E5636E">
        <w:t>, size,</w:t>
      </w:r>
      <w:r w:rsidR="009509F3">
        <w:t xml:space="preserve"> symbols</w:t>
      </w:r>
      <w:r w:rsidR="00E5636E">
        <w:t xml:space="preserve"> and relationships</w:t>
      </w:r>
      <w:r>
        <w:t xml:space="preserve"> </w:t>
      </w:r>
      <w:r w:rsidR="009509F3">
        <w:t xml:space="preserve">to </w:t>
      </w:r>
      <w:r w:rsidR="00E5636E">
        <w:t>communicate datasets in a visual form</w:t>
      </w:r>
      <w:r w:rsidR="009509F3">
        <w:t xml:space="preserve">. The purpose of exploring visualization methods is to uncover clear ways in which information can be communicated effectively. This allows users to more easily understand the underlying data </w:t>
      </w:r>
      <w:r w:rsidR="00E5636E">
        <w:t xml:space="preserve">that can </w:t>
      </w:r>
      <w:r w:rsidR="009509F3">
        <w:t xml:space="preserve">be used </w:t>
      </w:r>
      <w:r w:rsidR="00E5636E">
        <w:t>to support</w:t>
      </w:r>
      <w:r w:rsidR="009509F3">
        <w:t xml:space="preserve"> reasoning and decision making.</w:t>
      </w:r>
      <w:r w:rsidR="00825E04">
        <w:t xml:space="preserve"> Methods include showing connections or relationships between data entities, quantities or geometries that are difficult to clearly un</w:t>
      </w:r>
      <w:r w:rsidR="00E5636E">
        <w:t xml:space="preserve">derstand in their raw data form. </w:t>
      </w:r>
    </w:p>
    <w:p w14:paraId="3A870AF4" w14:textId="64E210AA" w:rsidR="003C370D" w:rsidRPr="00533820" w:rsidRDefault="3CB4F167" w:rsidP="002F437D">
      <w:pPr>
        <w:jc w:val="both"/>
      </w:pPr>
      <w:r>
        <w:t xml:space="preserve">Medical visualisations have </w:t>
      </w:r>
      <w:r w:rsidR="00962FA9">
        <w:t xml:space="preserve">a </w:t>
      </w:r>
      <w:r w:rsidR="008C26B4">
        <w:t>well-established</w:t>
      </w:r>
      <w:r w:rsidR="00962FA9">
        <w:t xml:space="preserve"> history for supporting</w:t>
      </w:r>
      <w:r>
        <w:t xml:space="preserve"> diagnosis </w:t>
      </w:r>
      <w:r w:rsidR="00F651A9">
        <w:t>in the form of</w:t>
      </w:r>
      <w:r>
        <w:t xml:space="preserve"> X-</w:t>
      </w:r>
      <w:r w:rsidR="00640585">
        <w:t>Rays (</w:t>
      </w:r>
      <w:r w:rsidR="004B6391">
        <w:t xml:space="preserve">late </w:t>
      </w:r>
      <w:r w:rsidR="00F651A9">
        <w:t>1890’s</w:t>
      </w:r>
      <w:r w:rsidR="00640585">
        <w:t>)</w:t>
      </w:r>
      <w:r w:rsidR="00F651A9">
        <w:t xml:space="preserve"> and </w:t>
      </w:r>
      <w:r w:rsidR="004B6391">
        <w:t>advanced to</w:t>
      </w:r>
      <w:r w:rsidR="00F651A9">
        <w:t xml:space="preserve"> </w:t>
      </w:r>
      <w:r>
        <w:t xml:space="preserve">CT </w:t>
      </w:r>
      <w:r w:rsidR="004B6391">
        <w:t xml:space="preserve">and MRI </w:t>
      </w:r>
      <w:r>
        <w:t>scans</w:t>
      </w:r>
      <w:r w:rsidR="00F651A9">
        <w:t>.</w:t>
      </w:r>
      <w:r>
        <w:t xml:space="preserve"> </w:t>
      </w:r>
      <w:r w:rsidR="00F651A9">
        <w:t>W</w:t>
      </w:r>
      <w:r>
        <w:t xml:space="preserve">hile </w:t>
      </w:r>
      <w:r w:rsidR="00F651A9">
        <w:t xml:space="preserve">these </w:t>
      </w:r>
      <w:r>
        <w:t xml:space="preserve">current </w:t>
      </w:r>
      <w:r w:rsidR="00F651A9">
        <w:t>representations of this data</w:t>
      </w:r>
      <w:r>
        <w:t xml:space="preserve"> work well, using 3D representations of this data in a mixed reality setting </w:t>
      </w:r>
      <w:r w:rsidR="00F651A9">
        <w:t xml:space="preserve">is providing a new opportunity to explore the data </w:t>
      </w:r>
      <w:r w:rsidR="004B6391">
        <w:t xml:space="preserve">and further enhance he </w:t>
      </w:r>
      <w:r w:rsidR="00F651A9">
        <w:t>tools available to medical professionals</w:t>
      </w:r>
      <w:r w:rsidR="004B6391">
        <w:t xml:space="preserve"> with</w:t>
      </w:r>
      <w:r w:rsidR="00FF7D4F">
        <w:t xml:space="preserve"> increase</w:t>
      </w:r>
      <w:r w:rsidR="004B6391">
        <w:t>d</w:t>
      </w:r>
      <w:r w:rsidR="00FF7D4F">
        <w:t xml:space="preserve"> utility</w:t>
      </w:r>
      <w:r>
        <w:t xml:space="preserve">. </w:t>
      </w:r>
      <w:r w:rsidR="00323487">
        <w:t>We pr</w:t>
      </w:r>
      <w:r w:rsidR="004B6391">
        <w:t>esent</w:t>
      </w:r>
      <w:r w:rsidR="00323487">
        <w:t xml:space="preserve"> </w:t>
      </w:r>
      <w:r w:rsidR="004B6391">
        <w:t xml:space="preserve">several </w:t>
      </w:r>
      <w:r w:rsidR="00323487">
        <w:t xml:space="preserve">exemplars that highlight three areas of promising research including </w:t>
      </w:r>
      <w:r w:rsidR="00323487">
        <w:lastRenderedPageBreak/>
        <w:t xml:space="preserve">Diagnostic and exploration, intervention and clinical, and education applications. </w:t>
      </w:r>
    </w:p>
    <w:p w14:paraId="35817666" w14:textId="6949E478" w:rsidR="003C370D" w:rsidRPr="00533820" w:rsidRDefault="003C370D" w:rsidP="00B84120">
      <w:pPr>
        <w:pStyle w:val="Heading2"/>
      </w:pPr>
      <w:bookmarkStart w:id="24" w:name="_Toc19110754"/>
      <w:bookmarkStart w:id="25" w:name="_Toc20685639"/>
      <w:r>
        <w:t>Diagnostics</w:t>
      </w:r>
      <w:r w:rsidR="00F564E2">
        <w:t xml:space="preserve"> and Exploration</w:t>
      </w:r>
      <w:bookmarkEnd w:id="24"/>
      <w:bookmarkEnd w:id="25"/>
    </w:p>
    <w:p w14:paraId="0B3A5B87" w14:textId="4BF42A3F" w:rsidR="00170B76" w:rsidRDefault="007D2B29" w:rsidP="00CC12BB">
      <w:pPr>
        <w:ind w:firstLine="238"/>
        <w:jc w:val="both"/>
        <w:rPr>
          <w:rFonts w:eastAsia="Times" w:cs="Times"/>
          <w:color w:val="000000" w:themeColor="text1"/>
        </w:rPr>
      </w:pPr>
      <w:r w:rsidRPr="7BCB42C5">
        <w:rPr>
          <w:rFonts w:eastAsia="Times" w:cs="Times"/>
          <w:color w:val="000000" w:themeColor="text1"/>
        </w:rPr>
        <w:t xml:space="preserve">Virtual Reality and Artificial Intelligence technologies have shown potential to shape the future of key activities in the areas of medical imaging and precision medicine </w:t>
      </w:r>
      <w:r w:rsidR="002A6B28">
        <w:rPr>
          <w:rFonts w:eastAsia="Times" w:cs="Times"/>
          <w:color w:val="000000" w:themeColor="text1"/>
        </w:rPr>
        <w:fldChar w:fldCharType="begin"/>
      </w:r>
      <w:r w:rsidR="002A6B28">
        <w:rPr>
          <w:rFonts w:eastAsia="Times" w:cs="Times"/>
          <w:color w:val="000000" w:themeColor="text1"/>
        </w:rPr>
        <w:instrText xml:space="preserve"> ADDIN EN.CITE &lt;EndNote&gt;&lt;Cite&gt;&lt;Author&gt;Comaniciu&lt;/Author&gt;&lt;Year&gt;2016&lt;/Year&gt;&lt;RecNum&gt;40&lt;/RecNum&gt;&lt;DisplayText&gt;(Comaniciu et al., 2016)&lt;/DisplayText&gt;&lt;record&gt;&lt;rec-number&gt;40&lt;/rec-number&gt;&lt;foreign-keys&gt;&lt;key app="EN" db-id="v2w9s5ps3vzf9zeezr5pz009w2dv05srrz22" timestamp="1568065302" guid="834cc5fd-5f19-48d3-9ba1-c4a47da27688"&gt;40&lt;/key&gt;&lt;/foreign-keys&gt;&lt;ref-type name="Journal Article"&gt;17&lt;/ref-type&gt;&lt;contributors&gt;&lt;authors&gt;&lt;author&gt;Comaniciu, Dorin&lt;/author&gt;&lt;author&gt;Engel, Klaus&lt;/author&gt;&lt;author&gt;Georgescu, Bogdan&lt;/author&gt;&lt;author&gt;Mansi, Tommaso&lt;/author&gt;&lt;/authors&gt;&lt;/contributors&gt;&lt;titles&gt;&lt;title&gt;Shaping the future through innovations: From medical imaging to precision medicine&lt;/title&gt;&lt;secondary-title&gt;Medical Image Analysis&lt;/secondary-title&gt;&lt;/titles&gt;&lt;periodical&gt;&lt;full-title&gt;Medical Image Analysis&lt;/full-title&gt;&lt;/periodical&gt;&lt;pages&gt;19-26&lt;/pages&gt;&lt;volume&gt;33&lt;/volume&gt;&lt;keywords&gt;&lt;keyword&gt;Photorealistic rendering&lt;/keyword&gt;&lt;keyword&gt;Artificial intelligence for image parsing&lt;/keyword&gt;&lt;keyword&gt;Heart valves modelling&lt;/keyword&gt;&lt;keyword&gt;Computational modelling&lt;/keyword&gt;&lt;/keywords&gt;&lt;dates&gt;&lt;year&gt;2016&lt;/year&gt;&lt;pub-dates&gt;&lt;date&gt;2016/10/01/&lt;/date&gt;&lt;/pub-dates&gt;&lt;/dates&gt;&lt;isbn&gt;1361-8415&lt;/isbn&gt;&lt;urls&gt;&lt;related-urls&gt;&lt;url&gt;http://www.sciencedirect.com/science/article/pii/S1361841516300962&lt;/url&gt;&lt;/related-urls&gt;&lt;/urls&gt;&lt;electronic-resource-num&gt;https://doi.org/10.1016/j.media.2016.06.016&lt;/electronic-resource-num&gt;&lt;/record&gt;&lt;/Cite&gt;&lt;/EndNote&gt;</w:instrText>
      </w:r>
      <w:r w:rsidR="002A6B28">
        <w:rPr>
          <w:rFonts w:eastAsia="Times" w:cs="Times"/>
          <w:color w:val="000000" w:themeColor="text1"/>
        </w:rPr>
        <w:fldChar w:fldCharType="separate"/>
      </w:r>
      <w:r w:rsidR="002A6B28">
        <w:rPr>
          <w:rFonts w:eastAsia="Times" w:cs="Times"/>
          <w:noProof/>
          <w:color w:val="000000" w:themeColor="text1"/>
        </w:rPr>
        <w:t>(Comaniciu et al., 2016)</w:t>
      </w:r>
      <w:r w:rsidR="002A6B28">
        <w:rPr>
          <w:rFonts w:eastAsia="Times" w:cs="Times"/>
          <w:color w:val="000000" w:themeColor="text1"/>
        </w:rPr>
        <w:fldChar w:fldCharType="end"/>
      </w:r>
      <w:r w:rsidRPr="7BCB42C5">
        <w:rPr>
          <w:rFonts w:eastAsia="Times" w:cs="Times"/>
          <w:color w:val="000000" w:themeColor="text1"/>
        </w:rPr>
        <w:t xml:space="preserve">. </w:t>
      </w:r>
      <w:r w:rsidR="004B6391">
        <w:rPr>
          <w:rFonts w:eastAsia="Times" w:cs="Times"/>
          <w:color w:val="000000" w:themeColor="text1"/>
        </w:rPr>
        <w:t>M</w:t>
      </w:r>
      <w:r w:rsidRPr="7BCB42C5">
        <w:rPr>
          <w:rFonts w:eastAsia="Times" w:cs="Times"/>
          <w:color w:val="000000" w:themeColor="text1"/>
        </w:rPr>
        <w:t>edical imaging technologies can help guide the planning and execution of minimally invasive procedures tha</w:t>
      </w:r>
      <w:r w:rsidR="004B6391">
        <w:rPr>
          <w:rFonts w:eastAsia="Times" w:cs="Times"/>
          <w:color w:val="000000" w:themeColor="text1"/>
        </w:rPr>
        <w:t xml:space="preserve">t are tailored to the specific needs </w:t>
      </w:r>
      <w:r w:rsidRPr="7BCB42C5">
        <w:rPr>
          <w:rFonts w:eastAsia="Times" w:cs="Times"/>
          <w:color w:val="000000" w:themeColor="text1"/>
        </w:rPr>
        <w:t xml:space="preserve">of the patient. </w:t>
      </w:r>
      <w:r w:rsidR="004B6391">
        <w:rPr>
          <w:rFonts w:eastAsia="Times" w:cs="Times"/>
          <w:color w:val="000000" w:themeColor="text1"/>
        </w:rPr>
        <w:t>For example, a</w:t>
      </w:r>
      <w:r w:rsidRPr="7BCB42C5">
        <w:rPr>
          <w:rFonts w:eastAsia="Times" w:cs="Times"/>
          <w:color w:val="000000" w:themeColor="text1"/>
        </w:rPr>
        <w:t xml:space="preserve">dvanced photorealistic rendering derived from CT and MRI scans, artificial intelligence methods for image understanding, and computational methods providing decision support to doctors are all important technologies that support medical professionals in their decision-making processes and help communicating findings. For example, generated photorealistic three-dimensional renderings from CT images can enhance the raw images and help doctors in planning invasive procedures and visualise processes and conditions that may be difficult to comprehend in traditional medical images. </w:t>
      </w:r>
      <w:r w:rsidR="00FB48C4">
        <w:rPr>
          <w:rFonts w:eastAsia="Times" w:cs="Times"/>
          <w:color w:val="000000" w:themeColor="text1"/>
        </w:rPr>
        <w:fldChar w:fldCharType="begin"/>
      </w:r>
      <w:r w:rsidR="00FB48C4">
        <w:rPr>
          <w:rFonts w:eastAsia="Times" w:cs="Times"/>
          <w:color w:val="000000" w:themeColor="text1"/>
        </w:rPr>
        <w:instrText xml:space="preserve"> REF _Ref18921259 \h </w:instrText>
      </w:r>
      <w:r w:rsidR="00FB48C4">
        <w:rPr>
          <w:rFonts w:eastAsia="Times" w:cs="Times"/>
          <w:color w:val="000000" w:themeColor="text1"/>
        </w:rPr>
      </w:r>
      <w:r w:rsidR="00FB48C4">
        <w:rPr>
          <w:rFonts w:eastAsia="Times" w:cs="Times"/>
          <w:color w:val="000000" w:themeColor="text1"/>
        </w:rPr>
        <w:fldChar w:fldCharType="separate"/>
      </w:r>
      <w:r w:rsidR="005B0CD2">
        <w:t xml:space="preserve">Figure </w:t>
      </w:r>
      <w:r w:rsidR="005B0CD2">
        <w:rPr>
          <w:noProof/>
        </w:rPr>
        <w:t>5</w:t>
      </w:r>
      <w:r w:rsidR="00FB48C4">
        <w:rPr>
          <w:rFonts w:eastAsia="Times" w:cs="Times"/>
          <w:color w:val="000000" w:themeColor="text1"/>
        </w:rPr>
        <w:fldChar w:fldCharType="end"/>
      </w:r>
      <w:r w:rsidR="00FB48C4">
        <w:rPr>
          <w:rFonts w:eastAsia="Times" w:cs="Times"/>
          <w:color w:val="000000" w:themeColor="text1"/>
        </w:rPr>
        <w:t xml:space="preserve"> </w:t>
      </w:r>
      <w:r w:rsidRPr="7BCB42C5">
        <w:rPr>
          <w:rFonts w:eastAsia="Times" w:cs="Times"/>
          <w:color w:val="000000" w:themeColor="text1"/>
        </w:rPr>
        <w:t xml:space="preserve">shows a traditional CT image and its photorealistic rendering in a 3D-model using appropriate colour, textures, and illumination.  </w:t>
      </w:r>
    </w:p>
    <w:p w14:paraId="3054290D" w14:textId="6A8131D3" w:rsidR="00704D67" w:rsidRDefault="000D4098" w:rsidP="00704D67">
      <w:pPr>
        <w:keepNext/>
        <w:ind w:firstLine="238"/>
        <w:jc w:val="both"/>
      </w:pPr>
      <w:r w:rsidRPr="003D619F">
        <w:rPr>
          <w:rFonts w:eastAsia="Times New Roman"/>
        </w:rPr>
        <w:lastRenderedPageBreak/>
        <w:fldChar w:fldCharType="begin"/>
      </w:r>
      <w:r w:rsidR="00A76D19">
        <w:rPr>
          <w:rFonts w:eastAsia="Times New Roman"/>
        </w:rPr>
        <w:instrText xml:space="preserve"> INCLUDEPICTURE "C:\\var\\folders\\1t\\zx_96r3557zdfb32x4bbyp887bzn94\\T\\com.microsoft.Word\\WebArchiveCopyPasteTempFiles\\page2image722144" \* MERGEFORMAT </w:instrText>
      </w:r>
      <w:r w:rsidRPr="003D619F">
        <w:rPr>
          <w:rFonts w:eastAsia="Times New Roman"/>
        </w:rPr>
        <w:fldChar w:fldCharType="separate"/>
      </w:r>
      <w:r w:rsidRPr="003D619F">
        <w:rPr>
          <w:rFonts w:eastAsia="Times New Roman"/>
          <w:noProof/>
        </w:rPr>
        <w:drawing>
          <wp:inline distT="0" distB="0" distL="0" distR="0" wp14:anchorId="4C254A27" wp14:editId="048D0408">
            <wp:extent cx="4184171" cy="1721612"/>
            <wp:effectExtent l="0" t="0" r="6985" b="5715"/>
            <wp:docPr id="2" name="Picture 2" descr="page2image722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age2image72214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04935" cy="1730156"/>
                    </a:xfrm>
                    <a:prstGeom prst="rect">
                      <a:avLst/>
                    </a:prstGeom>
                    <a:noFill/>
                    <a:ln>
                      <a:noFill/>
                    </a:ln>
                  </pic:spPr>
                </pic:pic>
              </a:graphicData>
            </a:graphic>
          </wp:inline>
        </w:drawing>
      </w:r>
      <w:r w:rsidRPr="003D619F">
        <w:rPr>
          <w:rFonts w:eastAsia="Times New Roman"/>
        </w:rPr>
        <w:fldChar w:fldCharType="end"/>
      </w:r>
    </w:p>
    <w:p w14:paraId="59DBE683" w14:textId="6FDFB1CC" w:rsidR="000D4098" w:rsidRPr="00F12EBF" w:rsidRDefault="00704D67" w:rsidP="00704D67">
      <w:pPr>
        <w:pStyle w:val="Caption"/>
        <w:jc w:val="both"/>
      </w:pPr>
      <w:bookmarkStart w:id="26" w:name="_Ref18921259"/>
      <w:r>
        <w:t xml:space="preserve">Figure </w:t>
      </w:r>
      <w:r>
        <w:fldChar w:fldCharType="begin"/>
      </w:r>
      <w:r>
        <w:instrText xml:space="preserve"> SEQ Figure \* ARABIC </w:instrText>
      </w:r>
      <w:r>
        <w:fldChar w:fldCharType="separate"/>
      </w:r>
      <w:r w:rsidR="005B0CD2">
        <w:rPr>
          <w:noProof/>
        </w:rPr>
        <w:t>5</w:t>
      </w:r>
      <w:r>
        <w:fldChar w:fldCharType="end"/>
      </w:r>
      <w:bookmarkEnd w:id="26"/>
      <w:r>
        <w:t>. Original CT image (left) and realistic rendering (right)</w:t>
      </w:r>
      <w:r w:rsidR="004F409B" w:rsidRPr="00F12EBF">
        <w:t xml:space="preserve"> </w:t>
      </w:r>
    </w:p>
    <w:p w14:paraId="27CA59B7" w14:textId="023B95EF" w:rsidR="003178AF" w:rsidRDefault="00A43874" w:rsidP="00181243">
      <w:pPr>
        <w:ind w:firstLine="238"/>
        <w:jc w:val="both"/>
        <w:rPr>
          <w:rFonts w:eastAsia="Times" w:cs="Times"/>
          <w:color w:val="000000" w:themeColor="text1"/>
        </w:rPr>
      </w:pPr>
      <w:r w:rsidRPr="3E1CD22F">
        <w:rPr>
          <w:rFonts w:eastAsia="Times" w:cs="Times"/>
          <w:color w:val="000000" w:themeColor="text1"/>
        </w:rPr>
        <w:t>Interpreting the tomographic data used in radiology and associated fields can be impacted by the environment that the data is viewed in. When performed on a traditional display, the ambient and direct lighting conditions found in radiology reading</w:t>
      </w:r>
      <w:r w:rsidR="00704D67" w:rsidRPr="3E1CD22F">
        <w:rPr>
          <w:rFonts w:eastAsia="Times" w:cs="Times"/>
          <w:color w:val="000000" w:themeColor="text1"/>
        </w:rPr>
        <w:t xml:space="preserve"> </w:t>
      </w:r>
      <w:r w:rsidRPr="3E1CD22F">
        <w:rPr>
          <w:rFonts w:eastAsia="Times" w:cs="Times"/>
          <w:color w:val="000000" w:themeColor="text1"/>
        </w:rPr>
        <w:t xml:space="preserve">rooms, coupled with the radiologist’s positioning to the display, can result in diagnostic errors due to poorly calibrated displays and reflections. Virtual reality has the potential to diminish or remove these aspects of the environment. Sousa et al. developed </w:t>
      </w:r>
      <w:proofErr w:type="spellStart"/>
      <w:r w:rsidRPr="3E1CD22F">
        <w:rPr>
          <w:rFonts w:eastAsia="Times" w:cs="Times"/>
          <w:color w:val="000000" w:themeColor="text1"/>
        </w:rPr>
        <w:t>VRRRRoom</w:t>
      </w:r>
      <w:proofErr w:type="spellEnd"/>
      <w:r w:rsidRPr="3E1CD22F">
        <w:rPr>
          <w:rFonts w:eastAsia="Times" w:cs="Times"/>
          <w:color w:val="000000" w:themeColor="text1"/>
        </w:rPr>
        <w:t xml:space="preserve">—Virtual Reality for Radiologist in the Reading Room—to examine the viability of using virtual reality to visualise and interact with tomographic data in a radiology context </w:t>
      </w:r>
      <w:r w:rsidRPr="3E1CD22F">
        <w:fldChar w:fldCharType="begin"/>
      </w:r>
      <w:r>
        <w:rPr>
          <w:rFonts w:eastAsia="Times" w:cs="Times"/>
          <w:color w:val="000000" w:themeColor="text1"/>
          <w:szCs w:val="20"/>
        </w:rPr>
        <w:instrText xml:space="preserve"> ADDIN EN.CITE &lt;EndNote&gt;&lt;Cite&gt;&lt;Author&gt;Sousa&lt;/Author&gt;&lt;Year&gt;2017&lt;/Year&gt;&lt;RecNum&gt;29&lt;/RecNum&gt;&lt;DisplayText&gt;(Sousa et al., 2017)&lt;/DisplayText&gt;&lt;record&gt;&lt;rec-number&gt;29&lt;/rec-number&gt;&lt;foreign-keys&gt;&lt;key app="EN" db-id="v2w9s5ps3vzf9zeezr5pz009w2dv05srrz22" timestamp="1567571140" guid="db1f9147-7687-4c37-a839-5f42786c8063"&gt;29&lt;/key&gt;&lt;/foreign-keys&gt;&lt;ref-type name="Journal Article"&gt;17&lt;/ref-type&gt;&lt;contributors&gt;&lt;authors&gt;&lt;author&gt;Sousa, M.&lt;/author&gt;&lt;author&gt;Mendes, D.&lt;/author&gt;&lt;author&gt;Paulo, S.&lt;/author&gt;&lt;author&gt;Matela, N.&lt;/author&gt;&lt;author&gt;Jorge, J.&lt;/author&gt;&lt;author&gt;Lopes, D. S.&lt;/author&gt;&lt;/authors&gt;&lt;/contributors&gt;&lt;auth-address&gt;Univ Lisbon, Lisboa IST, INESC ID, Lisbon, Portugal&amp;#xD;Univ Lisbon, Fac Ciencias, Lisbon, Portugal&lt;/auth-address&gt;&lt;titles&gt;&lt;title&gt;VRRRRoom: Virtual Reality for Radiologists in the Reading Room&lt;/title&gt;&lt;secondary-title&gt;Proceedings of the 2017 Acm Sigchi Conference on Human Factors in Computing Systems (Chi&amp;apos;17)&lt;/secondary-title&gt;&lt;/titles&gt;&lt;pages&gt;4057-4062&lt;/pages&gt;&lt;keywords&gt;&lt;keyword&gt;virtual reality&lt;/keyword&gt;&lt;keyword&gt;multitouch surfaces&lt;/keyword&gt;&lt;keyword&gt;medical visualization&lt;/keyword&gt;&lt;keyword&gt;interaction design&lt;/keyword&gt;&lt;keyword&gt;simulation&lt;/keyword&gt;&lt;keyword&gt;model&lt;/keyword&gt;&lt;/keywords&gt;&lt;dates&gt;&lt;year&gt;2017&lt;/year&gt;&lt;/dates&gt;&lt;accession-num&gt;WOS:000426970503084&lt;/accession-num&gt;&lt;urls&gt;&lt;related-urls&gt;&lt;url&gt;&amp;lt;Go to ISI&amp;gt;://WOS:000426970503084&lt;/url&gt;&lt;/related-urls&gt;&lt;/urls&gt;&lt;electronic-resource-num&gt;10.1145/3025453.3025566&lt;/electronic-resource-num&gt;&lt;language&gt;English&lt;/language&gt;&lt;/record&gt;&lt;/Cite&gt;&lt;/EndNote&gt;</w:instrText>
      </w:r>
      <w:r w:rsidRPr="3E1CD22F">
        <w:rPr>
          <w:rFonts w:eastAsia="Times" w:cs="Times"/>
          <w:color w:val="000000" w:themeColor="text1"/>
          <w:szCs w:val="20"/>
        </w:rPr>
        <w:fldChar w:fldCharType="separate"/>
      </w:r>
      <w:r w:rsidRPr="3E1CD22F">
        <w:rPr>
          <w:rFonts w:eastAsia="Times" w:cs="Times"/>
          <w:color w:val="000000" w:themeColor="text1"/>
        </w:rPr>
        <w:t>(Sousa et al., 2017)</w:t>
      </w:r>
      <w:r w:rsidRPr="3E1CD22F">
        <w:fldChar w:fldCharType="end"/>
      </w:r>
      <w:r w:rsidRPr="3E1CD22F">
        <w:rPr>
          <w:rFonts w:eastAsia="Times" w:cs="Times"/>
          <w:color w:val="000000" w:themeColor="text1"/>
        </w:rPr>
        <w:t xml:space="preserve">. </w:t>
      </w:r>
      <w:proofErr w:type="spellStart"/>
      <w:r w:rsidRPr="3E1CD22F">
        <w:rPr>
          <w:rFonts w:eastAsia="Times" w:cs="Times"/>
          <w:color w:val="000000" w:themeColor="text1"/>
        </w:rPr>
        <w:t>VRRRRoom</w:t>
      </w:r>
      <w:proofErr w:type="spellEnd"/>
      <w:r w:rsidRPr="3E1CD22F">
        <w:rPr>
          <w:rFonts w:eastAsia="Times" w:cs="Times"/>
          <w:color w:val="000000" w:themeColor="text1"/>
        </w:rPr>
        <w:t xml:space="preserve"> immerses the radiologist in their data by visualising the tomographic data as a full 3D projection in front of the user. The system provides a natural user interface for </w:t>
      </w:r>
      <w:r w:rsidRPr="3E1CD22F">
        <w:rPr>
          <w:rFonts w:eastAsia="Times" w:cs="Times"/>
          <w:color w:val="000000" w:themeColor="text1"/>
        </w:rPr>
        <w:lastRenderedPageBreak/>
        <w:t>manipulating this data, providing two-handed gestures to slice, adjust the brightness, and change the orientation of the 3D projection. A qualitative study of the system with radiology experts suggest that the immersion afforded by virtual reality reduced environmental distractions and conditions that would normally negatively affect readings. The study also suggests that the natural user interfaces are an efficient way for navigating tomographic data.</w:t>
      </w:r>
      <w:r w:rsidR="005458E7" w:rsidRPr="3E1CD22F">
        <w:rPr>
          <w:rFonts w:eastAsia="Times" w:cs="Times"/>
          <w:color w:val="000000" w:themeColor="text1"/>
        </w:rPr>
        <w:t xml:space="preserve"> </w:t>
      </w:r>
    </w:p>
    <w:p w14:paraId="02F1D643" w14:textId="0D30778E" w:rsidR="00BA691D" w:rsidRPr="003E06EB" w:rsidRDefault="000802BA" w:rsidP="003E06EB">
      <w:pPr>
        <w:ind w:firstLine="238"/>
        <w:jc w:val="both"/>
        <w:rPr>
          <w:rFonts w:eastAsia="Times" w:cs="Times"/>
          <w:color w:val="000000" w:themeColor="text1"/>
        </w:rPr>
      </w:pPr>
      <w:r w:rsidRPr="2CFAFD7F">
        <w:rPr>
          <w:rFonts w:eastAsia="Times" w:cs="Times"/>
          <w:color w:val="000000" w:themeColor="text1"/>
        </w:rPr>
        <w:t xml:space="preserve">Another example of a multi-modal interactive system where radiologists can enter patient notes and explore MRI scans in a virtual environment was presented by </w:t>
      </w:r>
      <w:r w:rsidR="006812E8" w:rsidRPr="2CFAFD7F">
        <w:rPr>
          <w:rFonts w:eastAsia="Times" w:cs="Times"/>
          <w:color w:val="000000" w:themeColor="text1"/>
        </w:rPr>
        <w:t>Prange et al.</w:t>
      </w:r>
      <w:r w:rsidR="00437DC1" w:rsidRPr="2CFAFD7F">
        <w:rPr>
          <w:rFonts w:eastAsia="Times" w:cs="Times"/>
          <w:color w:val="000000" w:themeColor="text1"/>
        </w:rPr>
        <w:t xml:space="preserve"> </w:t>
      </w:r>
      <w:r w:rsidR="00437DC1" w:rsidRPr="2CFAFD7F">
        <w:fldChar w:fldCharType="begin"/>
      </w:r>
      <w:r w:rsidR="003E06EB">
        <w:rPr>
          <w:rFonts w:eastAsia="Times" w:cs="Times"/>
          <w:color w:val="000000" w:themeColor="text1"/>
          <w:szCs w:val="20"/>
        </w:rPr>
        <w:instrText xml:space="preserve"> ADDIN EN.CITE &lt;EndNote&gt;&lt;Cite&gt;&lt;Author&gt;Prange&lt;/Author&gt;&lt;Year&gt;2018&lt;/Year&gt;&lt;RecNum&gt;32&lt;/RecNum&gt;&lt;DisplayText&gt;(Prange et al., 2018)&lt;/DisplayText&gt;&lt;record&gt;&lt;rec-number&gt;32&lt;/rec-number&gt;&lt;foreign-keys&gt;&lt;key app="EN" db-id="v2w9s5ps3vzf9zeezr5pz009w2dv05srrz22" timestamp="1567575633" guid="086ec3fa-d87c-48eb-a053-b6c4162d462e"&gt;32&lt;/key&gt;&lt;/foreign-keys&gt;&lt;ref-type name="Journal Article"&gt;17&lt;/ref-type&gt;&lt;contributors&gt;&lt;authors&gt;&lt;author&gt;Prange, A.&lt;/author&gt;&lt;author&gt;Barz, M.&lt;/author&gt;&lt;author&gt;Sonntag, D.&lt;/author&gt;&lt;/authors&gt;&lt;/contributors&gt;&lt;auth-address&gt;German Res Ctr Artificial Intelligence DFKI, Saarbrucken, Germany&lt;/auth-address&gt;&lt;titles&gt;&lt;title&gt;Medical 3D Images in Multimodal Virtual Reality&lt;/title&gt;&lt;secondary-title&gt;Companion of the 23rd International Conference on Intelligent User Interfaces (Iui&amp;apos;18)&lt;/secondary-title&gt;&lt;/titles&gt;&lt;keywords&gt;&lt;keyword&gt;multimodality&lt;/keyword&gt;&lt;keyword&gt;position sensor&lt;/keyword&gt;&lt;keyword&gt;hand and pen gestures&lt;/keyword&gt;&lt;keyword&gt;speech&lt;/keyword&gt;&lt;keyword&gt;3d images&lt;/keyword&gt;&lt;keyword&gt;decision support&lt;/keyword&gt;&lt;keyword&gt;virtual reality&lt;/keyword&gt;&lt;keyword&gt;radiology&lt;/keyword&gt;&lt;/keywords&gt;&lt;dates&gt;&lt;year&gt;2018&lt;/year&gt;&lt;/dates&gt;&lt;accession-num&gt;WOS:000458680100019&lt;/accession-num&gt;&lt;urls&gt;&lt;related-urls&gt;&lt;url&gt;&amp;lt;Go to ISI&amp;gt;://WOS:000458680100019&lt;/url&gt;&lt;/related-urls&gt;&lt;/urls&gt;&lt;electronic-resource-num&gt;10.1145/3180308.3180327&lt;/electronic-resource-num&gt;&lt;language&gt;English&lt;/language&gt;&lt;/record&gt;&lt;/Cite&gt;&lt;/EndNote&gt;</w:instrText>
      </w:r>
      <w:r w:rsidR="00437DC1" w:rsidRPr="2CFAFD7F">
        <w:rPr>
          <w:rFonts w:eastAsia="Times" w:cs="Times"/>
          <w:color w:val="000000" w:themeColor="text1"/>
          <w:szCs w:val="20"/>
        </w:rPr>
        <w:fldChar w:fldCharType="separate"/>
      </w:r>
      <w:r w:rsidR="003E06EB">
        <w:rPr>
          <w:rFonts w:eastAsia="Times" w:cs="Times"/>
          <w:noProof/>
          <w:color w:val="000000" w:themeColor="text1"/>
          <w:szCs w:val="20"/>
        </w:rPr>
        <w:t>(Prange et al., 2018)</w:t>
      </w:r>
      <w:r w:rsidR="00437DC1" w:rsidRPr="2CFAFD7F">
        <w:fldChar w:fldCharType="end"/>
      </w:r>
      <w:r w:rsidR="003E06EB" w:rsidRPr="2CFAFD7F">
        <w:rPr>
          <w:rFonts w:eastAsia="Times" w:cs="Times"/>
          <w:color w:val="000000" w:themeColor="text1"/>
        </w:rPr>
        <w:t xml:space="preserve">. </w:t>
      </w:r>
      <w:r w:rsidR="006812E8" w:rsidRPr="2CFAFD7F">
        <w:rPr>
          <w:rFonts w:eastAsia="Times" w:cs="Times"/>
          <w:color w:val="000000" w:themeColor="text1"/>
        </w:rPr>
        <w:t>The system provides an immersive experience to doctors who can walk around in the virtual room and interact with the system via speech and hand gestures. The system includes a natural language-based dialog system, through which doctors can retrieve patient records and interrogate records in using natural language questions. The dialogue system has been integrated with a machine-learning based medical expert system that enables doctors to obtain information about therapies that may best suit a given patient from within the virtual environment.</w:t>
      </w:r>
    </w:p>
    <w:p w14:paraId="45FED9A5" w14:textId="0DF1EBFB" w:rsidR="00FA14E9" w:rsidRDefault="001B2699" w:rsidP="00FA14E9">
      <w:pPr>
        <w:ind w:firstLine="238"/>
        <w:jc w:val="both"/>
        <w:rPr>
          <w:rFonts w:eastAsia="Times" w:cs="Times"/>
          <w:color w:val="000000" w:themeColor="text1"/>
        </w:rPr>
      </w:pPr>
      <w:r>
        <w:rPr>
          <w:rFonts w:eastAsia="Times" w:cs="Times"/>
          <w:noProof/>
          <w:color w:val="000000" w:themeColor="text1"/>
          <w:szCs w:val="20"/>
        </w:rPr>
        <w:lastRenderedPageBreak/>
        <mc:AlternateContent>
          <mc:Choice Requires="wpg">
            <w:drawing>
              <wp:anchor distT="0" distB="0" distL="114300" distR="114300" simplePos="0" relativeHeight="251658244" behindDoc="0" locked="0" layoutInCell="1" allowOverlap="1" wp14:anchorId="4A7C4D44" wp14:editId="790D232A">
                <wp:simplePos x="0" y="0"/>
                <wp:positionH relativeFrom="column">
                  <wp:posOffset>721614</wp:posOffset>
                </wp:positionH>
                <wp:positionV relativeFrom="paragraph">
                  <wp:posOffset>2221103</wp:posOffset>
                </wp:positionV>
                <wp:extent cx="3027680" cy="2047877"/>
                <wp:effectExtent l="0" t="0" r="0" b="9525"/>
                <wp:wrapTopAndBottom/>
                <wp:docPr id="44" name="Group 44"/>
                <wp:cNvGraphicFramePr/>
                <a:graphic xmlns:a="http://schemas.openxmlformats.org/drawingml/2006/main">
                  <a:graphicData uri="http://schemas.microsoft.com/office/word/2010/wordprocessingGroup">
                    <wpg:wgp>
                      <wpg:cNvGrpSpPr/>
                      <wpg:grpSpPr>
                        <a:xfrm>
                          <a:off x="0" y="0"/>
                          <a:ext cx="3027680" cy="2047877"/>
                          <a:chOff x="0" y="0"/>
                          <a:chExt cx="3027680" cy="2047877"/>
                        </a:xfrm>
                      </wpg:grpSpPr>
                      <pic:pic xmlns:pic="http://schemas.openxmlformats.org/drawingml/2006/picture">
                        <pic:nvPicPr>
                          <pic:cNvPr id="45" name="Picture 45" descr="https://lh3.googleusercontent.com/C3avY9u9Vs6uwshxP86lVKrj90A9R4mBrAX2qPyvlglFzSZ2128tS9cZifwaxc3iM6TTlkCpAKVSlVWKz_WM7aTyU9BJRjfL0qNYr6Obdl4Wa6kVh8TIVAucNBBtFEg6RbncyPAO"/>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27680" cy="1666240"/>
                          </a:xfrm>
                          <a:prstGeom prst="rect">
                            <a:avLst/>
                          </a:prstGeom>
                          <a:noFill/>
                          <a:ln>
                            <a:noFill/>
                          </a:ln>
                        </pic:spPr>
                      </pic:pic>
                      <wps:wsp>
                        <wps:cNvPr id="46" name="Text Box 46"/>
                        <wps:cNvSpPr txBox="1"/>
                        <wps:spPr>
                          <a:xfrm>
                            <a:off x="0" y="1724027"/>
                            <a:ext cx="3027680" cy="323850"/>
                          </a:xfrm>
                          <a:prstGeom prst="rect">
                            <a:avLst/>
                          </a:prstGeom>
                          <a:solidFill>
                            <a:prstClr val="white"/>
                          </a:solidFill>
                          <a:ln>
                            <a:noFill/>
                          </a:ln>
                          <a:effectLst/>
                        </wps:spPr>
                        <wps:txbx>
                          <w:txbxContent>
                            <w:p w14:paraId="42144AAD" w14:textId="40E80151" w:rsidR="008A6CFD" w:rsidRPr="00C74D83" w:rsidRDefault="008A6CFD" w:rsidP="005458E7">
                              <w:pPr>
                                <w:pStyle w:val="Caption"/>
                                <w:rPr>
                                  <w:rFonts w:cs="Arial"/>
                                  <w:noProof/>
                                  <w:color w:val="000000"/>
                                  <w:bdr w:val="none" w:sz="0" w:space="0" w:color="auto" w:frame="1"/>
                                  <w:shd w:val="clear" w:color="auto" w:fill="FFFFFF"/>
                                </w:rPr>
                              </w:pPr>
                              <w:r>
                                <w:t xml:space="preserve">Figure </w:t>
                              </w:r>
                              <w:r>
                                <w:fldChar w:fldCharType="begin"/>
                              </w:r>
                              <w:r>
                                <w:instrText xml:space="preserve"> SEQ Figure \* ARABIC </w:instrText>
                              </w:r>
                              <w:r>
                                <w:fldChar w:fldCharType="separate"/>
                              </w:r>
                              <w:r w:rsidR="005B0CD2">
                                <w:rPr>
                                  <w:noProof/>
                                </w:rPr>
                                <w:t>6</w:t>
                              </w:r>
                              <w:r>
                                <w:fldChar w:fldCharType="end"/>
                              </w:r>
                              <w:r>
                                <w:t xml:space="preserve"> – </w:t>
                              </w:r>
                              <w:r>
                                <w:t>VRRRRoom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A7C4D44" id="Group 44" o:spid="_x0000_s1034" style="position:absolute;left:0;text-align:left;margin-left:56.8pt;margin-top:174.9pt;width:238.4pt;height:161.25pt;z-index:251658244" coordsize="30276,20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">
                <v:shape id="Picture 45" o:spid="_x0000_s1035" type="#_x0000_t75" alt="https://lh3.googleusercontent.com/C3avY9u9Vs6uwshxP86lVKrj90A9R4mBrAX2qPyvlglFzSZ2128tS9cZifwaxc3iM6TTlkCpAKVSlVWKz_WM7aTyU9BJRjfL0qNYr6Obdl4Wa6kVh8TIVAucNBBtFEg6RbncyPAO" style="position:absolute;width:30276;height:16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">
                  <v:imagedata r:id="rId22" o:title="C3avY9u9Vs6uwshxP86lVKrj90A9R4mBrAX2qPyvlglFzSZ2128tS9cZifwaxc3iM6TTlkCpAKVSlVWKz_WM7aTyU9BJRjfL0qNYr6Obdl4Wa6kVh8TIVAucNBBtFEg6RbncyPAO"/>
                </v:shape>
                <v:shape id="Text Box 46" o:spid="_x0000_s1036" type="#_x0000_t202" style="position:absolute;top:17240;width:3027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42144AAD" w14:textId="40E80151" w:rsidR="008A6CFD" w:rsidRPr="00C74D83" w:rsidRDefault="008A6CFD" w:rsidP="005458E7">
                        <w:pPr>
                          <w:pStyle w:val="Caption"/>
                          <w:rPr>
                            <w:rFonts w:cs="Arial"/>
                            <w:noProof/>
                            <w:color w:val="000000"/>
                            <w:bdr w:val="none" w:sz="0" w:space="0" w:color="auto" w:frame="1"/>
                            <w:shd w:val="clear" w:color="auto" w:fill="FFFFFF"/>
                          </w:rPr>
                        </w:pPr>
                        <w:r>
                          <w:t xml:space="preserve">Figure </w:t>
                        </w:r>
                        <w:r>
                          <w:fldChar w:fldCharType="begin"/>
                        </w:r>
                        <w:r>
                          <w:instrText xml:space="preserve"> SEQ Figure \* ARABIC </w:instrText>
                        </w:r>
                        <w:r>
                          <w:fldChar w:fldCharType="separate"/>
                        </w:r>
                        <w:r w:rsidR="005B0CD2">
                          <w:rPr>
                            <w:noProof/>
                          </w:rPr>
                          <w:t>6</w:t>
                        </w:r>
                        <w:r>
                          <w:fldChar w:fldCharType="end"/>
                        </w:r>
                        <w:r>
                          <w:t xml:space="preserve"> – </w:t>
                        </w:r>
                        <w:r>
                          <w:t>VRRRRoom system</w:t>
                        </w:r>
                      </w:p>
                    </w:txbxContent>
                  </v:textbox>
                </v:shape>
                <w10:wrap type="topAndBottom"/>
              </v:group>
            </w:pict>
          </mc:Fallback>
        </mc:AlternateContent>
      </w:r>
      <w:r w:rsidR="00FA14E9" w:rsidRPr="2CFAFD7F">
        <w:rPr>
          <w:rFonts w:eastAsia="Times" w:cs="Times"/>
          <w:color w:val="000000" w:themeColor="text1"/>
        </w:rPr>
        <w:t xml:space="preserve">Artificial intelligence and machine learning techniques have also been applied to interpret and enhance medical images. </w:t>
      </w:r>
      <w:proofErr w:type="spellStart"/>
      <w:r w:rsidR="00FA14E9" w:rsidRPr="2CFAFD7F">
        <w:rPr>
          <w:rFonts w:eastAsia="Times" w:cs="Times"/>
          <w:color w:val="000000" w:themeColor="text1"/>
        </w:rPr>
        <w:t>Comaniciu</w:t>
      </w:r>
      <w:proofErr w:type="spellEnd"/>
      <w:r w:rsidR="00FA14E9" w:rsidRPr="2CFAFD7F">
        <w:rPr>
          <w:rFonts w:eastAsia="Times" w:cs="Times"/>
          <w:color w:val="000000" w:themeColor="text1"/>
        </w:rPr>
        <w:t xml:space="preserve"> et al</w:t>
      </w:r>
      <w:r w:rsidR="00AC329F">
        <w:rPr>
          <w:rFonts w:eastAsia="Times" w:cs="Times"/>
          <w:color w:val="000000" w:themeColor="text1"/>
        </w:rPr>
        <w:t xml:space="preserve"> (</w:t>
      </w:r>
      <w:r w:rsidR="00AC329F" w:rsidRPr="2CFAFD7F">
        <w:fldChar w:fldCharType="begin"/>
      </w:r>
      <w:r w:rsidR="00AC329F">
        <w:rPr>
          <w:rFonts w:eastAsia="Times" w:cs="Times"/>
          <w:color w:val="000000" w:themeColor="text1"/>
          <w:szCs w:val="20"/>
        </w:rPr>
        <w:instrText xml:space="preserve"> ADDIN EN.CITE &lt;EndNote&gt;&lt;Cite&gt;&lt;Author&gt;Comaniciu&lt;/Author&gt;&lt;Year&gt;2016&lt;/Year&gt;&lt;RecNum&gt;40&lt;/RecNum&gt;&lt;DisplayText&gt;(Comaniciu et al., 2016)&lt;/DisplayText&gt;&lt;record&gt;&lt;rec-number&gt;40&lt;/rec-number&gt;&lt;foreign-keys&gt;&lt;key app="EN" db-id="v2w9s5ps3vzf9zeezr5pz009w2dv05srrz22" timestamp="1568065302" guid="834cc5fd-5f19-48d3-9ba1-c4a47da27688"&gt;40&lt;/key&gt;&lt;/foreign-keys&gt;&lt;ref-type name="Journal Article"&gt;17&lt;/ref-type&gt;&lt;contributors&gt;&lt;authors&gt;&lt;author&gt;Comaniciu, Dorin&lt;/author&gt;&lt;author&gt;Engel, Klaus&lt;/author&gt;&lt;author&gt;Georgescu, Bogdan&lt;/author&gt;&lt;author&gt;Mansi, Tommaso&lt;/author&gt;&lt;/authors&gt;&lt;/contributors&gt;&lt;titles&gt;&lt;title&gt;Shaping the future through innovations: From medical imaging to precision medicine&lt;/title&gt;&lt;secondary-title&gt;Medical Image Analysis&lt;/secondary-title&gt;&lt;/titles&gt;&lt;periodical&gt;&lt;full-title&gt;Medical Image Analysis&lt;/full-title&gt;&lt;/periodical&gt;&lt;pages&gt;19-26&lt;/pages&gt;&lt;volume&gt;33&lt;/volume&gt;&lt;keywords&gt;&lt;keyword&gt;Photorealistic rendering&lt;/keyword&gt;&lt;keyword&gt;Artificial intelligence for image parsing&lt;/keyword&gt;&lt;keyword&gt;Heart valves modelling&lt;/keyword&gt;&lt;keyword&gt;Computational modelling&lt;/keyword&gt;&lt;/keywords&gt;&lt;dates&gt;&lt;year&gt;2016&lt;/year&gt;&lt;pub-dates&gt;&lt;date&gt;2016/10/01/&lt;/date&gt;&lt;/pub-dates&gt;&lt;/dates&gt;&lt;isbn&gt;1361-8415&lt;/isbn&gt;&lt;urls&gt;&lt;related-urls&gt;&lt;url&gt;http://www.sciencedirect.com/science/article/pii/S1361841516300962&lt;/url&gt;&lt;/related-urls&gt;&lt;/urls&gt;&lt;electronic-resource-num&gt;https://doi.org/10.1016/j.media.2016.06.016&lt;/electronic-resource-num&gt;&lt;/record&gt;&lt;/Cite&gt;&lt;/EndNote&gt;</w:instrText>
      </w:r>
      <w:r w:rsidR="00AC329F" w:rsidRPr="2CFAFD7F">
        <w:rPr>
          <w:rFonts w:eastAsia="Times" w:cs="Times"/>
          <w:color w:val="000000" w:themeColor="text1"/>
          <w:szCs w:val="20"/>
        </w:rPr>
        <w:fldChar w:fldCharType="separate"/>
      </w:r>
      <w:r w:rsidR="00AC329F" w:rsidRPr="2CFAFD7F">
        <w:rPr>
          <w:rFonts w:eastAsia="Times" w:cs="Times"/>
          <w:noProof/>
          <w:color w:val="000000" w:themeColor="text1"/>
        </w:rPr>
        <w:t>2016)</w:t>
      </w:r>
      <w:r w:rsidR="00AC329F" w:rsidRPr="2CFAFD7F">
        <w:fldChar w:fldCharType="end"/>
      </w:r>
      <w:r w:rsidR="00FA14E9" w:rsidRPr="2CFAFD7F">
        <w:rPr>
          <w:rFonts w:eastAsia="Times" w:cs="Times"/>
          <w:color w:val="000000" w:themeColor="text1"/>
        </w:rPr>
        <w:t xml:space="preserve"> present an overview of recent advances in this area. For example, image segments corresponding to anatomical structures such as organs can be automatically identified, highlighted, and labelled in medical images. </w:t>
      </w:r>
      <w:r w:rsidR="00C74BC8" w:rsidRPr="2CFAFD7F">
        <w:fldChar w:fldCharType="begin"/>
      </w:r>
      <w:r w:rsidR="00C74BC8">
        <w:rPr>
          <w:rFonts w:eastAsia="Times" w:cs="Times"/>
          <w:color w:val="000000" w:themeColor="text1"/>
          <w:szCs w:val="20"/>
        </w:rPr>
        <w:instrText xml:space="preserve"> REF _Ref18921679 \h </w:instrText>
      </w:r>
      <w:r w:rsidR="00C74BC8" w:rsidRPr="2CFAFD7F">
        <w:rPr>
          <w:rFonts w:eastAsia="Times" w:cs="Times"/>
          <w:color w:val="000000" w:themeColor="text1"/>
          <w:szCs w:val="20"/>
          <w:highlight w:val="yellow"/>
        </w:rPr>
        <w:fldChar w:fldCharType="separate"/>
      </w:r>
      <w:r w:rsidR="005B0CD2">
        <w:t xml:space="preserve">Figure </w:t>
      </w:r>
      <w:r w:rsidR="005B0CD2">
        <w:rPr>
          <w:noProof/>
        </w:rPr>
        <w:t>7</w:t>
      </w:r>
      <w:r w:rsidR="00C74BC8" w:rsidRPr="2CFAFD7F">
        <w:fldChar w:fldCharType="end"/>
      </w:r>
      <w:r w:rsidR="00FA14E9" w:rsidRPr="2CFAFD7F">
        <w:rPr>
          <w:rFonts w:eastAsia="Times" w:cs="Times"/>
          <w:color w:val="000000" w:themeColor="text1"/>
        </w:rPr>
        <w:t xml:space="preserve"> shows and example of </w:t>
      </w:r>
      <w:r w:rsidR="00325D6A" w:rsidRPr="2CFAFD7F">
        <w:rPr>
          <w:rFonts w:eastAsia="Times" w:cs="Times"/>
          <w:color w:val="000000" w:themeColor="text1"/>
        </w:rPr>
        <w:t xml:space="preserve">overlaid </w:t>
      </w:r>
      <w:r w:rsidR="00FA14E9" w:rsidRPr="2CFAFD7F">
        <w:rPr>
          <w:rFonts w:eastAsia="Times" w:cs="Times"/>
          <w:color w:val="000000" w:themeColor="text1"/>
        </w:rPr>
        <w:t xml:space="preserve">anatomical landmarks and structures that were identified in medical images. Such methods can lead to improved quality of diagnosis, reduced uncertainty, and increased efficiency through comprehensive automated analysis, reporting, and comparison functions that combine medical images and test results with data sourced from specific patient history, similar cases and treatments. </w:t>
      </w:r>
    </w:p>
    <w:p w14:paraId="4E354F3F" w14:textId="45F3BB78" w:rsidR="00BA73C7" w:rsidRDefault="00BA73C7" w:rsidP="00553629">
      <w:pPr>
        <w:keepNext/>
        <w:ind w:firstLine="238"/>
        <w:jc w:val="center"/>
      </w:pPr>
      <w:r w:rsidRPr="003D619F">
        <w:rPr>
          <w:rFonts w:eastAsia="Times New Roman"/>
        </w:rPr>
        <w:lastRenderedPageBreak/>
        <w:fldChar w:fldCharType="begin"/>
      </w:r>
      <w:r w:rsidR="00A76D19">
        <w:rPr>
          <w:rFonts w:eastAsia="Times New Roman"/>
        </w:rPr>
        <w:instrText xml:space="preserve"> INCLUDEPICTURE "C:\\var\\folders\\1t\\zx_96r3557zdfb32x4bbyp887bzn94\\T\\com.microsoft.Word\\WebArchiveCopyPasteTempFiles\\page4image844112" \* MERGEFORMAT </w:instrText>
      </w:r>
      <w:r w:rsidRPr="003D619F">
        <w:rPr>
          <w:rFonts w:eastAsia="Times New Roman"/>
        </w:rPr>
        <w:fldChar w:fldCharType="separate"/>
      </w:r>
      <w:r w:rsidRPr="003D619F">
        <w:rPr>
          <w:rFonts w:eastAsia="Times New Roman"/>
          <w:noProof/>
        </w:rPr>
        <w:drawing>
          <wp:inline distT="0" distB="0" distL="0" distR="0" wp14:anchorId="394325AC" wp14:editId="600904A9">
            <wp:extent cx="2743200" cy="2480945"/>
            <wp:effectExtent l="0" t="0" r="0" b="0"/>
            <wp:docPr id="10" name="Picture 10" descr="page4image84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4image8441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43200" cy="2480945"/>
                    </a:xfrm>
                    <a:prstGeom prst="rect">
                      <a:avLst/>
                    </a:prstGeom>
                    <a:noFill/>
                    <a:ln>
                      <a:noFill/>
                    </a:ln>
                  </pic:spPr>
                </pic:pic>
              </a:graphicData>
            </a:graphic>
          </wp:inline>
        </w:drawing>
      </w:r>
      <w:r w:rsidRPr="003D619F">
        <w:rPr>
          <w:rFonts w:eastAsia="Times New Roman"/>
        </w:rPr>
        <w:fldChar w:fldCharType="end"/>
      </w:r>
    </w:p>
    <w:p w14:paraId="4BF2B609" w14:textId="742671DA" w:rsidR="00B14A3F" w:rsidRDefault="00BA73C7" w:rsidP="00BA73C7">
      <w:pPr>
        <w:pStyle w:val="Caption"/>
        <w:jc w:val="both"/>
      </w:pPr>
      <w:bookmarkStart w:id="27" w:name="_Ref18921679"/>
      <w:r>
        <w:t xml:space="preserve">Figure </w:t>
      </w:r>
      <w:r>
        <w:fldChar w:fldCharType="begin"/>
      </w:r>
      <w:r>
        <w:instrText xml:space="preserve"> SEQ Figure \* ARABIC </w:instrText>
      </w:r>
      <w:r>
        <w:fldChar w:fldCharType="separate"/>
      </w:r>
      <w:r w:rsidR="005B0CD2">
        <w:rPr>
          <w:noProof/>
        </w:rPr>
        <w:t>7</w:t>
      </w:r>
      <w:r>
        <w:fldChar w:fldCharType="end"/>
      </w:r>
      <w:bookmarkEnd w:id="27"/>
      <w:r w:rsidR="00553629">
        <w:t>.Whole Body CT Scan,</w:t>
      </w:r>
      <w:r>
        <w:t xml:space="preserve"> identified organs and anatomical landmarks.</w:t>
      </w:r>
      <w:r w:rsidR="004F409B">
        <w:t xml:space="preserve"> </w:t>
      </w:r>
    </w:p>
    <w:p w14:paraId="5CF06422" w14:textId="7534BEB0" w:rsidR="00FA14E9" w:rsidRDefault="00FA14E9" w:rsidP="00FA14E9">
      <w:pPr>
        <w:ind w:firstLine="238"/>
        <w:jc w:val="both"/>
      </w:pPr>
      <w:r w:rsidRPr="7BCB42C5">
        <w:rPr>
          <w:rFonts w:eastAsia="Times" w:cs="Times"/>
          <w:color w:val="000000" w:themeColor="text1"/>
        </w:rPr>
        <w:t>Precision medicine has benefitted from Artificial Intelligence methods. Model reconstruction techniques combined with machine learning methods can infer important landmarks, infer anatomy, and help synthesise precision surgical materials tailored to the specific conditions of a given patient. It is expected that three-dimensional models continuously reconstructed from medical sensors and images will be used to guide interventions in real-time</w:t>
      </w:r>
      <w:r>
        <w:rPr>
          <w:rFonts w:eastAsia="Times" w:cs="Times"/>
          <w:color w:val="000000" w:themeColor="text1"/>
        </w:rPr>
        <w:t xml:space="preserve"> in the future</w:t>
      </w:r>
      <w:r w:rsidRPr="7BCB42C5">
        <w:rPr>
          <w:rFonts w:eastAsia="Times" w:cs="Times"/>
          <w:color w:val="000000" w:themeColor="text1"/>
        </w:rPr>
        <w:t>.</w:t>
      </w:r>
    </w:p>
    <w:p w14:paraId="1B3737E6" w14:textId="21247B3A" w:rsidR="006812E8" w:rsidRDefault="00FA14E9" w:rsidP="003178AF">
      <w:pPr>
        <w:ind w:firstLine="238"/>
        <w:jc w:val="both"/>
        <w:rPr>
          <w:rFonts w:eastAsia="Times" w:cs="Times"/>
          <w:color w:val="000000" w:themeColor="text1"/>
          <w:szCs w:val="20"/>
        </w:rPr>
      </w:pPr>
      <w:r w:rsidRPr="43D814FC">
        <w:rPr>
          <w:rFonts w:eastAsia="Times" w:cs="Times"/>
          <w:color w:val="000000" w:themeColor="text1"/>
          <w:szCs w:val="20"/>
        </w:rPr>
        <w:t xml:space="preserve">Computational models are increasingly being used to infer physiological conditions from medical imaging, thus replacing traditional invasive measurement techniques. For example, </w:t>
      </w:r>
      <w:r w:rsidRPr="43D814FC">
        <w:rPr>
          <w:rFonts w:eastAsia="Times" w:cs="Times"/>
          <w:color w:val="000000" w:themeColor="text1"/>
          <w:szCs w:val="20"/>
        </w:rPr>
        <w:lastRenderedPageBreak/>
        <w:t xml:space="preserve">fractional flow rates characterizing the severity of coronary stenosis can be accurately inferred from CT images and fluid dynamic models. Moreover, quantitative models supported by machine learning technologies can be used to create patient-specific virtual models and predict outcomes under different scenarios. Virtual reality renderings of predicted treatment outcomes may assist doctors in comparing treatment options and identifying patient-specific optimal treatment plans. For example, </w:t>
      </w:r>
      <w:r w:rsidR="004D5B7F">
        <w:rPr>
          <w:rFonts w:eastAsia="Times" w:cs="Times"/>
          <w:color w:val="000000" w:themeColor="text1"/>
          <w:szCs w:val="20"/>
          <w:highlight w:val="yellow"/>
        </w:rPr>
        <w:fldChar w:fldCharType="begin"/>
      </w:r>
      <w:r w:rsidR="004D5B7F">
        <w:rPr>
          <w:rFonts w:eastAsia="Times" w:cs="Times"/>
          <w:color w:val="000000" w:themeColor="text1"/>
          <w:szCs w:val="20"/>
        </w:rPr>
        <w:instrText xml:space="preserve"> REF _Ref18921774 \h </w:instrText>
      </w:r>
      <w:r w:rsidR="004D5B7F">
        <w:rPr>
          <w:rFonts w:eastAsia="Times" w:cs="Times"/>
          <w:color w:val="000000" w:themeColor="text1"/>
          <w:szCs w:val="20"/>
          <w:highlight w:val="yellow"/>
        </w:rPr>
      </w:r>
      <w:r w:rsidR="004D5B7F">
        <w:rPr>
          <w:rFonts w:eastAsia="Times" w:cs="Times"/>
          <w:color w:val="000000" w:themeColor="text1"/>
          <w:szCs w:val="20"/>
          <w:highlight w:val="yellow"/>
        </w:rPr>
        <w:fldChar w:fldCharType="separate"/>
      </w:r>
      <w:r w:rsidR="005B0CD2">
        <w:t xml:space="preserve">Figure </w:t>
      </w:r>
      <w:r w:rsidR="005B0CD2">
        <w:rPr>
          <w:noProof/>
        </w:rPr>
        <w:t>8</w:t>
      </w:r>
      <w:r w:rsidR="004D5B7F">
        <w:rPr>
          <w:rFonts w:eastAsia="Times" w:cs="Times"/>
          <w:color w:val="000000" w:themeColor="text1"/>
          <w:szCs w:val="20"/>
          <w:highlight w:val="yellow"/>
        </w:rPr>
        <w:fldChar w:fldCharType="end"/>
      </w:r>
      <w:r w:rsidRPr="43D814FC">
        <w:rPr>
          <w:rFonts w:eastAsia="Times" w:cs="Times"/>
          <w:color w:val="000000" w:themeColor="text1"/>
          <w:szCs w:val="20"/>
        </w:rPr>
        <w:t xml:space="preserve"> shows the treatment effect on heart function as predicted by a personalized quantitative treatment model for a patient.</w:t>
      </w:r>
    </w:p>
    <w:p w14:paraId="512C2EAC" w14:textId="27D9CD55" w:rsidR="004D5B7F" w:rsidRDefault="004D5B7F" w:rsidP="00553629">
      <w:pPr>
        <w:keepNext/>
        <w:ind w:firstLine="238"/>
        <w:jc w:val="center"/>
      </w:pPr>
      <w:r w:rsidRPr="009129EC">
        <w:rPr>
          <w:rFonts w:eastAsia="Times New Roman"/>
        </w:rPr>
        <w:fldChar w:fldCharType="begin"/>
      </w:r>
      <w:r w:rsidR="00A76D19">
        <w:rPr>
          <w:rFonts w:eastAsia="Times New Roman"/>
        </w:rPr>
        <w:instrText xml:space="preserve"> INCLUDEPICTURE "C:\\var\\folders\\1t\\zx_96r3557zdfb32x4bbyp887bzn94\\T\\com.microsoft.Word\\WebArchiveCopyPasteTempFiles\\page7image692080" \* MERGEFORMAT </w:instrText>
      </w:r>
      <w:r w:rsidRPr="009129EC">
        <w:rPr>
          <w:rFonts w:eastAsia="Times New Roman"/>
        </w:rPr>
        <w:fldChar w:fldCharType="separate"/>
      </w:r>
      <w:r w:rsidRPr="009129EC">
        <w:rPr>
          <w:rFonts w:eastAsia="Times New Roman"/>
          <w:noProof/>
        </w:rPr>
        <w:drawing>
          <wp:inline distT="0" distB="0" distL="0" distR="0" wp14:anchorId="78418DBE" wp14:editId="05E79F93">
            <wp:extent cx="1828800" cy="2201545"/>
            <wp:effectExtent l="0" t="0" r="0" b="0"/>
            <wp:docPr id="11" name="Picture 11" descr="page7image69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7image69208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28800" cy="2201545"/>
                    </a:xfrm>
                    <a:prstGeom prst="rect">
                      <a:avLst/>
                    </a:prstGeom>
                    <a:noFill/>
                    <a:ln>
                      <a:noFill/>
                    </a:ln>
                  </pic:spPr>
                </pic:pic>
              </a:graphicData>
            </a:graphic>
          </wp:inline>
        </w:drawing>
      </w:r>
      <w:r w:rsidRPr="009129EC">
        <w:rPr>
          <w:rFonts w:eastAsia="Times New Roman"/>
        </w:rPr>
        <w:fldChar w:fldCharType="end"/>
      </w:r>
    </w:p>
    <w:p w14:paraId="1962087F" w14:textId="226FBC09" w:rsidR="00C74BC8" w:rsidRPr="003178AF" w:rsidRDefault="004D5B7F" w:rsidP="004D5B7F">
      <w:pPr>
        <w:pStyle w:val="Caption"/>
        <w:jc w:val="both"/>
      </w:pPr>
      <w:bookmarkStart w:id="28" w:name="_Ref18921774"/>
      <w:r>
        <w:t xml:space="preserve">Figure </w:t>
      </w:r>
      <w:r>
        <w:fldChar w:fldCharType="begin"/>
      </w:r>
      <w:r>
        <w:instrText xml:space="preserve"> SEQ Figure \* ARABIC </w:instrText>
      </w:r>
      <w:r>
        <w:fldChar w:fldCharType="separate"/>
      </w:r>
      <w:r w:rsidR="005B0CD2">
        <w:rPr>
          <w:noProof/>
        </w:rPr>
        <w:t>8</w:t>
      </w:r>
      <w:r>
        <w:fldChar w:fldCharType="end"/>
      </w:r>
      <w:bookmarkEnd w:id="28"/>
      <w:r>
        <w:t>.</w:t>
      </w:r>
      <w:r w:rsidRPr="004D5B7F">
        <w:t xml:space="preserve"> Effect of ventricular pacing on cardiac electrophysiology as predicted by a patient-specific model.</w:t>
      </w:r>
      <w:r w:rsidR="008A6CFD" w:rsidRPr="003178AF">
        <w:t xml:space="preserve"> </w:t>
      </w:r>
    </w:p>
    <w:p w14:paraId="34406271" w14:textId="3F769E85" w:rsidR="00BE45B3" w:rsidRDefault="0095554A" w:rsidP="00CC12BB">
      <w:pPr>
        <w:ind w:firstLine="238"/>
        <w:jc w:val="both"/>
        <w:rPr>
          <w:rFonts w:eastAsia="Times" w:cs="Times"/>
          <w:color w:val="000000" w:themeColor="text1"/>
          <w:szCs w:val="20"/>
        </w:rPr>
      </w:pPr>
      <w:r w:rsidRPr="43D814FC">
        <w:rPr>
          <w:rFonts w:eastAsia="Times" w:cs="Times"/>
          <w:color w:val="000000" w:themeColor="text1"/>
          <w:szCs w:val="20"/>
        </w:rPr>
        <w:lastRenderedPageBreak/>
        <w:t>Beyond the volumetric data we commonly see in medical visualisation, there is a wealth of medical related information that does not naturally project into 3D space. The data visualisation community refers to this type of data as abstract data. Examples of abstract data in the medical domain are the results of biochemical analysis from blood tests or genomics data from DNA sequencing. These types of data can be high</w:t>
      </w:r>
      <w:r>
        <w:rPr>
          <w:rFonts w:eastAsia="Times" w:cs="Times"/>
          <w:color w:val="000000" w:themeColor="text1"/>
          <w:szCs w:val="20"/>
        </w:rPr>
        <w:t>-</w:t>
      </w:r>
      <w:r w:rsidRPr="43D814FC">
        <w:rPr>
          <w:rFonts w:eastAsia="Times" w:cs="Times"/>
          <w:color w:val="000000" w:themeColor="text1"/>
          <w:szCs w:val="20"/>
        </w:rPr>
        <w:t xml:space="preserve">dimensional. How these dimensions are projected into 2D- or 3D-space can directly influence the insights that can be derived from the information. </w:t>
      </w:r>
      <w:proofErr w:type="spellStart"/>
      <w:r w:rsidRPr="43D814FC">
        <w:rPr>
          <w:rFonts w:eastAsia="Times" w:cs="Times"/>
          <w:color w:val="000000" w:themeColor="text1"/>
          <w:szCs w:val="20"/>
        </w:rPr>
        <w:t>ImAxes</w:t>
      </w:r>
      <w:proofErr w:type="spellEnd"/>
      <w:r w:rsidRPr="43D814FC">
        <w:rPr>
          <w:rFonts w:eastAsia="Times" w:cs="Times"/>
          <w:color w:val="000000" w:themeColor="text1"/>
          <w:szCs w:val="20"/>
        </w:rPr>
        <w:t xml:space="preserve"> </w:t>
      </w:r>
      <w:r>
        <w:rPr>
          <w:rFonts w:eastAsia="Times" w:cs="Times"/>
          <w:color w:val="000000" w:themeColor="text1"/>
          <w:szCs w:val="20"/>
        </w:rPr>
        <w:fldChar w:fldCharType="begin"/>
      </w:r>
      <w:r>
        <w:rPr>
          <w:rFonts w:eastAsia="Times" w:cs="Times"/>
          <w:color w:val="000000" w:themeColor="text1"/>
          <w:szCs w:val="20"/>
        </w:rPr>
        <w:instrText xml:space="preserve"> ADDIN EN.CITE &lt;EndNote&gt;&lt;Cite&gt;&lt;Author&gt;Cordeil&lt;/Author&gt;&lt;Year&gt;2017&lt;/Year&gt;&lt;RecNum&gt;5&lt;/RecNum&gt;&lt;DisplayText&gt;(Cordeil et al., 2017)&lt;/DisplayText&gt;&lt;record&gt;&lt;rec-number&gt;5&lt;/rec-number&gt;&lt;foreign-keys&gt;&lt;key app="EN" db-id="v2w9s5ps3vzf9zeezr5pz009w2dv05srrz22" timestamp="1567568272" guid="405ed5b0-d2d3-4235-8cca-eef4afa05e62"&gt;5&lt;/key&gt;&lt;/foreign-keys&gt;&lt;ref-type name="Journal Article"&gt;17&lt;/ref-type&gt;&lt;contributors&gt;&lt;authors&gt;&lt;author&gt;Cordeil, M.&lt;/author&gt;&lt;author&gt;Cunningham, A.&lt;/author&gt;&lt;author&gt;Dwyer, T.&lt;/author&gt;&lt;author&gt;Thomas, B. H.&lt;/author&gt;&lt;author&gt;Marriott, K.&lt;/author&gt;&lt;/authors&gt;&lt;/contributors&gt;&lt;auth-address&gt;Monash Univ, Melbourne, Vic, Australia&amp;#xD;Univ South Australia, Adelaide, SA, Australia&lt;/auth-address&gt;&lt;titles&gt;&lt;title&gt;ImAxes: Immersive Axes as Embodied Affordances for Interactive Multivariate Data Visualisation&lt;/title&gt;&lt;secondary-title&gt;Uist&amp;apos;17: Proceedings of the 30th Annual Acm Symposium on User Interface Software and Technology&lt;/secondary-title&gt;&lt;/titles&gt;&lt;pages&gt;71-83&lt;/pages&gt;&lt;keywords&gt;&lt;keyword&gt;virtual-reality environment&lt;/keyword&gt;&lt;keyword&gt;information&lt;/keyword&gt;&lt;keyword&gt;design&lt;/keyword&gt;&lt;keyword&gt;scatterplot&lt;/keyword&gt;&lt;/keywords&gt;&lt;dates&gt;&lt;year&gt;2017&lt;/year&gt;&lt;/dates&gt;&lt;accession-num&gt;WOS:000455360100007&lt;/accession-num&gt;&lt;urls&gt;&lt;related-urls&gt;&lt;url&gt;&amp;lt;Go to ISI&amp;gt;://WOS:000455360100007&lt;/url&gt;&lt;/related-urls&gt;&lt;/urls&gt;&lt;electronic-resource-num&gt;10.1145/3126594.3126613&lt;/electronic-resource-num&gt;&lt;language&gt;English&lt;/language&gt;&lt;/record&gt;&lt;/Cite&gt;&lt;/EndNote&gt;</w:instrText>
      </w:r>
      <w:r>
        <w:rPr>
          <w:rFonts w:eastAsia="Times" w:cs="Times"/>
          <w:color w:val="000000" w:themeColor="text1"/>
          <w:szCs w:val="20"/>
        </w:rPr>
        <w:fldChar w:fldCharType="separate"/>
      </w:r>
      <w:r>
        <w:rPr>
          <w:rFonts w:eastAsia="Times" w:cs="Times"/>
          <w:noProof/>
          <w:color w:val="000000" w:themeColor="text1"/>
          <w:szCs w:val="20"/>
        </w:rPr>
        <w:t>(Cordeil et al., 2017)</w:t>
      </w:r>
      <w:r>
        <w:rPr>
          <w:rFonts w:eastAsia="Times" w:cs="Times"/>
          <w:color w:val="000000" w:themeColor="text1"/>
          <w:szCs w:val="20"/>
        </w:rPr>
        <w:fldChar w:fldCharType="end"/>
      </w:r>
      <w:r>
        <w:rPr>
          <w:rFonts w:eastAsia="Times" w:cs="Times"/>
          <w:color w:val="000000" w:themeColor="text1"/>
          <w:szCs w:val="20"/>
        </w:rPr>
        <w:t xml:space="preserve"> </w:t>
      </w:r>
      <w:r w:rsidRPr="43D814FC">
        <w:rPr>
          <w:rFonts w:eastAsia="Times" w:cs="Times"/>
          <w:color w:val="000000" w:themeColor="text1"/>
          <w:szCs w:val="20"/>
        </w:rPr>
        <w:t xml:space="preserve">demonstrates an immersive VR system for the visualisation of multi-dimensional abstract data. In </w:t>
      </w:r>
      <w:proofErr w:type="spellStart"/>
      <w:r w:rsidRPr="43D814FC">
        <w:rPr>
          <w:rFonts w:eastAsia="Times" w:cs="Times"/>
          <w:color w:val="000000" w:themeColor="text1"/>
          <w:szCs w:val="20"/>
        </w:rPr>
        <w:t>ImAxes</w:t>
      </w:r>
      <w:proofErr w:type="spellEnd"/>
      <w:r w:rsidRPr="43D814FC">
        <w:rPr>
          <w:rFonts w:eastAsia="Times" w:cs="Times"/>
          <w:color w:val="000000" w:themeColor="text1"/>
          <w:szCs w:val="20"/>
        </w:rPr>
        <w:t xml:space="preserve">, the dimensions of the data are embodied as physical constructs within the space that can be grabbed and manipulated by the user. The physical positioning of dimensions relative to each other generates data visualisation such as scatterplots or parallel coordinate plots of the given dimensions. From this basic set of interactions, emergent visualisations can be developed that reveal clusters and relationships in the data—and potentially new insights that were not previously realised. In the medical context, a system such as </w:t>
      </w:r>
      <w:proofErr w:type="spellStart"/>
      <w:r w:rsidRPr="43D814FC">
        <w:rPr>
          <w:rFonts w:eastAsia="Times" w:cs="Times"/>
          <w:color w:val="000000" w:themeColor="text1"/>
          <w:szCs w:val="20"/>
        </w:rPr>
        <w:t>ImAxes</w:t>
      </w:r>
      <w:proofErr w:type="spellEnd"/>
      <w:r w:rsidRPr="43D814FC">
        <w:rPr>
          <w:rFonts w:eastAsia="Times" w:cs="Times"/>
          <w:color w:val="000000" w:themeColor="text1"/>
          <w:szCs w:val="20"/>
        </w:rPr>
        <w:t xml:space="preserve"> could support medical experts in exploring and understanding the relationships of their abstract data.</w:t>
      </w:r>
    </w:p>
    <w:p w14:paraId="6D659CCF" w14:textId="77777777" w:rsidR="009518AD" w:rsidRDefault="009518AD" w:rsidP="009518AD">
      <w:pPr>
        <w:keepNext/>
        <w:ind w:firstLine="238"/>
        <w:jc w:val="both"/>
      </w:pPr>
      <w:bookmarkStart w:id="29" w:name="_Toc19110755"/>
      <w:r w:rsidRPr="009518AD">
        <w:rPr>
          <w:noProof/>
        </w:rPr>
        <w:lastRenderedPageBreak/>
        <w:drawing>
          <wp:inline distT="0" distB="0" distL="0" distR="0" wp14:anchorId="71E8C5A3" wp14:editId="6BAAEE08">
            <wp:extent cx="3953395" cy="22238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66649" cy="2231275"/>
                    </a:xfrm>
                    <a:prstGeom prst="rect">
                      <a:avLst/>
                    </a:prstGeom>
                  </pic:spPr>
                </pic:pic>
              </a:graphicData>
            </a:graphic>
          </wp:inline>
        </w:drawing>
      </w:r>
    </w:p>
    <w:p w14:paraId="0297F3D5" w14:textId="1635900E" w:rsidR="009518AD" w:rsidRDefault="009518AD" w:rsidP="009518AD">
      <w:pPr>
        <w:pStyle w:val="Caption"/>
        <w:jc w:val="both"/>
      </w:pPr>
      <w:r>
        <w:t xml:space="preserve">Figure </w:t>
      </w:r>
      <w:r>
        <w:fldChar w:fldCharType="begin"/>
      </w:r>
      <w:r>
        <w:instrText xml:space="preserve"> SEQ Figure \* ARABIC </w:instrText>
      </w:r>
      <w:r>
        <w:fldChar w:fldCharType="separate"/>
      </w:r>
      <w:r w:rsidR="005B0CD2">
        <w:rPr>
          <w:noProof/>
        </w:rPr>
        <w:t>9</w:t>
      </w:r>
      <w:r>
        <w:fldChar w:fldCharType="end"/>
      </w:r>
      <w:r>
        <w:t xml:space="preserve">: </w:t>
      </w:r>
      <w:proofErr w:type="spellStart"/>
      <w:r>
        <w:t>ImAxes</w:t>
      </w:r>
      <w:proofErr w:type="spellEnd"/>
      <w:r>
        <w:t xml:space="preserve"> used to explore a </w:t>
      </w:r>
      <w:r w:rsidRPr="007A56BB">
        <w:t>dataset</w:t>
      </w:r>
      <w:r>
        <w:t xml:space="preserve"> containing chemical analyses. The user </w:t>
      </w:r>
      <w:proofErr w:type="gramStart"/>
      <w:r>
        <w:t>is able to</w:t>
      </w:r>
      <w:proofErr w:type="gramEnd"/>
      <w:r>
        <w:t xml:space="preserve"> freely construct visualisations around their body.</w:t>
      </w:r>
    </w:p>
    <w:p w14:paraId="258929BE" w14:textId="61DB6759" w:rsidR="00533820" w:rsidRPr="00533820" w:rsidRDefault="00533820" w:rsidP="00B84120">
      <w:pPr>
        <w:pStyle w:val="Heading2"/>
      </w:pPr>
      <w:bookmarkStart w:id="30" w:name="_Toc20685640"/>
      <w:r>
        <w:t>Intervention and Clinical</w:t>
      </w:r>
      <w:bookmarkEnd w:id="29"/>
      <w:bookmarkEnd w:id="30"/>
    </w:p>
    <w:p w14:paraId="7282D46E" w14:textId="6E26EE69" w:rsidR="007A43B5" w:rsidRPr="00181243" w:rsidRDefault="007A43B5" w:rsidP="00181243">
      <w:pPr>
        <w:ind w:firstLine="238"/>
        <w:jc w:val="both"/>
      </w:pPr>
      <w:r w:rsidRPr="43D814FC">
        <w:rPr>
          <w:rFonts w:eastAsia="Times" w:cs="Times"/>
          <w:color w:val="000000" w:themeColor="text1"/>
          <w:szCs w:val="20"/>
        </w:rPr>
        <w:t xml:space="preserve">Mixed reality provides the opportunity to bring detailed visualizations and present them in-situ with patients, medical tools and the operating environments. New techniques are being developed regularly that are exploiting the capabilities of mixed and virtual reality technologies to better support clinical practices, surgery, </w:t>
      </w:r>
      <w:r>
        <w:rPr>
          <w:rFonts w:eastAsia="Times" w:cs="Times"/>
          <w:color w:val="000000" w:themeColor="text1"/>
          <w:szCs w:val="20"/>
        </w:rPr>
        <w:t xml:space="preserve">and </w:t>
      </w:r>
      <w:r w:rsidRPr="43D814FC">
        <w:rPr>
          <w:rFonts w:eastAsia="Times" w:cs="Times"/>
          <w:color w:val="000000" w:themeColor="text1"/>
          <w:szCs w:val="20"/>
        </w:rPr>
        <w:t>training</w:t>
      </w:r>
      <w:r>
        <w:rPr>
          <w:rFonts w:eastAsia="Times" w:cs="Times"/>
          <w:color w:val="000000" w:themeColor="text1"/>
          <w:szCs w:val="20"/>
        </w:rPr>
        <w:t>;</w:t>
      </w:r>
      <w:r w:rsidRPr="43D814FC">
        <w:rPr>
          <w:rFonts w:eastAsia="Times" w:cs="Times"/>
          <w:color w:val="000000" w:themeColor="text1"/>
          <w:szCs w:val="20"/>
        </w:rPr>
        <w:t xml:space="preserve"> </w:t>
      </w:r>
      <w:r>
        <w:rPr>
          <w:rFonts w:eastAsia="Times" w:cs="Times"/>
          <w:color w:val="000000" w:themeColor="text1"/>
          <w:szCs w:val="20"/>
        </w:rPr>
        <w:t>they</w:t>
      </w:r>
      <w:r w:rsidRPr="43D814FC">
        <w:rPr>
          <w:rFonts w:eastAsia="Times" w:cs="Times"/>
          <w:color w:val="000000" w:themeColor="text1"/>
          <w:szCs w:val="20"/>
        </w:rPr>
        <w:t xml:space="preserve"> often provide an adjunct capability to a well-established practice. </w:t>
      </w:r>
    </w:p>
    <w:p w14:paraId="04514A46" w14:textId="411F6944" w:rsidR="00365DC2" w:rsidRDefault="00365DC2" w:rsidP="00365DC2">
      <w:pPr>
        <w:ind w:firstLine="238"/>
        <w:jc w:val="both"/>
      </w:pPr>
      <w:r>
        <w:rPr>
          <w:rFonts w:eastAsia="Times" w:cs="Times"/>
          <w:noProof/>
          <w:color w:val="000000" w:themeColor="text1"/>
          <w:szCs w:val="20"/>
        </w:rPr>
        <w:lastRenderedPageBreak/>
        <mc:AlternateContent>
          <mc:Choice Requires="wpg">
            <w:drawing>
              <wp:anchor distT="0" distB="0" distL="114300" distR="114300" simplePos="0" relativeHeight="251658245" behindDoc="0" locked="0" layoutInCell="1" allowOverlap="1" wp14:anchorId="665D4323" wp14:editId="3721672D">
                <wp:simplePos x="0" y="0"/>
                <wp:positionH relativeFrom="column">
                  <wp:posOffset>444500</wp:posOffset>
                </wp:positionH>
                <wp:positionV relativeFrom="paragraph">
                  <wp:posOffset>987171</wp:posOffset>
                </wp:positionV>
                <wp:extent cx="3545205" cy="2583815"/>
                <wp:effectExtent l="0" t="0" r="10795" b="6985"/>
                <wp:wrapTopAndBottom/>
                <wp:docPr id="14" name="Group 14"/>
                <wp:cNvGraphicFramePr/>
                <a:graphic xmlns:a="http://schemas.openxmlformats.org/drawingml/2006/main">
                  <a:graphicData uri="http://schemas.microsoft.com/office/word/2010/wordprocessingGroup">
                    <wpg:wgp>
                      <wpg:cNvGrpSpPr/>
                      <wpg:grpSpPr>
                        <a:xfrm>
                          <a:off x="0" y="0"/>
                          <a:ext cx="3545205" cy="2583815"/>
                          <a:chOff x="0" y="0"/>
                          <a:chExt cx="3545205" cy="2583815"/>
                        </a:xfrm>
                      </wpg:grpSpPr>
                      <pic:pic xmlns:pic="http://schemas.openxmlformats.org/drawingml/2006/picture">
                        <pic:nvPicPr>
                          <pic:cNvPr id="12" name="Picture 12"/>
                          <pic:cNvPicPr>
                            <a:picLocks noChangeAspect="1"/>
                          </pic:cNvPicPr>
                        </pic:nvPicPr>
                        <pic:blipFill rotWithShape="1">
                          <a:blip r:embed="rId26" cstate="print">
                            <a:extLst>
                              <a:ext uri="{28A0092B-C50C-407E-A947-70E740481C1C}">
                                <a14:useLocalDpi xmlns:a14="http://schemas.microsoft.com/office/drawing/2010/main" val="0"/>
                              </a:ext>
                            </a:extLst>
                          </a:blip>
                          <a:srcRect l="24468" t="43324"/>
                          <a:stretch/>
                        </pic:blipFill>
                        <pic:spPr bwMode="auto">
                          <a:xfrm>
                            <a:off x="0" y="0"/>
                            <a:ext cx="3545205" cy="2009140"/>
                          </a:xfrm>
                          <a:prstGeom prst="rect">
                            <a:avLst/>
                          </a:prstGeom>
                          <a:noFill/>
                          <a:ln>
                            <a:noFill/>
                          </a:ln>
                          <a:extLst>
                            <a:ext uri="{53640926-AAD7-44D8-BBD7-CCE9431645EC}">
                              <a14:shadowObscured xmlns:a14="http://schemas.microsoft.com/office/drawing/2010/main"/>
                            </a:ext>
                          </a:extLst>
                        </pic:spPr>
                      </pic:pic>
                      <wps:wsp>
                        <wps:cNvPr id="13" name="Text Box 13"/>
                        <wps:cNvSpPr txBox="1"/>
                        <wps:spPr>
                          <a:xfrm>
                            <a:off x="0" y="2062480"/>
                            <a:ext cx="3545205" cy="521335"/>
                          </a:xfrm>
                          <a:prstGeom prst="rect">
                            <a:avLst/>
                          </a:prstGeom>
                          <a:solidFill>
                            <a:prstClr val="white"/>
                          </a:solidFill>
                          <a:ln>
                            <a:noFill/>
                          </a:ln>
                          <a:effectLst/>
                        </wps:spPr>
                        <wps:txbx>
                          <w:txbxContent>
                            <w:p w14:paraId="62B3B9DD" w14:textId="26F2FDA8" w:rsidR="008A6CFD" w:rsidRPr="00931F9F" w:rsidRDefault="008A6CFD" w:rsidP="00365DC2">
                              <w:pPr>
                                <w:pStyle w:val="Caption"/>
                                <w:rPr>
                                  <w:rFonts w:eastAsia="Times" w:cs="Times"/>
                                  <w:color w:val="000000" w:themeColor="text1"/>
                                  <w:sz w:val="20"/>
                                  <w:szCs w:val="20"/>
                                </w:rPr>
                              </w:pPr>
                              <w:bookmarkStart w:id="31" w:name="_Ref18936530"/>
                              <w:r>
                                <w:t xml:space="preserve">Figure </w:t>
                              </w:r>
                              <w:r>
                                <w:fldChar w:fldCharType="begin"/>
                              </w:r>
                              <w:r>
                                <w:instrText xml:space="preserve"> SEQ Figure \* ARABIC </w:instrText>
                              </w:r>
                              <w:r>
                                <w:fldChar w:fldCharType="separate"/>
                              </w:r>
                              <w:r w:rsidR="005B0CD2">
                                <w:rPr>
                                  <w:noProof/>
                                </w:rPr>
                                <w:t>10</w:t>
                              </w:r>
                              <w:r>
                                <w:fldChar w:fldCharType="end"/>
                              </w:r>
                              <w:bookmarkEnd w:id="31"/>
                              <w:r>
                                <w:t xml:space="preserve"> – Real-time e</w:t>
                              </w:r>
                              <w:r w:rsidRPr="43D814FC">
                                <w:rPr>
                                  <w:rFonts w:eastAsia="Times" w:cs="Times"/>
                                  <w:color w:val="000000" w:themeColor="text1"/>
                                  <w:szCs w:val="20"/>
                                </w:rPr>
                                <w:t xml:space="preserve">chocardiography </w:t>
                              </w:r>
                              <w:r>
                                <w:rPr>
                                  <w:rFonts w:eastAsia="Times" w:cs="Times"/>
                                  <w:color w:val="000000" w:themeColor="text1"/>
                                  <w:szCs w:val="20"/>
                                </w:rPr>
                                <w:t xml:space="preserve">visualization presented </w:t>
                              </w:r>
                              <w:r w:rsidRPr="43D814FC">
                                <w:rPr>
                                  <w:rFonts w:eastAsia="Times" w:cs="Times"/>
                                  <w:color w:val="000000" w:themeColor="text1"/>
                                  <w:szCs w:val="20"/>
                                </w:rPr>
                                <w:t>with a mixed reality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665D4323" id="Group 14" o:spid="_x0000_s1037" style="position:absolute;left:0;text-align:left;margin-left:35pt;margin-top:77.75pt;width:279.15pt;height:203.45pt;z-index:251658245" coordsize="35452,258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">
                <v:shape id="Picture 12" o:spid="_x0000_s1038" type="#_x0000_t75" style="position:absolute;width:35452;height:20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">
                  <v:imagedata r:id="rId27" o:title="" croptop="28393f" cropleft="16035f"/>
                </v:shape>
                <v:shape id="Text Box 13" o:spid="_x0000_s1039" type="#_x0000_t202" style="position:absolute;top:20624;width:35452;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62B3B9DD" w14:textId="26F2FDA8" w:rsidR="008A6CFD" w:rsidRPr="00931F9F" w:rsidRDefault="008A6CFD" w:rsidP="00365DC2">
                        <w:pPr>
                          <w:pStyle w:val="Caption"/>
                          <w:rPr>
                            <w:rFonts w:eastAsia="Times" w:cs="Times"/>
                            <w:color w:val="000000" w:themeColor="text1"/>
                            <w:sz w:val="20"/>
                            <w:szCs w:val="20"/>
                          </w:rPr>
                        </w:pPr>
                        <w:bookmarkStart w:id="32" w:name="_Ref18936530"/>
                        <w:r>
                          <w:t xml:space="preserve">Figure </w:t>
                        </w:r>
                        <w:r>
                          <w:fldChar w:fldCharType="begin"/>
                        </w:r>
                        <w:r>
                          <w:instrText xml:space="preserve"> SEQ Figure \* ARABIC </w:instrText>
                        </w:r>
                        <w:r>
                          <w:fldChar w:fldCharType="separate"/>
                        </w:r>
                        <w:r w:rsidR="005B0CD2">
                          <w:rPr>
                            <w:noProof/>
                          </w:rPr>
                          <w:t>10</w:t>
                        </w:r>
                        <w:r>
                          <w:fldChar w:fldCharType="end"/>
                        </w:r>
                        <w:bookmarkEnd w:id="32"/>
                        <w:r>
                          <w:t xml:space="preserve"> – Real-time e</w:t>
                        </w:r>
                        <w:r w:rsidRPr="43D814FC">
                          <w:rPr>
                            <w:rFonts w:eastAsia="Times" w:cs="Times"/>
                            <w:color w:val="000000" w:themeColor="text1"/>
                            <w:szCs w:val="20"/>
                          </w:rPr>
                          <w:t xml:space="preserve">chocardiography </w:t>
                        </w:r>
                        <w:r>
                          <w:rPr>
                            <w:rFonts w:eastAsia="Times" w:cs="Times"/>
                            <w:color w:val="000000" w:themeColor="text1"/>
                            <w:szCs w:val="20"/>
                          </w:rPr>
                          <w:t xml:space="preserve">visualization presented </w:t>
                        </w:r>
                        <w:r w:rsidRPr="43D814FC">
                          <w:rPr>
                            <w:rFonts w:eastAsia="Times" w:cs="Times"/>
                            <w:color w:val="000000" w:themeColor="text1"/>
                            <w:szCs w:val="20"/>
                          </w:rPr>
                          <w:t>with a mixed reality system</w:t>
                        </w:r>
                      </w:p>
                    </w:txbxContent>
                  </v:textbox>
                </v:shape>
                <w10:wrap type="topAndBottom"/>
              </v:group>
            </w:pict>
          </mc:Fallback>
        </mc:AlternateContent>
      </w:r>
      <w:r w:rsidRPr="7BCB42C5">
        <w:rPr>
          <w:rFonts w:eastAsia="Times" w:cs="Times"/>
          <w:color w:val="000000" w:themeColor="text1"/>
        </w:rPr>
        <w:t xml:space="preserve">Internal anatomy visualizations that allow </w:t>
      </w:r>
      <w:r w:rsidR="001E4B23">
        <w:rPr>
          <w:rFonts w:eastAsia="Times" w:cs="Times"/>
          <w:color w:val="000000" w:themeColor="text1"/>
        </w:rPr>
        <w:t>users</w:t>
      </w:r>
      <w:r w:rsidRPr="7BCB42C5">
        <w:rPr>
          <w:rFonts w:eastAsia="Times" w:cs="Times"/>
          <w:color w:val="000000" w:themeColor="text1"/>
        </w:rPr>
        <w:t xml:space="preserve"> to see human organs </w:t>
      </w:r>
      <w:r w:rsidR="00892566">
        <w:rPr>
          <w:rFonts w:eastAsia="Times" w:cs="Times"/>
          <w:color w:val="000000" w:themeColor="text1"/>
        </w:rPr>
        <w:t xml:space="preserve">with </w:t>
      </w:r>
      <w:r w:rsidR="00892566" w:rsidRPr="7BCB42C5">
        <w:rPr>
          <w:rFonts w:eastAsia="Times" w:cs="Times"/>
          <w:color w:val="000000" w:themeColor="text1"/>
        </w:rPr>
        <w:t xml:space="preserve">an immersive 3D environment </w:t>
      </w:r>
      <w:r w:rsidR="00892566">
        <w:rPr>
          <w:rFonts w:eastAsia="Times" w:cs="Times"/>
          <w:color w:val="000000" w:themeColor="text1"/>
        </w:rPr>
        <w:t xml:space="preserve">or </w:t>
      </w:r>
      <w:r w:rsidRPr="7BCB42C5">
        <w:rPr>
          <w:rFonts w:eastAsia="Times" w:cs="Times"/>
          <w:color w:val="000000" w:themeColor="text1"/>
        </w:rPr>
        <w:t xml:space="preserve">in-situ with a patient are well leveraged use cases for mixed reality systems. One example developed by </w:t>
      </w:r>
      <w:r>
        <w:rPr>
          <w:rFonts w:eastAsia="Times" w:cs="Times"/>
          <w:color w:val="000000" w:themeColor="text1"/>
        </w:rPr>
        <w:t>Kasprzak</w:t>
      </w:r>
      <w:r w:rsidRPr="7BCB42C5">
        <w:rPr>
          <w:rFonts w:eastAsia="Times" w:cs="Times"/>
          <w:color w:val="000000" w:themeColor="text1"/>
        </w:rPr>
        <w:t xml:space="preserve"> et al. </w:t>
      </w:r>
      <w:r w:rsidR="00934E79">
        <w:rPr>
          <w:rFonts w:eastAsia="Times" w:cs="Times"/>
          <w:color w:val="000000" w:themeColor="text1"/>
        </w:rPr>
        <w:t>(2019)</w:t>
      </w:r>
      <w:r w:rsidRPr="7BCB42C5">
        <w:rPr>
          <w:rFonts w:eastAsia="Times" w:cs="Times"/>
          <w:color w:val="000000" w:themeColor="text1"/>
        </w:rPr>
        <w:t xml:space="preserve"> present</w:t>
      </w:r>
      <w:r w:rsidR="009176E1">
        <w:rPr>
          <w:rFonts w:eastAsia="Times" w:cs="Times"/>
          <w:color w:val="000000" w:themeColor="text1"/>
        </w:rPr>
        <w:t>ed</w:t>
      </w:r>
      <w:r w:rsidRPr="7BCB42C5">
        <w:rPr>
          <w:rFonts w:eastAsia="Times" w:cs="Times"/>
          <w:color w:val="000000" w:themeColor="text1"/>
        </w:rPr>
        <w:t xml:space="preserve"> a mixed reality system to visualize echocardiography imagery in real-time with a mixed reality system. </w:t>
      </w:r>
      <w:r w:rsidR="00B92EA8">
        <w:fldChar w:fldCharType="begin"/>
      </w:r>
      <w:r w:rsidR="00B92EA8">
        <w:rPr>
          <w:rFonts w:eastAsia="Times" w:cs="Times"/>
          <w:color w:val="000000" w:themeColor="text1"/>
        </w:rPr>
        <w:instrText xml:space="preserve"> REF _Ref18936530 \h </w:instrText>
      </w:r>
      <w:r w:rsidR="00B92EA8">
        <w:fldChar w:fldCharType="separate"/>
      </w:r>
      <w:r w:rsidR="005B0CD2">
        <w:t xml:space="preserve">Figure </w:t>
      </w:r>
      <w:r w:rsidR="005B0CD2">
        <w:rPr>
          <w:noProof/>
        </w:rPr>
        <w:t>10</w:t>
      </w:r>
      <w:r w:rsidR="00B92EA8">
        <w:fldChar w:fldCharType="end"/>
      </w:r>
      <w:r w:rsidR="00B92EA8">
        <w:t xml:space="preserve"> </w:t>
      </w:r>
      <w:r w:rsidRPr="7BCB42C5">
        <w:rPr>
          <w:rFonts w:eastAsia="Times" w:cs="Times"/>
          <w:color w:val="000000" w:themeColor="text1"/>
        </w:rPr>
        <w:t xml:space="preserve">provides a depiction of the 3D holographic image </w:t>
      </w:r>
      <w:r w:rsidR="00B92EA8">
        <w:rPr>
          <w:rFonts w:eastAsia="Times" w:cs="Times"/>
          <w:color w:val="000000" w:themeColor="text1"/>
        </w:rPr>
        <w:t xml:space="preserve">at the </w:t>
      </w:r>
      <w:r w:rsidR="006A5A09">
        <w:rPr>
          <w:rFonts w:eastAsia="Times" w:cs="Times"/>
          <w:color w:val="000000" w:themeColor="text1"/>
        </w:rPr>
        <w:t>users’</w:t>
      </w:r>
      <w:r w:rsidR="00B92EA8">
        <w:rPr>
          <w:rFonts w:eastAsia="Times" w:cs="Times"/>
          <w:color w:val="000000" w:themeColor="text1"/>
        </w:rPr>
        <w:t xml:space="preserve"> fingertips</w:t>
      </w:r>
      <w:r w:rsidRPr="7BCB42C5">
        <w:rPr>
          <w:rFonts w:eastAsia="Times" w:cs="Times"/>
          <w:color w:val="000000" w:themeColor="text1"/>
        </w:rPr>
        <w:t xml:space="preserve">. </w:t>
      </w:r>
      <w:r>
        <w:t xml:space="preserve">The system converts echo data from a CT scan into a 3D stream of images </w:t>
      </w:r>
      <w:r w:rsidRPr="7BCB42C5">
        <w:rPr>
          <w:rFonts w:eastAsia="Times" w:cs="Times"/>
          <w:color w:val="000000" w:themeColor="text1"/>
        </w:rPr>
        <w:t xml:space="preserve">presented through a Microsoft HoloLens. This </w:t>
      </w:r>
      <w:r w:rsidR="00307B00">
        <w:rPr>
          <w:rFonts w:eastAsia="Times" w:cs="Times"/>
          <w:color w:val="000000" w:themeColor="text1"/>
        </w:rPr>
        <w:t xml:space="preserve">process </w:t>
      </w:r>
      <w:r w:rsidRPr="7BCB42C5">
        <w:rPr>
          <w:rFonts w:eastAsia="Times" w:cs="Times"/>
          <w:color w:val="000000" w:themeColor="text1"/>
        </w:rPr>
        <w:t xml:space="preserve">was used to view a patient's heart in a 3D environment rather than on a 2D screen. </w:t>
      </w:r>
      <w:r w:rsidR="00B65B31">
        <w:rPr>
          <w:rFonts w:eastAsia="Times" w:cs="Times"/>
          <w:color w:val="000000" w:themeColor="text1"/>
        </w:rPr>
        <w:t>CT d</w:t>
      </w:r>
      <w:r w:rsidRPr="7BCB42C5">
        <w:rPr>
          <w:rFonts w:eastAsia="Times" w:cs="Times"/>
          <w:color w:val="000000" w:themeColor="text1"/>
        </w:rPr>
        <w:t xml:space="preserve">ata </w:t>
      </w:r>
      <w:r w:rsidR="00B65B31">
        <w:rPr>
          <w:rFonts w:eastAsia="Times" w:cs="Times"/>
          <w:color w:val="000000" w:themeColor="text1"/>
        </w:rPr>
        <w:t>is</w:t>
      </w:r>
      <w:r w:rsidR="00B92EA8">
        <w:rPr>
          <w:rFonts w:eastAsia="Times" w:cs="Times"/>
          <w:color w:val="000000" w:themeColor="text1"/>
        </w:rPr>
        <w:t xml:space="preserve"> sent</w:t>
      </w:r>
      <w:r w:rsidRPr="7BCB42C5">
        <w:rPr>
          <w:rFonts w:eastAsia="Times" w:cs="Times"/>
          <w:color w:val="000000" w:themeColor="text1"/>
        </w:rPr>
        <w:t xml:space="preserve"> to a PC </w:t>
      </w:r>
      <w:r w:rsidR="00B65B31">
        <w:rPr>
          <w:rFonts w:eastAsia="Times" w:cs="Times"/>
          <w:color w:val="000000" w:themeColor="text1"/>
        </w:rPr>
        <w:t xml:space="preserve">for 3D rendering and </w:t>
      </w:r>
      <w:r w:rsidRPr="7BCB42C5">
        <w:rPr>
          <w:rFonts w:eastAsia="Times" w:cs="Times"/>
          <w:color w:val="000000" w:themeColor="text1"/>
        </w:rPr>
        <w:t xml:space="preserve">transmitted to the </w:t>
      </w:r>
      <w:r w:rsidRPr="7BCB42C5">
        <w:rPr>
          <w:rFonts w:eastAsia="Times" w:cs="Times"/>
          <w:color w:val="000000" w:themeColor="text1"/>
        </w:rPr>
        <w:lastRenderedPageBreak/>
        <w:t xml:space="preserve">HoloLens </w:t>
      </w:r>
      <w:r w:rsidR="00B92EA8">
        <w:rPr>
          <w:rFonts w:eastAsia="Times" w:cs="Times"/>
          <w:color w:val="000000" w:themeColor="text1"/>
        </w:rPr>
        <w:t>for</w:t>
      </w:r>
      <w:r w:rsidRPr="7BCB42C5">
        <w:rPr>
          <w:rFonts w:eastAsia="Times" w:cs="Times"/>
          <w:color w:val="000000" w:themeColor="text1"/>
        </w:rPr>
        <w:t xml:space="preserve"> view</w:t>
      </w:r>
      <w:r w:rsidR="00B92EA8">
        <w:rPr>
          <w:rFonts w:eastAsia="Times" w:cs="Times"/>
          <w:color w:val="000000" w:themeColor="text1"/>
        </w:rPr>
        <w:t>ing</w:t>
      </w:r>
      <w:r w:rsidR="00B65B31">
        <w:rPr>
          <w:rFonts w:eastAsia="Times" w:cs="Times"/>
          <w:color w:val="000000" w:themeColor="text1"/>
        </w:rPr>
        <w:t>.</w:t>
      </w:r>
      <w:r w:rsidR="00B92EA8">
        <w:rPr>
          <w:rFonts w:eastAsia="Times" w:cs="Times"/>
          <w:color w:val="000000" w:themeColor="text1"/>
        </w:rPr>
        <w:t xml:space="preserve"> </w:t>
      </w:r>
      <w:r w:rsidR="00B65B31">
        <w:rPr>
          <w:rFonts w:eastAsia="Times" w:cs="Times"/>
          <w:color w:val="000000" w:themeColor="text1"/>
        </w:rPr>
        <w:t>H</w:t>
      </w:r>
      <w:r w:rsidRPr="7BCB42C5">
        <w:rPr>
          <w:rFonts w:eastAsia="Times" w:cs="Times"/>
          <w:color w:val="000000" w:themeColor="text1"/>
        </w:rPr>
        <w:t xml:space="preserve">and gestures and voice commands </w:t>
      </w:r>
      <w:r w:rsidR="00B65B31">
        <w:rPr>
          <w:rFonts w:eastAsia="Times" w:cs="Times"/>
          <w:color w:val="000000" w:themeColor="text1"/>
        </w:rPr>
        <w:t xml:space="preserve">are used for interaction </w:t>
      </w:r>
      <w:r w:rsidRPr="7BCB42C5">
        <w:rPr>
          <w:rFonts w:eastAsia="Times" w:cs="Times"/>
          <w:color w:val="000000" w:themeColor="text1"/>
        </w:rPr>
        <w:t xml:space="preserve">without the need of any </w:t>
      </w:r>
      <w:r w:rsidR="002901D9">
        <w:rPr>
          <w:rFonts w:eastAsia="Times" w:cs="Times"/>
          <w:color w:val="000000" w:themeColor="text1"/>
        </w:rPr>
        <w:t xml:space="preserve">hand-held </w:t>
      </w:r>
      <w:r w:rsidRPr="7BCB42C5">
        <w:rPr>
          <w:rFonts w:eastAsia="Times" w:cs="Times"/>
          <w:color w:val="000000" w:themeColor="text1"/>
        </w:rPr>
        <w:t>devices.</w:t>
      </w:r>
    </w:p>
    <w:p w14:paraId="3D9B12D5" w14:textId="381B8206" w:rsidR="00365DC2" w:rsidRPr="00824EE4" w:rsidRDefault="00365DC2" w:rsidP="30441A04">
      <w:pPr>
        <w:ind w:firstLine="238"/>
        <w:jc w:val="both"/>
        <w:rPr>
          <w:rFonts w:eastAsia="Times" w:cs="Times"/>
          <w:color w:val="000000" w:themeColor="text1"/>
        </w:rPr>
      </w:pPr>
      <w:r>
        <w:rPr>
          <w:rFonts w:eastAsia="Times" w:cs="Times"/>
          <w:noProof/>
          <w:color w:val="000000" w:themeColor="text1"/>
        </w:rPr>
        <mc:AlternateContent>
          <mc:Choice Requires="wpg">
            <w:drawing>
              <wp:anchor distT="0" distB="0" distL="114300" distR="114300" simplePos="0" relativeHeight="251658246" behindDoc="0" locked="0" layoutInCell="1" allowOverlap="1" wp14:anchorId="5AE94A33" wp14:editId="42D05F18">
                <wp:simplePos x="0" y="0"/>
                <wp:positionH relativeFrom="column">
                  <wp:posOffset>-3175</wp:posOffset>
                </wp:positionH>
                <wp:positionV relativeFrom="paragraph">
                  <wp:posOffset>2481079</wp:posOffset>
                </wp:positionV>
                <wp:extent cx="4378960" cy="2305050"/>
                <wp:effectExtent l="0" t="0" r="0" b="6350"/>
                <wp:wrapThrough wrapText="bothSides">
                  <wp:wrapPolygon edited="0">
                    <wp:start x="0" y="0"/>
                    <wp:lineTo x="0" y="21421"/>
                    <wp:lineTo x="21425" y="21421"/>
                    <wp:lineTo x="21425" y="0"/>
                    <wp:lineTo x="0" y="0"/>
                  </wp:wrapPolygon>
                </wp:wrapThrough>
                <wp:docPr id="27" name="Group 27"/>
                <wp:cNvGraphicFramePr/>
                <a:graphic xmlns:a="http://schemas.openxmlformats.org/drawingml/2006/main">
                  <a:graphicData uri="http://schemas.microsoft.com/office/word/2010/wordprocessingGroup">
                    <wpg:wgp>
                      <wpg:cNvGrpSpPr/>
                      <wpg:grpSpPr>
                        <a:xfrm>
                          <a:off x="0" y="0"/>
                          <a:ext cx="4378960" cy="2305050"/>
                          <a:chOff x="0" y="0"/>
                          <a:chExt cx="4378960" cy="2305050"/>
                        </a:xfrm>
                      </wpg:grpSpPr>
                      <pic:pic xmlns:pic="http://schemas.openxmlformats.org/drawingml/2006/picture">
                        <pic:nvPicPr>
                          <pic:cNvPr id="25" name="Picture 25" descr="mage result for Through the HoloLens looking glass: augmented reality for"/>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78960" cy="1929130"/>
                          </a:xfrm>
                          <a:prstGeom prst="rect">
                            <a:avLst/>
                          </a:prstGeom>
                          <a:noFill/>
                          <a:ln>
                            <a:noFill/>
                          </a:ln>
                        </pic:spPr>
                      </pic:pic>
                      <wps:wsp>
                        <wps:cNvPr id="26" name="Text Box 26"/>
                        <wps:cNvSpPr txBox="1"/>
                        <wps:spPr>
                          <a:xfrm>
                            <a:off x="0" y="1981200"/>
                            <a:ext cx="4378960" cy="323850"/>
                          </a:xfrm>
                          <a:prstGeom prst="rect">
                            <a:avLst/>
                          </a:prstGeom>
                          <a:solidFill>
                            <a:prstClr val="white"/>
                          </a:solidFill>
                          <a:ln>
                            <a:noFill/>
                          </a:ln>
                          <a:effectLst/>
                        </wps:spPr>
                        <wps:txbx>
                          <w:txbxContent>
                            <w:p w14:paraId="23EE3418" w14:textId="7B046CAB" w:rsidR="008A6CFD" w:rsidRPr="0024583E" w:rsidRDefault="008A6CFD" w:rsidP="00365DC2">
                              <w:pPr>
                                <w:pStyle w:val="Caption"/>
                                <w:rPr>
                                  <w:rFonts w:eastAsia="Times" w:cs="Times"/>
                                  <w:color w:val="000000" w:themeColor="text1"/>
                                </w:rPr>
                              </w:pPr>
                              <w:bookmarkStart w:id="33" w:name="_Ref18501095"/>
                              <w:r>
                                <w:t xml:space="preserve">Figure </w:t>
                              </w:r>
                              <w:r>
                                <w:fldChar w:fldCharType="begin"/>
                              </w:r>
                              <w:r>
                                <w:instrText xml:space="preserve"> SEQ Figure \* ARABIC </w:instrText>
                              </w:r>
                              <w:r>
                                <w:fldChar w:fldCharType="separate"/>
                              </w:r>
                              <w:r w:rsidR="005B0CD2">
                                <w:rPr>
                                  <w:noProof/>
                                </w:rPr>
                                <w:t>11</w:t>
                              </w:r>
                              <w:r>
                                <w:fldChar w:fldCharType="end"/>
                              </w:r>
                              <w:bookmarkEnd w:id="33"/>
                              <w:r>
                                <w:t xml:space="preserve"> - MR Visualization of </w:t>
                              </w:r>
                              <w:r w:rsidRPr="00A230E9">
                                <w:t xml:space="preserve">medial sural and </w:t>
                              </w:r>
                              <w:r>
                                <w:t>posterior tibia perfora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E94A33" id="Group 27" o:spid="_x0000_s1040" style="position:absolute;left:0;text-align:left;margin-left:-.25pt;margin-top:195.35pt;width:344.8pt;height:181.5pt;z-index:251658246" coordsize="43789,23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">
                <v:shape id="Picture 25" o:spid="_x0000_s1041" type="#_x0000_t75" alt="mage result for Through the HoloLens looking glass: augmented reality for" style="position:absolute;width:43789;height:19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">
                  <v:imagedata r:id="rId29" o:title=" augmented reality for"/>
                </v:shape>
                <v:shape id="Text Box 26" o:spid="_x0000_s1042" type="#_x0000_t202" style="position:absolute;top:19812;width:4378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23EE3418" w14:textId="7B046CAB" w:rsidR="008A6CFD" w:rsidRPr="0024583E" w:rsidRDefault="008A6CFD" w:rsidP="00365DC2">
                        <w:pPr>
                          <w:pStyle w:val="Caption"/>
                          <w:rPr>
                            <w:rFonts w:eastAsia="Times" w:cs="Times"/>
                            <w:color w:val="000000" w:themeColor="text1"/>
                          </w:rPr>
                        </w:pPr>
                        <w:bookmarkStart w:id="34" w:name="_Ref18501095"/>
                        <w:r>
                          <w:t xml:space="preserve">Figure </w:t>
                        </w:r>
                        <w:r>
                          <w:fldChar w:fldCharType="begin"/>
                        </w:r>
                        <w:r>
                          <w:instrText xml:space="preserve"> SEQ Figure \* ARABIC </w:instrText>
                        </w:r>
                        <w:r>
                          <w:fldChar w:fldCharType="separate"/>
                        </w:r>
                        <w:r w:rsidR="005B0CD2">
                          <w:rPr>
                            <w:noProof/>
                          </w:rPr>
                          <w:t>11</w:t>
                        </w:r>
                        <w:r>
                          <w:fldChar w:fldCharType="end"/>
                        </w:r>
                        <w:bookmarkEnd w:id="34"/>
                        <w:r>
                          <w:t xml:space="preserve"> - MR Visualization of </w:t>
                        </w:r>
                        <w:r w:rsidRPr="00A230E9">
                          <w:t xml:space="preserve">medial sural and </w:t>
                        </w:r>
                        <w:r>
                          <w:t>posterior tibia perforators</w:t>
                        </w:r>
                      </w:p>
                    </w:txbxContent>
                  </v:textbox>
                </v:shape>
                <w10:wrap type="through"/>
              </v:group>
            </w:pict>
          </mc:Fallback>
        </mc:AlternateContent>
      </w:r>
      <w:r>
        <w:rPr>
          <w:rFonts w:eastAsia="Times" w:cs="Times"/>
          <w:color w:val="000000" w:themeColor="text1"/>
        </w:rPr>
        <w:t>O</w:t>
      </w:r>
      <w:r w:rsidRPr="7BCB42C5">
        <w:rPr>
          <w:rFonts w:eastAsia="Times" w:cs="Times"/>
          <w:color w:val="000000" w:themeColor="text1"/>
        </w:rPr>
        <w:t>verlay</w:t>
      </w:r>
      <w:r>
        <w:rPr>
          <w:rFonts w:eastAsia="Times" w:cs="Times"/>
          <w:color w:val="000000" w:themeColor="text1"/>
        </w:rPr>
        <w:t>ing holographic images directly onto the human body allows users to see a visualization of the internal anatomy inside the human body.</w:t>
      </w:r>
      <w:r w:rsidRPr="7BCB42C5">
        <w:rPr>
          <w:rFonts w:eastAsia="Times" w:cs="Times"/>
          <w:color w:val="000000" w:themeColor="text1"/>
        </w:rPr>
        <w:t xml:space="preserve"> </w:t>
      </w:r>
      <w:r>
        <w:rPr>
          <w:rFonts w:eastAsia="Times" w:cs="Times"/>
          <w:color w:val="000000" w:themeColor="text1"/>
        </w:rPr>
        <w:t xml:space="preserve">A recent example of this technique was demonstrated by </w:t>
      </w:r>
      <w:r w:rsidRPr="7BCB42C5">
        <w:rPr>
          <w:rFonts w:eastAsia="Times" w:cs="Times"/>
          <w:color w:val="000000" w:themeColor="text1"/>
        </w:rPr>
        <w:t>Pratt et al.</w:t>
      </w:r>
      <w:r w:rsidR="00D25AD2" w:rsidRPr="30441A04">
        <w:t xml:space="preserve"> </w:t>
      </w:r>
      <w:r w:rsidR="00D25AD2" w:rsidRPr="7BCB42C5">
        <w:fldChar w:fldCharType="begin">
          <w:fldData xml:space="preserve">PEVuZE5vdGU+PENpdGU+PEF1dGhvcj5QcmF0dDwvQXV0aG9yPjxZZWFyPjIwMTg8L1llYXI+PFJl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</w:fldData>
        </w:fldChar>
      </w:r>
      <w:r w:rsidR="00530399" w:rsidRPr="00164C40">
        <w:instrText xml:space="preserve"> ADDIN EN.CITE </w:instrText>
      </w:r>
      <w:r w:rsidR="00530399" w:rsidRPr="00164C40">
        <w:fldChar w:fldCharType="begin">
          <w:fldData xml:space="preserve">PEVuZE5vdGU+PENpdGU+PEF1dGhvcj5QcmF0dDwvQXV0aG9yPjxZZWFyPjIwMTg8L1llYXI+PFJl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</w:fldData>
        </w:fldChar>
      </w:r>
      <w:r w:rsidR="00530399" w:rsidRPr="00164C40">
        <w:instrText xml:space="preserve"> ADDIN EN.CITE.DATA </w:instrText>
      </w:r>
      <w:r w:rsidR="00530399" w:rsidRPr="00164C40">
        <w:fldChar w:fldCharType="end"/>
      </w:r>
      <w:r w:rsidR="00D25AD2" w:rsidRPr="7BCB42C5">
        <w:rPr>
          <w:rFonts w:eastAsia="Times" w:cs="Times"/>
          <w:color w:val="000000" w:themeColor="text1"/>
          <w:szCs w:val="20"/>
        </w:rPr>
      </w:r>
      <w:r w:rsidR="00D25AD2" w:rsidRPr="7BCB42C5">
        <w:rPr>
          <w:rFonts w:eastAsia="Times" w:cs="Times"/>
          <w:color w:val="000000" w:themeColor="text1"/>
          <w:szCs w:val="20"/>
        </w:rPr>
        <w:fldChar w:fldCharType="separate"/>
      </w:r>
      <w:r w:rsidR="00D25AD2" w:rsidRPr="7BCB42C5">
        <w:rPr>
          <w:rFonts w:eastAsia="Times" w:cs="Times"/>
          <w:noProof/>
          <w:color w:val="000000" w:themeColor="text1"/>
        </w:rPr>
        <w:t>(Pratt et al., 2018)</w:t>
      </w:r>
      <w:r w:rsidR="00D25AD2" w:rsidRPr="7BCB42C5">
        <w:fldChar w:fldCharType="end"/>
      </w:r>
      <w:r w:rsidRPr="7BCB42C5">
        <w:rPr>
          <w:rFonts w:eastAsia="Times" w:cs="Times"/>
          <w:color w:val="000000" w:themeColor="text1"/>
        </w:rPr>
        <w:t xml:space="preserve"> </w:t>
      </w:r>
      <w:r>
        <w:rPr>
          <w:rFonts w:eastAsia="Times" w:cs="Times"/>
          <w:color w:val="000000" w:themeColor="text1"/>
        </w:rPr>
        <w:t>which</w:t>
      </w:r>
      <w:r w:rsidRPr="7BCB42C5">
        <w:rPr>
          <w:rFonts w:eastAsia="Times" w:cs="Times"/>
          <w:color w:val="000000" w:themeColor="text1"/>
        </w:rPr>
        <w:t xml:space="preserve"> considered the effectiveness of using 3D overlays to aid with surgeries. These models were segmented in regions and then presented on a HoloLens capable of moving the objects around the real world overlaid on their patients</w:t>
      </w:r>
      <w:r>
        <w:rPr>
          <w:rFonts w:eastAsia="Times" w:cs="Times"/>
          <w:color w:val="000000" w:themeColor="text1"/>
        </w:rPr>
        <w:t xml:space="preserve"> (</w:t>
      </w:r>
      <w:r w:rsidRPr="6CD94BA7">
        <w:fldChar w:fldCharType="begin"/>
      </w:r>
      <w:r>
        <w:rPr>
          <w:rFonts w:eastAsia="Times" w:cs="Times"/>
          <w:color w:val="000000" w:themeColor="text1"/>
        </w:rPr>
        <w:instrText xml:space="preserve"> REF _Ref18501095 \h </w:instrText>
      </w:r>
      <w:r w:rsidRPr="6CD94BA7">
        <w:rPr>
          <w:rFonts w:eastAsia="Times" w:cs="Times"/>
          <w:color w:val="000000" w:themeColor="text1"/>
        </w:rPr>
        <w:fldChar w:fldCharType="separate"/>
      </w:r>
      <w:r w:rsidR="005B0CD2">
        <w:t xml:space="preserve">Figure </w:t>
      </w:r>
      <w:r w:rsidR="005B0CD2">
        <w:rPr>
          <w:noProof/>
        </w:rPr>
        <w:t>11</w:t>
      </w:r>
      <w:r w:rsidRPr="6CD94BA7">
        <w:fldChar w:fldCharType="end"/>
      </w:r>
      <w:r>
        <w:rPr>
          <w:rFonts w:eastAsia="Times" w:cs="Times"/>
          <w:color w:val="000000" w:themeColor="text1"/>
        </w:rPr>
        <w:t>)</w:t>
      </w:r>
      <w:r w:rsidRPr="7BCB42C5">
        <w:rPr>
          <w:rFonts w:eastAsia="Times" w:cs="Times"/>
          <w:color w:val="000000" w:themeColor="text1"/>
        </w:rPr>
        <w:t xml:space="preserve">. </w:t>
      </w:r>
      <w:r w:rsidR="006A5A09">
        <w:rPr>
          <w:rFonts w:eastAsia="Times" w:cs="Times"/>
          <w:color w:val="000000" w:themeColor="text1"/>
        </w:rPr>
        <w:t>T</w:t>
      </w:r>
      <w:r w:rsidR="006A5A09" w:rsidRPr="7BCB42C5">
        <w:rPr>
          <w:rFonts w:eastAsia="Times" w:cs="Times"/>
          <w:color w:val="000000" w:themeColor="text1"/>
        </w:rPr>
        <w:t>he calibration was done manually</w:t>
      </w:r>
      <w:r w:rsidR="006A5A09">
        <w:rPr>
          <w:rFonts w:eastAsia="Times" w:cs="Times"/>
          <w:color w:val="000000" w:themeColor="text1"/>
        </w:rPr>
        <w:t xml:space="preserve"> b</w:t>
      </w:r>
      <w:r w:rsidR="006A5A09" w:rsidRPr="7BCB42C5">
        <w:rPr>
          <w:rFonts w:eastAsia="Times" w:cs="Times"/>
          <w:color w:val="000000" w:themeColor="text1"/>
        </w:rPr>
        <w:t>y having a human move the 3D object over the patient limb and position the patient's limb in the right spot.</w:t>
      </w:r>
      <w:r w:rsidR="006A5A09">
        <w:rPr>
          <w:rFonts w:eastAsia="Times" w:cs="Times"/>
          <w:color w:val="000000" w:themeColor="text1"/>
        </w:rPr>
        <w:t xml:space="preserve"> </w:t>
      </w:r>
      <w:r>
        <w:rPr>
          <w:rFonts w:eastAsia="Times" w:cs="Times"/>
          <w:color w:val="000000" w:themeColor="text1"/>
        </w:rPr>
        <w:t>Six</w:t>
      </w:r>
      <w:r w:rsidRPr="7BCB42C5">
        <w:rPr>
          <w:rFonts w:eastAsia="Times" w:cs="Times"/>
          <w:color w:val="000000" w:themeColor="text1"/>
        </w:rPr>
        <w:t xml:space="preserve"> case </w:t>
      </w:r>
      <w:r w:rsidRPr="7BCB42C5">
        <w:rPr>
          <w:rFonts w:eastAsia="Times" w:cs="Times"/>
          <w:color w:val="000000" w:themeColor="text1"/>
        </w:rPr>
        <w:lastRenderedPageBreak/>
        <w:t xml:space="preserve">studies indicated positive results with a reduction in operating time thus reducing the anaesthetic required and the patient's morbidity. </w:t>
      </w:r>
    </w:p>
    <w:p w14:paraId="74DB085F" w14:textId="305D6255" w:rsidR="14524DE4" w:rsidRDefault="14524DE4" w:rsidP="14524DE4">
      <w:pPr>
        <w:ind w:firstLine="238"/>
        <w:jc w:val="both"/>
        <w:rPr>
          <w:rFonts w:eastAsia="Times New Roman"/>
          <w:color w:val="333333"/>
        </w:rPr>
      </w:pPr>
      <w:r w:rsidRPr="14524DE4">
        <w:rPr>
          <w:rFonts w:eastAsia="Times" w:cs="Times"/>
          <w:color w:val="000000" w:themeColor="text1"/>
        </w:rPr>
        <w:t xml:space="preserve">In anatomic pathology, co-registration of digital radiographs with real world specimens has been explored </w:t>
      </w:r>
      <w:r w:rsidR="00250F7F" w:rsidRPr="14524DE4">
        <w:rPr>
          <w:rFonts w:eastAsia="Times" w:cs="Times"/>
          <w:color w:val="000000" w:themeColor="text1"/>
        </w:rPr>
        <w:t>to</w:t>
      </w:r>
      <w:r w:rsidRPr="14524DE4">
        <w:rPr>
          <w:rFonts w:eastAsia="Times" w:cs="Times"/>
          <w:color w:val="000000" w:themeColor="text1"/>
        </w:rPr>
        <w:t xml:space="preserve"> identify items of interest. </w:t>
      </w:r>
      <w:r w:rsidR="00EC1535" w:rsidRPr="14524DE4">
        <w:rPr>
          <w:rFonts w:eastAsia="Times" w:cs="Times"/>
          <w:color w:val="000000" w:themeColor="text1"/>
        </w:rPr>
        <w:t>H</w:t>
      </w:r>
      <w:r w:rsidR="00EC1535" w:rsidRPr="14524DE4">
        <w:rPr>
          <w:rFonts w:eastAsia="Times New Roman"/>
          <w:color w:val="333333"/>
        </w:rPr>
        <w:t xml:space="preserve">anna </w:t>
      </w:r>
      <w:proofErr w:type="spellStart"/>
      <w:r w:rsidR="00EC1535" w:rsidRPr="14524DE4">
        <w:rPr>
          <w:rFonts w:eastAsia="Times" w:cs="Times"/>
          <w:color w:val="000000" w:themeColor="text1"/>
        </w:rPr>
        <w:t>H</w:t>
      </w:r>
      <w:r w:rsidR="00EC1535" w:rsidRPr="14524DE4">
        <w:rPr>
          <w:rFonts w:eastAsia="Times New Roman"/>
          <w:color w:val="333333"/>
        </w:rPr>
        <w:t>anna</w:t>
      </w:r>
      <w:proofErr w:type="spellEnd"/>
      <w:r w:rsidR="00EC1535" w:rsidRPr="14524DE4">
        <w:rPr>
          <w:rFonts w:eastAsia="Times New Roman"/>
          <w:color w:val="333333"/>
        </w:rPr>
        <w:t xml:space="preserve"> </w:t>
      </w:r>
      <w:r w:rsidRPr="14524DE4">
        <w:rPr>
          <w:rFonts w:eastAsia="Times New Roman"/>
          <w:color w:val="333333"/>
        </w:rPr>
        <w:t>et al.</w:t>
      </w:r>
      <w:r w:rsidR="004A271F">
        <w:rPr>
          <w:rFonts w:eastAsia="Times New Roman"/>
          <w:color w:val="333333"/>
        </w:rPr>
        <w:t xml:space="preserve"> (2018)</w:t>
      </w:r>
      <w:r w:rsidRPr="14524DE4">
        <w:rPr>
          <w:rFonts w:eastAsia="Times New Roman"/>
          <w:color w:val="333333"/>
        </w:rPr>
        <w:t xml:space="preserve"> </w:t>
      </w:r>
      <w:r w:rsidR="006A5A09">
        <w:rPr>
          <w:rFonts w:eastAsia="Times New Roman"/>
          <w:color w:val="333333"/>
        </w:rPr>
        <w:t>conducted a study with</w:t>
      </w:r>
      <w:r w:rsidRPr="14524DE4">
        <w:rPr>
          <w:rFonts w:eastAsia="Times New Roman"/>
          <w:color w:val="333333"/>
        </w:rPr>
        <w:t xml:space="preserve"> pathologists' assistants to overlay virtual radiographs onto corres</w:t>
      </w:r>
      <w:r w:rsidR="006A5A09">
        <w:rPr>
          <w:rFonts w:eastAsia="Times New Roman"/>
          <w:color w:val="333333"/>
        </w:rPr>
        <w:t>ponding gross specimens</w:t>
      </w:r>
      <w:r w:rsidRPr="14524DE4">
        <w:rPr>
          <w:rFonts w:eastAsia="Times New Roman"/>
          <w:color w:val="333333"/>
        </w:rPr>
        <w:t xml:space="preserve"> to identify the location of a biopsy clip or lesions. </w:t>
      </w:r>
      <w:r w:rsidR="006A5A09">
        <w:rPr>
          <w:rFonts w:eastAsia="Times New Roman"/>
          <w:color w:val="333333"/>
        </w:rPr>
        <w:t>V</w:t>
      </w:r>
      <w:r w:rsidRPr="14524DE4">
        <w:rPr>
          <w:rFonts w:eastAsia="Times New Roman"/>
          <w:color w:val="333333"/>
        </w:rPr>
        <w:t xml:space="preserve">oice and hand gestures </w:t>
      </w:r>
      <w:r w:rsidR="006A5A09">
        <w:rPr>
          <w:rFonts w:eastAsia="Times New Roman"/>
          <w:color w:val="333333"/>
        </w:rPr>
        <w:t xml:space="preserve">were employed </w:t>
      </w:r>
      <w:r w:rsidRPr="14524DE4">
        <w:rPr>
          <w:rFonts w:eastAsia="Times New Roman"/>
          <w:color w:val="333333"/>
        </w:rPr>
        <w:t>to scale and position the radiograph in place. Results of a usability study found that users were able to identify the precise location of a biopsy clip faster than using conventional methods. In addition, several other use cases were explored. Live streaming (audio and visual) and bidirectional annotation were employed via Microsoft’s Skype Collaboration platform to facilitate a remote pathologist guiding a pathology trainee/assistant through an autopsy procedure or to obtain tissue sections. The HoloLens was used to view reconstructed 3D images of cellular and subcellular structures and to view and manipulate (i.e. resize, rotate, etc.) 3D gross specimens.</w:t>
      </w:r>
    </w:p>
    <w:p w14:paraId="7E85A126" w14:textId="4FF2AB9F" w:rsidR="001853A7" w:rsidRDefault="004D03E0" w:rsidP="00012CDE">
      <w:pPr>
        <w:ind w:firstLine="238"/>
        <w:jc w:val="both"/>
        <w:rPr>
          <w:rFonts w:eastAsia="Times" w:cs="Times"/>
          <w:color w:val="000000" w:themeColor="text1"/>
        </w:rPr>
      </w:pPr>
      <w:r w:rsidRPr="7BCB42C5">
        <w:rPr>
          <w:rFonts w:eastAsia="Times" w:cs="Times"/>
          <w:color w:val="000000" w:themeColor="text1"/>
        </w:rPr>
        <w:t xml:space="preserve">Using AR </w:t>
      </w:r>
      <w:r>
        <w:rPr>
          <w:rFonts w:eastAsia="Times" w:cs="Times"/>
          <w:color w:val="000000" w:themeColor="text1"/>
        </w:rPr>
        <w:t>for needle guidance has</w:t>
      </w:r>
      <w:r w:rsidRPr="7BCB42C5">
        <w:rPr>
          <w:rFonts w:eastAsia="Times" w:cs="Times"/>
          <w:color w:val="000000" w:themeColor="text1"/>
        </w:rPr>
        <w:t xml:space="preserve"> </w:t>
      </w:r>
      <w:r w:rsidR="00596384">
        <w:rPr>
          <w:rFonts w:eastAsia="Times" w:cs="Times"/>
          <w:color w:val="000000" w:themeColor="text1"/>
        </w:rPr>
        <w:t>received attention in the research community</w:t>
      </w:r>
      <w:r w:rsidRPr="7BCB42C5">
        <w:rPr>
          <w:rFonts w:eastAsia="Times" w:cs="Times"/>
          <w:color w:val="000000" w:themeColor="text1"/>
        </w:rPr>
        <w:t xml:space="preserve">. </w:t>
      </w:r>
      <w:proofErr w:type="spellStart"/>
      <w:r w:rsidRPr="00445024">
        <w:rPr>
          <w:rFonts w:eastAsia="Times" w:cs="Times"/>
          <w:color w:val="000000" w:themeColor="text1"/>
        </w:rPr>
        <w:t>Agten</w:t>
      </w:r>
      <w:proofErr w:type="spellEnd"/>
      <w:r w:rsidR="00075820">
        <w:rPr>
          <w:rFonts w:eastAsia="Times" w:cs="Times"/>
          <w:color w:val="000000" w:themeColor="text1"/>
        </w:rPr>
        <w:t xml:space="preserve"> </w:t>
      </w:r>
      <w:r w:rsidR="009E04F4">
        <w:rPr>
          <w:rFonts w:eastAsia="Times" w:cs="Times"/>
          <w:color w:val="000000" w:themeColor="text1"/>
        </w:rPr>
        <w:t xml:space="preserve"> </w:t>
      </w:r>
      <w:r w:rsidR="00445024">
        <w:rPr>
          <w:rFonts w:eastAsia="Times" w:cs="Times"/>
          <w:color w:val="000000" w:themeColor="text1"/>
        </w:rPr>
        <w:t>et a</w:t>
      </w:r>
      <w:r w:rsidR="00B16830">
        <w:rPr>
          <w:rFonts w:eastAsia="Times" w:cs="Times"/>
          <w:color w:val="000000" w:themeColor="text1"/>
        </w:rPr>
        <w:t>l.</w:t>
      </w:r>
      <w:r w:rsidR="00B16830" w:rsidRPr="00075820">
        <w:t xml:space="preserve"> </w:t>
      </w:r>
      <w:r w:rsidR="00075820" w:rsidRPr="2CFAFD7F">
        <w:fldChar w:fldCharType="begin"/>
      </w:r>
      <w:r w:rsidR="00075820">
        <w:rPr>
          <w:rFonts w:eastAsia="Times" w:cs="Times"/>
          <w:color w:val="000000" w:themeColor="text1"/>
        </w:rPr>
        <w:instrText xml:space="preserve"> ADDIN EN.CITE &lt;EndNote&gt;&lt;Cite&gt;&lt;Author&gt;Agten&lt;/Author&gt;&lt;Year&gt;2018&lt;/Year&gt;&lt;RecNum&gt;51&lt;/RecNum&gt;&lt;DisplayText&gt;(Agten, 2018)&lt;/DisplayText&gt;&lt;record&gt;&lt;rec-number&gt;51&lt;/rec-number&gt;&lt;foreign-keys&gt;&lt;key app="EN" db-id="v2w9s5ps3vzf9zeezr5pz009w2dv05srrz22" timestamp="1568153878" guid="4217f019-18ae-4f58-9fbc-52d08303f097"&gt;51&lt;/key&gt;&lt;/foreign-keys&gt;&lt;ref-type name="Journal Article"&gt;17&lt;/ref-type&gt;&lt;contributors&gt;&lt;authors&gt;&lt;author&gt;Agten, C. A., Dennler, C., Rosskopf, A. B., Jaberg, L., Pfirrmann, C. W. A., &amp;amp; Farshad, M. &lt;/author&gt;&lt;/authors&gt;&lt;/contributors&gt;&lt;titles&gt;&lt;title&gt;Augmented Reality-Guided Lumbar Facet Joint Injections. Investigative Radiology&lt;/title&gt;&lt;/titles&gt;&lt;pages&gt;495-498&lt;/pages&gt;&lt;volume&gt;53&lt;/volume&gt;&lt;number&gt;8&lt;/number&gt;&lt;dates&gt;&lt;year&gt;2018&lt;/year&gt;&lt;/dates&gt;&lt;urls&gt;&lt;/urls&gt;&lt;electronic-resource-num&gt;https://doi.org/10.1097/RLI.0000000000000478&lt;/electronic-resource-num&gt;&lt;/record&gt;&lt;/Cite&gt;&lt;/EndNote&gt;</w:instrText>
      </w:r>
      <w:r w:rsidR="00075820" w:rsidRPr="2CFAFD7F">
        <w:rPr>
          <w:rFonts w:eastAsia="Times" w:cs="Times"/>
          <w:color w:val="000000" w:themeColor="text1"/>
        </w:rPr>
        <w:fldChar w:fldCharType="separate"/>
      </w:r>
      <w:r w:rsidR="00075820">
        <w:rPr>
          <w:rFonts w:eastAsia="Times" w:cs="Times"/>
          <w:noProof/>
          <w:color w:val="000000" w:themeColor="text1"/>
        </w:rPr>
        <w:t>(2018)</w:t>
      </w:r>
      <w:r w:rsidR="00075820" w:rsidRPr="2CFAFD7F">
        <w:fldChar w:fldCharType="end"/>
      </w:r>
      <w:r w:rsidR="00B16830">
        <w:rPr>
          <w:rFonts w:eastAsia="Times" w:cs="Times"/>
          <w:color w:val="000000" w:themeColor="text1"/>
        </w:rPr>
        <w:t xml:space="preserve"> </w:t>
      </w:r>
      <w:r w:rsidR="00445024">
        <w:rPr>
          <w:rFonts w:eastAsia="Times" w:cs="Times"/>
          <w:color w:val="000000" w:themeColor="text1"/>
        </w:rPr>
        <w:t>found that it</w:t>
      </w:r>
      <w:r w:rsidRPr="7BCB42C5">
        <w:rPr>
          <w:rFonts w:eastAsia="Times" w:cs="Times"/>
          <w:color w:val="000000" w:themeColor="text1"/>
        </w:rPr>
        <w:t xml:space="preserve"> possible to match the results </w:t>
      </w:r>
      <w:r w:rsidR="005A3121">
        <w:rPr>
          <w:rFonts w:eastAsia="Times" w:cs="Times"/>
          <w:color w:val="000000" w:themeColor="text1"/>
        </w:rPr>
        <w:t xml:space="preserve">of </w:t>
      </w:r>
      <w:r w:rsidRPr="7BCB42C5">
        <w:rPr>
          <w:rFonts w:eastAsia="Times" w:cs="Times"/>
          <w:color w:val="000000" w:themeColor="text1"/>
        </w:rPr>
        <w:t xml:space="preserve">conventional </w:t>
      </w:r>
      <w:r w:rsidR="005A3121">
        <w:rPr>
          <w:rFonts w:eastAsia="Times" w:cs="Times"/>
          <w:color w:val="000000" w:themeColor="text1"/>
        </w:rPr>
        <w:t xml:space="preserve">guidance </w:t>
      </w:r>
      <w:r w:rsidRPr="7BCB42C5">
        <w:rPr>
          <w:rFonts w:eastAsia="Times" w:cs="Times"/>
          <w:color w:val="000000" w:themeColor="text1"/>
        </w:rPr>
        <w:t xml:space="preserve">methods to that of their </w:t>
      </w:r>
      <w:r w:rsidRPr="7BCB42C5">
        <w:rPr>
          <w:rFonts w:eastAsia="Times" w:cs="Times"/>
          <w:color w:val="000000" w:themeColor="text1"/>
        </w:rPr>
        <w:lastRenderedPageBreak/>
        <w:t>HoloLens prototype while using a lumbar vertebrae phantom</w:t>
      </w:r>
      <w:r w:rsidR="005A3121">
        <w:rPr>
          <w:rFonts w:eastAsia="Times" w:cs="Times"/>
          <w:color w:val="000000" w:themeColor="text1"/>
        </w:rPr>
        <w:t xml:space="preserve">. </w:t>
      </w:r>
      <w:r w:rsidRPr="7BCB42C5">
        <w:rPr>
          <w:rFonts w:eastAsia="Times" w:cs="Times"/>
          <w:color w:val="000000" w:themeColor="text1"/>
        </w:rPr>
        <w:t>The HoloLens display showed a 3D model of the lumbar vertebrae as well as a blue target for the needle insertion.</w:t>
      </w:r>
      <w:r w:rsidR="00012CDE">
        <w:rPr>
          <w:rFonts w:eastAsia="Times" w:cs="Times"/>
          <w:color w:val="000000" w:themeColor="text1"/>
        </w:rPr>
        <w:t xml:space="preserve"> </w:t>
      </w:r>
      <w:r w:rsidR="30441A04" w:rsidRPr="30441A04">
        <w:rPr>
          <w:rFonts w:eastAsia="Times" w:cs="Times"/>
          <w:color w:val="000000" w:themeColor="text1"/>
        </w:rPr>
        <w:t xml:space="preserve">Augmented reality needle guidance techniques have </w:t>
      </w:r>
      <w:r w:rsidR="00012CDE">
        <w:rPr>
          <w:rFonts w:eastAsia="Times" w:cs="Times"/>
          <w:color w:val="000000" w:themeColor="text1"/>
        </w:rPr>
        <w:t xml:space="preserve">also </w:t>
      </w:r>
      <w:r w:rsidR="30441A04" w:rsidRPr="30441A04">
        <w:rPr>
          <w:rFonts w:eastAsia="Times" w:cs="Times"/>
          <w:color w:val="000000" w:themeColor="text1"/>
        </w:rPr>
        <w:t xml:space="preserve">been </w:t>
      </w:r>
      <w:r w:rsidR="00012CDE">
        <w:rPr>
          <w:rFonts w:eastAsia="Times" w:cs="Times"/>
          <w:color w:val="000000" w:themeColor="text1"/>
        </w:rPr>
        <w:t>investigated</w:t>
      </w:r>
      <w:r w:rsidR="30441A04" w:rsidRPr="30441A04">
        <w:rPr>
          <w:rFonts w:eastAsia="Times" w:cs="Times"/>
          <w:color w:val="000000" w:themeColor="text1"/>
        </w:rPr>
        <w:t xml:space="preserve"> for </w:t>
      </w:r>
      <w:proofErr w:type="spellStart"/>
      <w:r w:rsidR="30441A04" w:rsidRPr="30441A04">
        <w:rPr>
          <w:rFonts w:eastAsia="Times" w:cs="Times"/>
          <w:color w:val="000000" w:themeColor="text1"/>
        </w:rPr>
        <w:t>transperineal</w:t>
      </w:r>
      <w:proofErr w:type="spellEnd"/>
      <w:r w:rsidR="30441A04" w:rsidRPr="30441A04">
        <w:rPr>
          <w:rFonts w:eastAsia="Times" w:cs="Times"/>
          <w:color w:val="000000" w:themeColor="text1"/>
        </w:rPr>
        <w:t xml:space="preserve"> prostate procedures (for example, biopsy and ablation).  Li et al. </w:t>
      </w:r>
      <w:r w:rsidR="00C034F4" w:rsidRPr="41ACEBA0">
        <w:fldChar w:fldCharType="begin"/>
      </w:r>
      <w:r w:rsidR="00C034F4">
        <w:rPr>
          <w:rFonts w:eastAsia="Times" w:cs="Times"/>
          <w:color w:val="000000" w:themeColor="text1"/>
        </w:rPr>
        <w:instrText xml:space="preserve"> ADDIN EN.CITE &lt;EndNote&gt;&lt;Cite&gt;&lt;Author&gt;Li&lt;/Author&gt;&lt;Year&gt;2019&lt;/Year&gt;&lt;RecNum&gt;46&lt;/RecNum&gt;&lt;DisplayText&gt;(Li et al., 2019)&lt;/DisplayText&gt;&lt;record&gt;&lt;rec-number&gt;46&lt;/rec-number&gt;&lt;foreign-keys&gt;&lt;key app="EN" db-id="v2w9s5ps3vzf9zeezr5pz009w2dv05srrz22" timestamp="1568065304" guid="fc26667b-7acb-4642-8e8d-55a0e4a7316f"&gt;46&lt;/key&gt;&lt;/foreign-keys&gt;&lt;ref-type name="Conference Proceedings"&gt;10&lt;/ref-type&gt;&lt;contributors&gt;&lt;authors&gt;&lt;author&gt;Li, Ming&lt;/author&gt;&lt;author&gt;Xu, Sheng&lt;/author&gt;&lt;author&gt;Mazilu, Dumitru&lt;/author&gt;&lt;author&gt;Turkbey, Baris&lt;/author&gt;&lt;author&gt;Wood, Bradford J.&lt;/author&gt;&lt;/authors&gt;&lt;/contributors&gt;&lt;titles&gt;&lt;title&gt;Smartglasses/smartphone needle guidance AR system for transperineal prostate procedures&lt;/title&gt;&lt;secondary-title&gt;SPIE Medical Imaging&lt;/secondary-title&gt;&lt;short-title&gt;Smartglasses/smartphone needle guidance AR system for transperineal prostate procedures&lt;/short-title&gt;&lt;/titles&gt;&lt;volume&gt;10951&lt;/volume&gt;&lt;dates&gt;&lt;year&gt;2019&lt;/year&gt;&lt;pub-dates&gt;&lt;date&gt;March&lt;/date&gt;&lt;/pub-dates&gt;&lt;/dates&gt;&lt;publisher&gt;SPIE&lt;/publisher&gt;&lt;urls&gt;&lt;related-urls&gt;&lt;url&gt;https://doi.org/10.1117/12.2512250&lt;/url&gt;&lt;/related-urls&gt;&lt;/urls&gt;&lt;electronic-resource-num&gt;doi: 10.1117/12.2512250&lt;/electronic-resource-num&gt;&lt;/record&gt;&lt;/Cite&gt;&lt;/EndNote&gt;</w:instrText>
      </w:r>
      <w:r w:rsidR="00C034F4" w:rsidRPr="41ACEBA0">
        <w:rPr>
          <w:rFonts w:eastAsia="Times" w:cs="Times"/>
          <w:color w:val="000000" w:themeColor="text1"/>
        </w:rPr>
        <w:fldChar w:fldCharType="separate"/>
      </w:r>
      <w:r w:rsidR="00C034F4">
        <w:rPr>
          <w:rFonts w:eastAsia="Times" w:cs="Times"/>
          <w:noProof/>
          <w:color w:val="000000" w:themeColor="text1"/>
        </w:rPr>
        <w:t>(Li et al., 2019)</w:t>
      </w:r>
      <w:r w:rsidR="00C034F4" w:rsidRPr="41ACEBA0">
        <w:fldChar w:fldCharType="end"/>
      </w:r>
      <w:r w:rsidR="30441A04" w:rsidRPr="30441A04">
        <w:rPr>
          <w:rFonts w:eastAsia="Times" w:cs="Times"/>
          <w:color w:val="000000" w:themeColor="text1"/>
        </w:rPr>
        <w:t xml:space="preserve"> developed a needle guidance application for use with a smartphone or smart</w:t>
      </w:r>
      <w:r w:rsidR="00996300">
        <w:rPr>
          <w:rFonts w:eastAsia="Times" w:cs="Times"/>
          <w:color w:val="000000" w:themeColor="text1"/>
        </w:rPr>
        <w:t xml:space="preserve"> </w:t>
      </w:r>
      <w:r w:rsidR="30441A04" w:rsidRPr="30441A04">
        <w:rPr>
          <w:rFonts w:eastAsia="Times" w:cs="Times"/>
          <w:color w:val="000000" w:themeColor="text1"/>
        </w:rPr>
        <w:t xml:space="preserve">glasses. Data derived from pre-procedural MRI/CT images </w:t>
      </w:r>
      <w:r w:rsidR="00A567DF">
        <w:rPr>
          <w:rFonts w:eastAsia="Times" w:cs="Times"/>
          <w:color w:val="000000" w:themeColor="text1"/>
        </w:rPr>
        <w:t>wa</w:t>
      </w:r>
      <w:r w:rsidR="30441A04" w:rsidRPr="30441A04">
        <w:rPr>
          <w:rFonts w:eastAsia="Times" w:cs="Times"/>
          <w:color w:val="000000" w:themeColor="text1"/>
        </w:rPr>
        <w:t xml:space="preserve">s used to display anatomic information, the planned needle trajectory, and the target lesion. The information </w:t>
      </w:r>
      <w:r w:rsidR="00456C29">
        <w:rPr>
          <w:rFonts w:eastAsia="Times" w:cs="Times"/>
          <w:color w:val="000000" w:themeColor="text1"/>
        </w:rPr>
        <w:t>was</w:t>
      </w:r>
      <w:r w:rsidR="30441A04" w:rsidRPr="30441A04">
        <w:rPr>
          <w:rFonts w:eastAsia="Times" w:cs="Times"/>
          <w:color w:val="000000" w:themeColor="text1"/>
        </w:rPr>
        <w:t xml:space="preserve"> designed to be overlaid onto the patient and tracked using an image marker (along with five fiducial markers placed on the back of the image marker) attached to the patient’s perineum. Smartphone functionality allow</w:t>
      </w:r>
      <w:r w:rsidR="00456C29">
        <w:rPr>
          <w:rFonts w:eastAsia="Times" w:cs="Times"/>
          <w:color w:val="000000" w:themeColor="text1"/>
        </w:rPr>
        <w:t>ed</w:t>
      </w:r>
      <w:r w:rsidR="30441A04" w:rsidRPr="30441A04">
        <w:rPr>
          <w:rFonts w:eastAsia="Times" w:cs="Times"/>
          <w:color w:val="000000" w:themeColor="text1"/>
        </w:rPr>
        <w:t xml:space="preserve"> the user to select a target, define the needle plan and view surrounding anatomy in 3D. In usability studies using a prostate phantom, participants were asked to insert a biopsy needle to reach a target using either a smartphone (iPhone) or smart-glasses (ODG R-7) to present the information. </w:t>
      </w:r>
      <w:r w:rsidR="0037439A">
        <w:rPr>
          <w:rFonts w:eastAsia="Times" w:cs="Times"/>
          <w:color w:val="000000" w:themeColor="text1"/>
        </w:rPr>
        <w:t>The n</w:t>
      </w:r>
      <w:r w:rsidR="30441A04" w:rsidRPr="30441A04">
        <w:rPr>
          <w:rFonts w:eastAsia="Times" w:cs="Times"/>
          <w:color w:val="000000" w:themeColor="text1"/>
        </w:rPr>
        <w:t>eedle end and plan</w:t>
      </w:r>
      <w:r w:rsidR="30441A04" w:rsidRPr="5360B9B8">
        <w:rPr>
          <w:rFonts w:eastAsia="Times New Roman"/>
          <w:color w:val="000000" w:themeColor="text1"/>
        </w:rPr>
        <w:t>ned needle path were displayed for e</w:t>
      </w:r>
      <w:r w:rsidR="30441A04" w:rsidRPr="309A2BA1">
        <w:rPr>
          <w:rFonts w:eastAsia="Times New Roman"/>
          <w:color w:val="000000" w:themeColor="text1"/>
        </w:rPr>
        <w:t xml:space="preserve">ach target. </w:t>
      </w:r>
      <w:r w:rsidR="309A2BA1" w:rsidRPr="309A2BA1">
        <w:rPr>
          <w:rFonts w:eastAsia="Times New Roman"/>
        </w:rPr>
        <w:t>Results of the study</w:t>
      </w:r>
      <w:r w:rsidR="30441A04" w:rsidRPr="5360B9B8">
        <w:rPr>
          <w:rFonts w:eastAsia="Times New Roman"/>
        </w:rPr>
        <w:t xml:space="preserve"> </w:t>
      </w:r>
      <w:r w:rsidR="00B16830" w:rsidRPr="0054613E">
        <w:rPr>
          <w:rFonts w:eastAsia="Times New Roman"/>
          <w:color w:val="000000" w:themeColor="text1"/>
        </w:rPr>
        <w:t>indicating</w:t>
      </w:r>
      <w:r w:rsidR="30441A04" w:rsidRPr="0054613E">
        <w:rPr>
          <w:rFonts w:eastAsia="Times New Roman"/>
          <w:color w:val="000000" w:themeColor="text1"/>
        </w:rPr>
        <w:t xml:space="preserve"> for needle placeme</w:t>
      </w:r>
      <w:r w:rsidR="0054613E" w:rsidRPr="0054613E">
        <w:rPr>
          <w:rFonts w:eastAsia="Times New Roman"/>
          <w:color w:val="000000" w:themeColor="text1"/>
        </w:rPr>
        <w:t>nt smartphone guidance had a trend towards</w:t>
      </w:r>
      <w:r w:rsidR="000248D1" w:rsidRPr="0054613E">
        <w:rPr>
          <w:rFonts w:eastAsia="Times New Roman"/>
          <w:color w:val="000000" w:themeColor="text1"/>
        </w:rPr>
        <w:t xml:space="preserve"> less </w:t>
      </w:r>
      <w:r w:rsidR="0054613E" w:rsidRPr="0054613E">
        <w:rPr>
          <w:rFonts w:eastAsia="Times New Roman"/>
          <w:color w:val="000000" w:themeColor="text1"/>
        </w:rPr>
        <w:t xml:space="preserve">errors </w:t>
      </w:r>
      <w:r w:rsidR="000248D1" w:rsidRPr="0054613E">
        <w:rPr>
          <w:rFonts w:eastAsia="Times New Roman"/>
          <w:color w:val="000000" w:themeColor="text1"/>
        </w:rPr>
        <w:t>compared to the s</w:t>
      </w:r>
      <w:r w:rsidR="000248D1" w:rsidRPr="0054613E">
        <w:rPr>
          <w:rFonts w:eastAsia="Times" w:cs="Times"/>
          <w:color w:val="000000" w:themeColor="text1"/>
        </w:rPr>
        <w:t>mart glasses</w:t>
      </w:r>
      <w:r w:rsidR="0054613E" w:rsidRPr="0054613E">
        <w:rPr>
          <w:rFonts w:eastAsia="Times" w:cs="Times"/>
          <w:color w:val="000000" w:themeColor="text1"/>
        </w:rPr>
        <w:t>.</w:t>
      </w:r>
    </w:p>
    <w:p w14:paraId="432309C1" w14:textId="21BCC602" w:rsidR="00A15C52" w:rsidRPr="00CC12BB" w:rsidRDefault="000248D1" w:rsidP="00012CDE">
      <w:pPr>
        <w:ind w:firstLine="238"/>
        <w:jc w:val="both"/>
        <w:rPr>
          <w:rFonts w:eastAsia="Times" w:cs="Times"/>
          <w:color w:val="000000" w:themeColor="text1"/>
        </w:rPr>
      </w:pPr>
      <w:r>
        <w:rPr>
          <w:rFonts w:eastAsia="Times" w:cs="Times"/>
          <w:color w:val="000000" w:themeColor="text1"/>
        </w:rPr>
        <w:lastRenderedPageBreak/>
        <w:t>T</w:t>
      </w:r>
      <w:r w:rsidR="43D814FC" w:rsidRPr="3E1CD22F">
        <w:rPr>
          <w:rFonts w:eastAsia="Times" w:cs="Times"/>
          <w:color w:val="000000" w:themeColor="text1"/>
        </w:rPr>
        <w:t>he Vivo Light Vein Finder is a</w:t>
      </w:r>
      <w:r w:rsidR="00061B49" w:rsidRPr="3E1CD22F">
        <w:rPr>
          <w:rFonts w:eastAsia="Times" w:cs="Times"/>
          <w:color w:val="000000" w:themeColor="text1"/>
        </w:rPr>
        <w:t>n</w:t>
      </w:r>
      <w:r w:rsidR="43D814FC" w:rsidRPr="3E1CD22F">
        <w:rPr>
          <w:rFonts w:eastAsia="Times" w:cs="Times"/>
          <w:color w:val="000000" w:themeColor="text1"/>
        </w:rPr>
        <w:t xml:space="preserve"> example of a </w:t>
      </w:r>
      <w:r w:rsidR="00BF09BB" w:rsidRPr="3E1CD22F">
        <w:rPr>
          <w:rFonts w:eastAsia="Times" w:cs="Times"/>
          <w:color w:val="000000" w:themeColor="text1"/>
        </w:rPr>
        <w:t>commercially available</w:t>
      </w:r>
      <w:r w:rsidR="43D814FC" w:rsidRPr="3E1CD22F">
        <w:rPr>
          <w:rFonts w:eastAsia="Times" w:cs="Times"/>
          <w:color w:val="000000" w:themeColor="text1"/>
        </w:rPr>
        <w:t xml:space="preserve"> spatial augmented reality device used for vascular imaging. The device provides a real-time visualization of structures inside the body </w:t>
      </w:r>
      <w:r w:rsidR="005165E7" w:rsidRPr="3E1CD22F">
        <w:rPr>
          <w:rFonts w:eastAsia="Times" w:cs="Times"/>
          <w:color w:val="000000" w:themeColor="text1"/>
        </w:rPr>
        <w:t xml:space="preserve">by </w:t>
      </w:r>
      <w:r w:rsidR="43D814FC" w:rsidRPr="3E1CD22F">
        <w:rPr>
          <w:rFonts w:eastAsia="Times" w:cs="Times"/>
          <w:color w:val="000000" w:themeColor="text1"/>
        </w:rPr>
        <w:t>project</w:t>
      </w:r>
      <w:r w:rsidR="005165E7" w:rsidRPr="3E1CD22F">
        <w:rPr>
          <w:rFonts w:eastAsia="Times" w:cs="Times"/>
          <w:color w:val="000000" w:themeColor="text1"/>
        </w:rPr>
        <w:t>ing</w:t>
      </w:r>
      <w:r w:rsidR="43D814FC" w:rsidRPr="3E1CD22F">
        <w:rPr>
          <w:rFonts w:eastAsia="Times" w:cs="Times"/>
          <w:color w:val="000000" w:themeColor="text1"/>
        </w:rPr>
        <w:t xml:space="preserve"> images </w:t>
      </w:r>
      <w:r w:rsidR="005165E7" w:rsidRPr="3E1CD22F">
        <w:rPr>
          <w:rFonts w:eastAsia="Times" w:cs="Times"/>
          <w:color w:val="000000" w:themeColor="text1"/>
        </w:rPr>
        <w:t xml:space="preserve">directly </w:t>
      </w:r>
      <w:r w:rsidR="43D814FC" w:rsidRPr="3E1CD22F">
        <w:rPr>
          <w:rFonts w:eastAsia="Times" w:cs="Times"/>
          <w:color w:val="000000" w:themeColor="text1"/>
        </w:rPr>
        <w:t>onto the skin. This visualization supports finding accurate location for injections</w:t>
      </w:r>
      <w:r w:rsidR="005D01C3" w:rsidRPr="3E1CD22F">
        <w:rPr>
          <w:rFonts w:eastAsia="Times" w:cs="Times"/>
          <w:color w:val="000000" w:themeColor="text1"/>
        </w:rPr>
        <w:t>, which</w:t>
      </w:r>
      <w:r w:rsidR="43D814FC" w:rsidRPr="3E1CD22F">
        <w:rPr>
          <w:rFonts w:eastAsia="Times" w:cs="Times"/>
          <w:color w:val="000000" w:themeColor="text1"/>
        </w:rPr>
        <w:t xml:space="preserve"> </w:t>
      </w:r>
      <w:r w:rsidR="00AB08A4" w:rsidRPr="3E1CD22F">
        <w:rPr>
          <w:rFonts w:eastAsia="Times" w:cs="Times"/>
          <w:color w:val="000000" w:themeColor="text1"/>
        </w:rPr>
        <w:t>was</w:t>
      </w:r>
      <w:r w:rsidR="43D814FC" w:rsidRPr="3E1CD22F">
        <w:rPr>
          <w:rFonts w:eastAsia="Times" w:cs="Times"/>
          <w:color w:val="000000" w:themeColor="text1"/>
        </w:rPr>
        <w:t xml:space="preserve"> proven to be very effective with less experienced nursing students</w:t>
      </w:r>
      <w:r w:rsidR="00F15433" w:rsidRPr="3E1CD22F">
        <w:rPr>
          <w:rFonts w:eastAsia="Times" w:cs="Times"/>
          <w:color w:val="000000" w:themeColor="text1"/>
        </w:rPr>
        <w:t xml:space="preserve"> w</w:t>
      </w:r>
      <w:r w:rsidR="43D814FC" w:rsidRPr="3E1CD22F">
        <w:rPr>
          <w:rFonts w:eastAsia="Times" w:cs="Times"/>
          <w:color w:val="000000" w:themeColor="text1"/>
        </w:rPr>
        <w:t xml:space="preserve">ho demonstrated improved time and </w:t>
      </w:r>
      <w:r w:rsidR="00B930B4" w:rsidRPr="3E1CD22F">
        <w:rPr>
          <w:rFonts w:eastAsia="Times" w:cs="Times"/>
          <w:color w:val="000000" w:themeColor="text1"/>
        </w:rPr>
        <w:t>efficiency</w:t>
      </w:r>
      <w:r w:rsidR="0017141F" w:rsidRPr="3E1CD22F">
        <w:rPr>
          <w:rFonts w:eastAsia="Times" w:cs="Times"/>
          <w:color w:val="000000" w:themeColor="text1"/>
        </w:rPr>
        <w:t xml:space="preserve"> (</w:t>
      </w:r>
      <w:r w:rsidR="0017141F">
        <w:t>Fukuroku</w:t>
      </w:r>
      <w:r w:rsidR="006E0216">
        <w:t>,</w:t>
      </w:r>
      <w:r w:rsidR="006278EE">
        <w:t xml:space="preserve"> 2016</w:t>
      </w:r>
      <w:r w:rsidR="0017141F" w:rsidRPr="3E1CD22F">
        <w:rPr>
          <w:rFonts w:eastAsia="Times" w:cs="Times"/>
          <w:color w:val="000000" w:themeColor="text1"/>
        </w:rPr>
        <w:t>)</w:t>
      </w:r>
      <w:r w:rsidR="43D814FC" w:rsidRPr="3E1CD22F">
        <w:rPr>
          <w:rFonts w:eastAsia="Times" w:cs="Times"/>
          <w:color w:val="000000" w:themeColor="text1"/>
        </w:rPr>
        <w:t xml:space="preserve">. </w:t>
      </w:r>
      <w:r w:rsidR="008550F4" w:rsidRPr="3E1CD22F">
        <w:rPr>
          <w:rFonts w:eastAsia="Times" w:cs="Times"/>
          <w:color w:val="000000" w:themeColor="text1"/>
        </w:rPr>
        <w:t>Veins were located</w:t>
      </w:r>
      <w:r w:rsidR="43D814FC" w:rsidRPr="3E1CD22F">
        <w:rPr>
          <w:rFonts w:eastAsia="Times" w:cs="Times"/>
          <w:color w:val="000000" w:themeColor="text1"/>
        </w:rPr>
        <w:t xml:space="preserve"> by projecting near infrared light onto the human body</w:t>
      </w:r>
      <w:r w:rsidR="008D02AB" w:rsidRPr="3E1CD22F">
        <w:rPr>
          <w:rFonts w:eastAsia="Times" w:cs="Times"/>
          <w:color w:val="000000" w:themeColor="text1"/>
        </w:rPr>
        <w:t>, where the</w:t>
      </w:r>
      <w:r w:rsidR="008550F4" w:rsidRPr="3E1CD22F">
        <w:rPr>
          <w:rFonts w:eastAsia="Times" w:cs="Times"/>
          <w:color w:val="000000" w:themeColor="text1"/>
        </w:rPr>
        <w:t xml:space="preserve"> </w:t>
      </w:r>
      <w:r w:rsidR="00197158" w:rsidRPr="3E1CD22F">
        <w:rPr>
          <w:rFonts w:eastAsia="Times" w:cs="Times"/>
          <w:color w:val="000000" w:themeColor="text1"/>
        </w:rPr>
        <w:t>haemoglobin</w:t>
      </w:r>
      <w:r w:rsidR="43D814FC" w:rsidRPr="3E1CD22F">
        <w:rPr>
          <w:rFonts w:eastAsia="Times" w:cs="Times"/>
          <w:color w:val="000000" w:themeColor="text1"/>
        </w:rPr>
        <w:t xml:space="preserve"> in the blood absorb</w:t>
      </w:r>
      <w:r w:rsidR="008D02AB" w:rsidRPr="3E1CD22F">
        <w:rPr>
          <w:rFonts w:eastAsia="Times" w:cs="Times"/>
          <w:color w:val="000000" w:themeColor="text1"/>
        </w:rPr>
        <w:t>ed</w:t>
      </w:r>
      <w:r w:rsidR="43D814FC" w:rsidRPr="3E1CD22F">
        <w:rPr>
          <w:rFonts w:eastAsia="Times" w:cs="Times"/>
          <w:color w:val="000000" w:themeColor="text1"/>
        </w:rPr>
        <w:t xml:space="preserve"> some of this light </w:t>
      </w:r>
      <w:r w:rsidR="000178C8" w:rsidRPr="3E1CD22F">
        <w:rPr>
          <w:rFonts w:eastAsia="Times" w:cs="Times"/>
          <w:color w:val="000000" w:themeColor="text1"/>
        </w:rPr>
        <w:t>and</w:t>
      </w:r>
      <w:r w:rsidR="43D814FC" w:rsidRPr="3E1CD22F">
        <w:rPr>
          <w:rFonts w:eastAsia="Times" w:cs="Times"/>
          <w:color w:val="000000" w:themeColor="text1"/>
        </w:rPr>
        <w:t xml:space="preserve"> allowing veins and vascular structures to be identified. This information </w:t>
      </w:r>
      <w:r w:rsidR="000178C8" w:rsidRPr="3E1CD22F">
        <w:rPr>
          <w:rFonts w:eastAsia="Times" w:cs="Times"/>
          <w:color w:val="000000" w:themeColor="text1"/>
        </w:rPr>
        <w:t>was</w:t>
      </w:r>
      <w:r w:rsidR="43D814FC" w:rsidRPr="3E1CD22F">
        <w:rPr>
          <w:rFonts w:eastAsia="Times" w:cs="Times"/>
          <w:color w:val="000000" w:themeColor="text1"/>
        </w:rPr>
        <w:t xml:space="preserve"> then augmented with projected light revealing the underlying structures on the skin's surface. This method </w:t>
      </w:r>
      <w:r w:rsidR="00567C3B" w:rsidRPr="3E1CD22F">
        <w:rPr>
          <w:rFonts w:eastAsia="Times" w:cs="Times"/>
          <w:color w:val="000000" w:themeColor="text1"/>
        </w:rPr>
        <w:t>was</w:t>
      </w:r>
      <w:r w:rsidR="43D814FC" w:rsidRPr="3E1CD22F">
        <w:rPr>
          <w:rFonts w:eastAsia="Times" w:cs="Times"/>
          <w:color w:val="000000" w:themeColor="text1"/>
        </w:rPr>
        <w:t xml:space="preserve"> </w:t>
      </w:r>
      <w:r w:rsidR="00A15C52" w:rsidRPr="3E1CD22F">
        <w:rPr>
          <w:rFonts w:eastAsia="Times" w:cs="Times"/>
          <w:color w:val="000000" w:themeColor="text1"/>
        </w:rPr>
        <w:t>demonstrated</w:t>
      </w:r>
      <w:r w:rsidR="43D814FC" w:rsidRPr="3E1CD22F">
        <w:rPr>
          <w:rFonts w:eastAsia="Times" w:cs="Times"/>
          <w:color w:val="000000" w:themeColor="text1"/>
        </w:rPr>
        <w:t xml:space="preserve"> to work on over 90% of patients depending on their age, health and race</w:t>
      </w:r>
      <w:r w:rsidR="00E265C1">
        <w:rPr>
          <w:rFonts w:eastAsia="Times" w:cs="Times"/>
          <w:color w:val="000000" w:themeColor="text1"/>
        </w:rPr>
        <w:t xml:space="preserve"> </w:t>
      </w:r>
      <w:r w:rsidR="009944A0">
        <w:rPr>
          <w:rFonts w:eastAsia="Times" w:cs="Times"/>
          <w:color w:val="000000" w:themeColor="text1"/>
        </w:rPr>
        <w:fldChar w:fldCharType="begin"/>
      </w:r>
      <w:r w:rsidR="00DD51F9">
        <w:rPr>
          <w:rFonts w:eastAsia="Times" w:cs="Times"/>
          <w:color w:val="000000" w:themeColor="text1"/>
        </w:rPr>
        <w:instrText xml:space="preserve"> ADDIN EN.CITE &lt;EndNote&gt;&lt;Cite&gt;&lt;Author&gt;Chiao&lt;/Author&gt;&lt;Year&gt;2013&lt;/Year&gt;&lt;RecNum&gt;53&lt;/RecNum&gt;&lt;DisplayText&gt;(Chiao, 2013)&lt;/DisplayText&gt;&lt;record&gt;&lt;rec-number&gt;53&lt;/rec-number&gt;&lt;foreign-keys&gt;&lt;key app="EN" db-id="v2w9s5ps3vzf9zeezr5pz009w2dv05srrz22" timestamp="1568196055" guid="28fce6b6-5b73-4feb-934f-be322ddf9bea"&gt;53&lt;/key&gt;&lt;/foreign-keys&gt;&lt;ref-type name="Journal Article"&gt;17&lt;/ref-type&gt;&lt;contributors&gt;&lt;authors&gt;&lt;author&gt;Chiao, F. B., Resta-Flarer, F., Lesser, J., Ng, J., Ganz, A., Pino-Luey, D., Witek, B&lt;/author&gt;&lt;/authors&gt;&lt;/contributors&gt;&lt;titles&gt;&lt;title&gt;Vein visualization: patient characteristic factors and efficacy of a new infrared vein finder technology&lt;/title&gt;&lt;secondary-title&gt;British Journal of Anaesthesia&lt;/secondary-title&gt;&lt;/titles&gt;&lt;periodical&gt;&lt;full-title&gt;British Journal of Anaesthesia&lt;/full-title&gt;&lt;/periodical&gt;&lt;pages&gt;966-971&lt;/pages&gt;&lt;volume&gt;110&lt;/volume&gt;&lt;number&gt;6&lt;/number&gt;&lt;dates&gt;&lt;year&gt;2013&lt;/year&gt;&lt;/dates&gt;&lt;urls&gt;&lt;/urls&gt;&lt;electronic-resource-num&gt;https://doi.org/https://doi.org/10.1093/bja/aet003&lt;/electronic-resource-num&gt;&lt;/record&gt;&lt;/Cite&gt;&lt;/EndNote&gt;</w:instrText>
      </w:r>
      <w:r w:rsidR="009944A0">
        <w:rPr>
          <w:rFonts w:eastAsia="Times" w:cs="Times"/>
          <w:color w:val="000000" w:themeColor="text1"/>
        </w:rPr>
        <w:fldChar w:fldCharType="separate"/>
      </w:r>
      <w:r w:rsidR="009944A0">
        <w:rPr>
          <w:rFonts w:eastAsia="Times" w:cs="Times"/>
          <w:noProof/>
          <w:color w:val="000000" w:themeColor="text1"/>
        </w:rPr>
        <w:t>(Chiao, 2013)</w:t>
      </w:r>
      <w:r w:rsidR="009944A0">
        <w:rPr>
          <w:rFonts w:eastAsia="Times" w:cs="Times"/>
          <w:color w:val="000000" w:themeColor="text1"/>
        </w:rPr>
        <w:fldChar w:fldCharType="end"/>
      </w:r>
      <w:r w:rsidR="009944A0">
        <w:rPr>
          <w:rFonts w:eastAsia="Times" w:cs="Times"/>
          <w:color w:val="000000" w:themeColor="text1"/>
        </w:rPr>
        <w:t>.</w:t>
      </w:r>
    </w:p>
    <w:p w14:paraId="3A493A9C" w14:textId="3B8882E2" w:rsidR="00017C91" w:rsidRDefault="00017C91" w:rsidP="00017C91">
      <w:pPr>
        <w:ind w:firstLine="238"/>
        <w:jc w:val="both"/>
        <w:rPr>
          <w:rFonts w:eastAsia="Times" w:cs="Times"/>
          <w:color w:val="000000" w:themeColor="text1"/>
        </w:rPr>
      </w:pPr>
      <w:r w:rsidRPr="7BCB42C5">
        <w:rPr>
          <w:rFonts w:eastAsia="Times" w:cs="Times"/>
          <w:color w:val="000000" w:themeColor="text1"/>
        </w:rPr>
        <w:t>García-Vázquez</w:t>
      </w:r>
      <w:r>
        <w:rPr>
          <w:rFonts w:eastAsia="Times" w:cs="Times"/>
          <w:color w:val="000000" w:themeColor="text1"/>
        </w:rPr>
        <w:t xml:space="preserve"> et al</w:t>
      </w:r>
      <w:r w:rsidR="00522AC1">
        <w:rPr>
          <w:rFonts w:eastAsia="Times" w:cs="Times"/>
          <w:color w:val="000000" w:themeColor="text1"/>
        </w:rPr>
        <w:t>.</w:t>
      </w:r>
      <w:r w:rsidR="00BD39A4" w:rsidRPr="0067611C">
        <w:t xml:space="preserve"> </w:t>
      </w:r>
      <w:r w:rsidR="0067611C" w:rsidRPr="2CFAFD7F">
        <w:fldChar w:fldCharType="begin">
          <w:fldData xml:space="preserve">PEVuZE5vdGU+PENpdGU+PEF1dGhvcj5HYXJjaWEtVmF6cXVlejwvQXV0aG9yPjxZZWFyPjIwMTg8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</w:fldData>
        </w:fldChar>
      </w:r>
      <w:r w:rsidR="0067611C" w:rsidRPr="00BA6AA6">
        <w:rPr>
          <w:rFonts w:eastAsia="Times" w:cs="Times"/>
          <w:color w:val="000000" w:themeColor="text1"/>
        </w:rPr>
        <w:instrText xml:space="preserve"> ADDIN EN.CITE </w:instrText>
      </w:r>
      <w:r w:rsidR="0067611C" w:rsidRPr="00BA6AA6">
        <w:rPr>
          <w:rFonts w:eastAsia="Times" w:cs="Times"/>
          <w:color w:val="000000" w:themeColor="text1"/>
        </w:rPr>
        <w:fldChar w:fldCharType="begin">
          <w:fldData xml:space="preserve">PEVuZE5vdGU+PENpdGU+PEF1dGhvcj5HYXJjaWEtVmF6cXVlejwvQXV0aG9yPjxZZWFyPjIwMTg8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</w:fldData>
        </w:fldChar>
      </w:r>
      <w:r w:rsidR="0067611C" w:rsidRPr="00BA6AA6">
        <w:rPr>
          <w:rFonts w:eastAsia="Times" w:cs="Times"/>
          <w:color w:val="000000" w:themeColor="text1"/>
        </w:rPr>
        <w:instrText xml:space="preserve"> ADDIN EN.CITE.DATA </w:instrText>
      </w:r>
      <w:r w:rsidR="0067611C" w:rsidRPr="00BA6AA6">
        <w:rPr>
          <w:rFonts w:eastAsia="Times" w:cs="Times"/>
          <w:color w:val="000000" w:themeColor="text1"/>
        </w:rPr>
      </w:r>
      <w:r w:rsidR="0067611C" w:rsidRPr="00BA6AA6">
        <w:rPr>
          <w:rFonts w:eastAsia="Times" w:cs="Times"/>
          <w:color w:val="000000" w:themeColor="text1"/>
        </w:rPr>
        <w:fldChar w:fldCharType="end"/>
      </w:r>
      <w:r w:rsidR="0067611C" w:rsidRPr="2CFAFD7F">
        <w:rPr>
          <w:rFonts w:eastAsia="Times" w:cs="Times"/>
          <w:color w:val="000000" w:themeColor="text1"/>
        </w:rPr>
      </w:r>
      <w:r w:rsidR="0067611C" w:rsidRPr="2CFAFD7F">
        <w:rPr>
          <w:rFonts w:eastAsia="Times" w:cs="Times"/>
          <w:color w:val="000000" w:themeColor="text1"/>
        </w:rPr>
        <w:fldChar w:fldCharType="separate"/>
      </w:r>
      <w:r w:rsidR="0067611C">
        <w:rPr>
          <w:rFonts w:eastAsia="Times" w:cs="Times"/>
          <w:noProof/>
          <w:color w:val="000000" w:themeColor="text1"/>
        </w:rPr>
        <w:t>(2018)</w:t>
      </w:r>
      <w:r w:rsidR="0067611C" w:rsidRPr="2CFAFD7F">
        <w:fldChar w:fldCharType="end"/>
      </w:r>
      <w:r w:rsidR="00BD39A4">
        <w:rPr>
          <w:rFonts w:eastAsia="Times" w:cs="Times"/>
          <w:color w:val="000000" w:themeColor="text1"/>
        </w:rPr>
        <w:t xml:space="preserve"> </w:t>
      </w:r>
      <w:r w:rsidRPr="7BCB42C5">
        <w:rPr>
          <w:rFonts w:eastAsia="Times" w:cs="Times"/>
          <w:color w:val="000000" w:themeColor="text1"/>
        </w:rPr>
        <w:t>investigated a new appro</w:t>
      </w:r>
      <w:r>
        <w:rPr>
          <w:rFonts w:eastAsia="Times" w:cs="Times"/>
          <w:color w:val="000000" w:themeColor="text1"/>
        </w:rPr>
        <w:t>ach</w:t>
      </w:r>
      <w:r w:rsidRPr="7BCB42C5">
        <w:rPr>
          <w:rFonts w:eastAsia="Times" w:cs="Times"/>
          <w:color w:val="000000" w:themeColor="text1"/>
        </w:rPr>
        <w:t xml:space="preserve"> to device navigation for endovascular aortic repair</w:t>
      </w:r>
      <w:r w:rsidR="0087149F">
        <w:t>. Th</w:t>
      </w:r>
      <w:r w:rsidRPr="7BCB42C5">
        <w:rPr>
          <w:rFonts w:eastAsia="Times" w:cs="Times"/>
          <w:color w:val="000000" w:themeColor="text1"/>
        </w:rPr>
        <w:t>eir</w:t>
      </w:r>
      <w:r>
        <w:rPr>
          <w:rFonts w:eastAsia="Times" w:cs="Times"/>
          <w:color w:val="000000" w:themeColor="text1"/>
        </w:rPr>
        <w:t xml:space="preserve"> approach</w:t>
      </w:r>
      <w:r w:rsidRPr="7BCB42C5">
        <w:rPr>
          <w:rFonts w:eastAsia="Times" w:cs="Times"/>
          <w:color w:val="000000" w:themeColor="text1"/>
        </w:rPr>
        <w:t xml:space="preserve"> us</w:t>
      </w:r>
      <w:r>
        <w:rPr>
          <w:rFonts w:eastAsia="Times" w:cs="Times"/>
          <w:color w:val="000000" w:themeColor="text1"/>
        </w:rPr>
        <w:t>ed</w:t>
      </w:r>
      <w:r w:rsidRPr="7BCB42C5">
        <w:rPr>
          <w:rFonts w:eastAsia="Times" w:cs="Times"/>
          <w:color w:val="000000" w:themeColor="text1"/>
        </w:rPr>
        <w:t xml:space="preserve"> an electromagnetic tracking system </w:t>
      </w:r>
      <w:r w:rsidR="00197158">
        <w:rPr>
          <w:rFonts w:eastAsia="Times" w:cs="Times"/>
          <w:color w:val="000000" w:themeColor="text1"/>
        </w:rPr>
        <w:t>to find the</w:t>
      </w:r>
      <w:r>
        <w:rPr>
          <w:rFonts w:eastAsia="Times" w:cs="Times"/>
          <w:color w:val="000000" w:themeColor="text1"/>
        </w:rPr>
        <w:t xml:space="preserve"> position of the catheter</w:t>
      </w:r>
      <w:r w:rsidRPr="7BCB42C5">
        <w:rPr>
          <w:rFonts w:eastAsia="Times" w:cs="Times"/>
          <w:color w:val="000000" w:themeColor="text1"/>
        </w:rPr>
        <w:t xml:space="preserve"> throughout the body using three </w:t>
      </w:r>
      <w:r>
        <w:rPr>
          <w:rFonts w:eastAsia="Times" w:cs="Times"/>
          <w:color w:val="000000" w:themeColor="text1"/>
        </w:rPr>
        <w:t xml:space="preserve">or more </w:t>
      </w:r>
      <w:r w:rsidRPr="7BCB42C5">
        <w:rPr>
          <w:rFonts w:eastAsia="Times" w:cs="Times"/>
          <w:color w:val="000000" w:themeColor="text1"/>
        </w:rPr>
        <w:t xml:space="preserve">exterior landmarks that also </w:t>
      </w:r>
      <w:r>
        <w:rPr>
          <w:rFonts w:eastAsia="Times" w:cs="Times"/>
          <w:color w:val="000000" w:themeColor="text1"/>
        </w:rPr>
        <w:t>served</w:t>
      </w:r>
      <w:r w:rsidRPr="7BCB42C5">
        <w:rPr>
          <w:rFonts w:eastAsia="Times" w:cs="Times"/>
          <w:color w:val="000000" w:themeColor="text1"/>
        </w:rPr>
        <w:t xml:space="preserve"> as calibration markers for the HoloLens. This </w:t>
      </w:r>
      <w:r>
        <w:rPr>
          <w:rFonts w:eastAsia="Times" w:cs="Times"/>
          <w:color w:val="000000" w:themeColor="text1"/>
        </w:rPr>
        <w:t>enabled</w:t>
      </w:r>
      <w:r w:rsidRPr="7BCB42C5">
        <w:rPr>
          <w:rFonts w:eastAsia="Times" w:cs="Times"/>
          <w:color w:val="000000" w:themeColor="text1"/>
        </w:rPr>
        <w:t xml:space="preserve"> the user</w:t>
      </w:r>
      <w:r>
        <w:rPr>
          <w:rFonts w:eastAsia="Times" w:cs="Times"/>
          <w:color w:val="000000" w:themeColor="text1"/>
        </w:rPr>
        <w:t xml:space="preserve"> to see </w:t>
      </w:r>
      <w:r w:rsidRPr="7BCB42C5">
        <w:rPr>
          <w:rFonts w:eastAsia="Times" w:cs="Times"/>
          <w:color w:val="000000" w:themeColor="text1"/>
        </w:rPr>
        <w:t xml:space="preserve">the approximate location </w:t>
      </w:r>
      <w:r>
        <w:rPr>
          <w:rFonts w:eastAsia="Times" w:cs="Times"/>
          <w:color w:val="000000" w:themeColor="text1"/>
        </w:rPr>
        <w:t xml:space="preserve">and </w:t>
      </w:r>
      <w:r w:rsidRPr="7BCB42C5">
        <w:rPr>
          <w:rFonts w:eastAsia="Times" w:cs="Times"/>
          <w:color w:val="000000" w:themeColor="text1"/>
        </w:rPr>
        <w:t xml:space="preserve">movement of the </w:t>
      </w:r>
      <w:r>
        <w:rPr>
          <w:rFonts w:eastAsia="Times" w:cs="Times"/>
          <w:color w:val="000000" w:themeColor="text1"/>
        </w:rPr>
        <w:t xml:space="preserve">catheter tip inside </w:t>
      </w:r>
      <w:r w:rsidRPr="7BCB42C5">
        <w:rPr>
          <w:rFonts w:eastAsia="Times" w:cs="Times"/>
          <w:color w:val="000000" w:themeColor="text1"/>
        </w:rPr>
        <w:t xml:space="preserve">the patient </w:t>
      </w:r>
      <w:r w:rsidR="00E1535C">
        <w:rPr>
          <w:rFonts w:eastAsia="Times" w:cs="Times"/>
          <w:color w:val="000000" w:themeColor="text1"/>
        </w:rPr>
        <w:t xml:space="preserve">through the </w:t>
      </w:r>
      <w:r w:rsidR="00E1535C" w:rsidRPr="7BCB42C5">
        <w:rPr>
          <w:rFonts w:eastAsia="Times" w:cs="Times"/>
          <w:color w:val="000000" w:themeColor="text1"/>
        </w:rPr>
        <w:t xml:space="preserve">HoloLens </w:t>
      </w:r>
      <w:r w:rsidRPr="7BCB42C5">
        <w:rPr>
          <w:rFonts w:eastAsia="Times" w:cs="Times"/>
          <w:color w:val="000000" w:themeColor="text1"/>
        </w:rPr>
        <w:t xml:space="preserve">as shown in </w:t>
      </w:r>
      <w:r w:rsidRPr="3BAAFB2C">
        <w:fldChar w:fldCharType="begin"/>
      </w:r>
      <w:r>
        <w:rPr>
          <w:rFonts w:eastAsia="Times" w:cs="Times"/>
          <w:color w:val="000000" w:themeColor="text1"/>
        </w:rPr>
        <w:instrText xml:space="preserve"> REF _Ref18501474 \h </w:instrText>
      </w:r>
      <w:r w:rsidRPr="3BAAFB2C">
        <w:rPr>
          <w:rFonts w:eastAsia="Times" w:cs="Times"/>
          <w:color w:val="000000" w:themeColor="text1"/>
        </w:rPr>
        <w:fldChar w:fldCharType="separate"/>
      </w:r>
      <w:r w:rsidR="005B0CD2">
        <w:t xml:space="preserve">Figure </w:t>
      </w:r>
      <w:r w:rsidR="005B0CD2">
        <w:rPr>
          <w:noProof/>
        </w:rPr>
        <w:t>12</w:t>
      </w:r>
      <w:r w:rsidRPr="3BAAFB2C">
        <w:fldChar w:fldCharType="end"/>
      </w:r>
      <w:r w:rsidR="00557458">
        <w:t>.</w:t>
      </w:r>
      <w:r w:rsidRPr="7C80D91C">
        <w:rPr>
          <w:rFonts w:eastAsia="Times" w:cs="Times"/>
          <w:color w:val="000000" w:themeColor="text1"/>
        </w:rPr>
        <w:t xml:space="preserve"> </w:t>
      </w:r>
      <w:r w:rsidRPr="7BCB42C5">
        <w:rPr>
          <w:rFonts w:eastAsia="Times" w:cs="Times"/>
          <w:color w:val="000000" w:themeColor="text1"/>
        </w:rPr>
        <w:t xml:space="preserve">This </w:t>
      </w:r>
      <w:r w:rsidR="00C02D1E">
        <w:rPr>
          <w:rFonts w:eastAsia="Times" w:cs="Times"/>
          <w:color w:val="000000" w:themeColor="text1"/>
        </w:rPr>
        <w:t>approach</w:t>
      </w:r>
      <w:r w:rsidRPr="7BCB42C5">
        <w:rPr>
          <w:rFonts w:eastAsia="Times" w:cs="Times"/>
          <w:color w:val="000000" w:themeColor="text1"/>
        </w:rPr>
        <w:t xml:space="preserve"> </w:t>
      </w:r>
      <w:r w:rsidR="00C02D1E">
        <w:rPr>
          <w:rFonts w:eastAsia="Times" w:cs="Times"/>
          <w:color w:val="000000" w:themeColor="text1"/>
        </w:rPr>
        <w:t xml:space="preserve">used in </w:t>
      </w:r>
      <w:r w:rsidR="00C02D1E">
        <w:rPr>
          <w:rFonts w:eastAsia="Times" w:cs="Times"/>
          <w:color w:val="000000" w:themeColor="text1"/>
        </w:rPr>
        <w:lastRenderedPageBreak/>
        <w:t xml:space="preserve">conjunction </w:t>
      </w:r>
      <w:r w:rsidRPr="7BCB42C5">
        <w:rPr>
          <w:rFonts w:eastAsia="Times" w:cs="Times"/>
          <w:color w:val="000000" w:themeColor="text1"/>
        </w:rPr>
        <w:t xml:space="preserve">with conventional practices are great examples of the increase in efficiency that Mixed </w:t>
      </w:r>
      <w:r>
        <w:rPr>
          <w:rFonts w:eastAsia="Times" w:cs="Times"/>
          <w:color w:val="000000" w:themeColor="text1"/>
        </w:rPr>
        <w:t>R</w:t>
      </w:r>
      <w:r w:rsidRPr="7BCB42C5">
        <w:rPr>
          <w:rFonts w:eastAsia="Times" w:cs="Times"/>
          <w:color w:val="000000" w:themeColor="text1"/>
        </w:rPr>
        <w:t>e</w:t>
      </w:r>
      <w:r>
        <w:rPr>
          <w:rFonts w:eastAsia="Times" w:cs="Times"/>
          <w:color w:val="000000" w:themeColor="text1"/>
        </w:rPr>
        <w:t xml:space="preserve">ality </w:t>
      </w:r>
      <w:r w:rsidRPr="7BCB42C5">
        <w:rPr>
          <w:rFonts w:eastAsia="Times" w:cs="Times"/>
          <w:color w:val="000000" w:themeColor="text1"/>
        </w:rPr>
        <w:t xml:space="preserve">could bring to </w:t>
      </w:r>
      <w:r>
        <w:rPr>
          <w:rFonts w:eastAsia="Times" w:cs="Times"/>
          <w:color w:val="000000" w:themeColor="text1"/>
        </w:rPr>
        <w:t>medical intervention.</w:t>
      </w:r>
      <w:r w:rsidR="00557458">
        <w:rPr>
          <w:rFonts w:eastAsia="Times" w:cs="Times"/>
          <w:color w:val="000000" w:themeColor="text1"/>
        </w:rPr>
        <w:t xml:space="preserve"> </w:t>
      </w:r>
    </w:p>
    <w:p w14:paraId="6FEC49B2" w14:textId="2039A47A" w:rsidR="0081391B" w:rsidRDefault="00017C91" w:rsidP="00BD39A4">
      <w:pPr>
        <w:ind w:firstLine="238"/>
        <w:jc w:val="both"/>
        <w:rPr>
          <w:rFonts w:eastAsia="Times" w:cs="Times"/>
          <w:color w:val="000000" w:themeColor="text1"/>
        </w:rPr>
      </w:pPr>
      <w:r>
        <w:rPr>
          <w:rFonts w:eastAsia="Times" w:cs="Times"/>
          <w:noProof/>
          <w:color w:val="000000" w:themeColor="text1"/>
        </w:rPr>
        <mc:AlternateContent>
          <mc:Choice Requires="wpg">
            <w:drawing>
              <wp:anchor distT="0" distB="0" distL="114300" distR="114300" simplePos="0" relativeHeight="251658247" behindDoc="0" locked="0" layoutInCell="1" allowOverlap="1" wp14:anchorId="6D8FD94A" wp14:editId="428FE844">
                <wp:simplePos x="0" y="0"/>
                <wp:positionH relativeFrom="column">
                  <wp:posOffset>1355725</wp:posOffset>
                </wp:positionH>
                <wp:positionV relativeFrom="paragraph">
                  <wp:posOffset>235585</wp:posOffset>
                </wp:positionV>
                <wp:extent cx="2009904" cy="2375536"/>
                <wp:effectExtent l="0" t="0" r="0" b="12065"/>
                <wp:wrapTopAndBottom/>
                <wp:docPr id="30" name="Group 30"/>
                <wp:cNvGraphicFramePr/>
                <a:graphic xmlns:a="http://schemas.openxmlformats.org/drawingml/2006/main">
                  <a:graphicData uri="http://schemas.microsoft.com/office/word/2010/wordprocessingGroup">
                    <wpg:wgp>
                      <wpg:cNvGrpSpPr/>
                      <wpg:grpSpPr>
                        <a:xfrm>
                          <a:off x="0" y="0"/>
                          <a:ext cx="2009904" cy="2375536"/>
                          <a:chOff x="0" y="0"/>
                          <a:chExt cx="2013213" cy="2375777"/>
                        </a:xfrm>
                      </wpg:grpSpPr>
                      <pic:pic xmlns:pic="http://schemas.openxmlformats.org/drawingml/2006/picture">
                        <pic:nvPicPr>
                          <pic:cNvPr id="28" name="Picture 28" descr="https://lh3.googleusercontent.com/yyTdyypMbZWsjGsm_ktopo-WLgxLMAXOHmJC6W_BzEVSzzY8j3YWyuQk9fb4Tb7-znp_GDKJMP7fa5Clzf9K3DFyLBmbmJG942qpX0RLS8vBWF4fClOGgMyoic5tAQx-l7yLqL97"/>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09775" cy="1969135"/>
                          </a:xfrm>
                          <a:prstGeom prst="rect">
                            <a:avLst/>
                          </a:prstGeom>
                          <a:noFill/>
                          <a:ln>
                            <a:noFill/>
                          </a:ln>
                        </pic:spPr>
                      </pic:pic>
                      <wps:wsp>
                        <wps:cNvPr id="29" name="Text Box 29"/>
                        <wps:cNvSpPr txBox="1"/>
                        <wps:spPr>
                          <a:xfrm>
                            <a:off x="3309" y="2051894"/>
                            <a:ext cx="2009904" cy="323883"/>
                          </a:xfrm>
                          <a:prstGeom prst="rect">
                            <a:avLst/>
                          </a:prstGeom>
                          <a:solidFill>
                            <a:prstClr val="white"/>
                          </a:solidFill>
                          <a:ln>
                            <a:noFill/>
                          </a:ln>
                          <a:effectLst/>
                        </wps:spPr>
                        <wps:txbx>
                          <w:txbxContent>
                            <w:p w14:paraId="451463E6" w14:textId="4AA6550C" w:rsidR="008A6CFD" w:rsidRPr="00F8289A" w:rsidRDefault="008A6CFD" w:rsidP="00017C91">
                              <w:pPr>
                                <w:pStyle w:val="Caption"/>
                                <w:rPr>
                                  <w:rFonts w:cs="Arial"/>
                                  <w:noProof/>
                                  <w:color w:val="000000"/>
                                  <w:sz w:val="22"/>
                                  <w:szCs w:val="22"/>
                                  <w:bdr w:val="none" w:sz="0" w:space="0" w:color="auto" w:frame="1"/>
                                </w:rPr>
                              </w:pPr>
                              <w:bookmarkStart w:id="35" w:name="_Ref18501474"/>
                              <w:r>
                                <w:t xml:space="preserve">Figure </w:t>
                              </w:r>
                              <w:r>
                                <w:fldChar w:fldCharType="begin"/>
                              </w:r>
                              <w:r>
                                <w:instrText xml:space="preserve"> SEQ Figure \* ARABIC </w:instrText>
                              </w:r>
                              <w:r>
                                <w:fldChar w:fldCharType="separate"/>
                              </w:r>
                              <w:r w:rsidR="005B0CD2">
                                <w:rPr>
                                  <w:noProof/>
                                </w:rPr>
                                <w:t>12</w:t>
                              </w:r>
                              <w:r>
                                <w:fldChar w:fldCharType="end"/>
                              </w:r>
                              <w:bookmarkEnd w:id="35"/>
                              <w:r>
                                <w:t xml:space="preserve"> - Endovascular </w:t>
                              </w:r>
                              <w:r w:rsidR="005E2137">
                                <w:t>aortic</w:t>
                              </w:r>
                              <w:r>
                                <w:t xml:space="preserve"> repai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D8FD94A" id="Group 30" o:spid="_x0000_s1043" style="position:absolute;left:0;text-align:left;margin-left:106.75pt;margin-top:18.55pt;width:158.25pt;height:187.05pt;z-index:251658247;mso-height-relative:margin" coordsize="20132,23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&#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">
                <v:shape id="Picture 28" o:spid="_x0000_s1044" type="#_x0000_t75" alt="https://lh3.googleusercontent.com/yyTdyypMbZWsjGsm_ktopo-WLgxLMAXOHmJC6W_BzEVSzzY8j3YWyuQk9fb4Tb7-znp_GDKJMP7fa5Clzf9K3DFyLBmbmJG942qpX0RLS8vBWF4fClOGgMyoic5tAQx-l7yLqL97" style="position:absolute;width:20097;height:196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">
                  <v:imagedata r:id="rId31" o:title="yyTdyypMbZWsjGsm_ktopo-WLgxLMAXOHmJC6W_BzEVSzzY8j3YWyuQk9fb4Tb7-znp_GDKJMP7fa5Clzf9K3DFyLBmbmJG942qpX0RLS8vBWF4fClOGgMyoic5tAQx-l7yLqL97"/>
                </v:shape>
                <v:shape id="Text Box 29" o:spid="_x0000_s1045" type="#_x0000_t202" style="position:absolute;left:33;top:20518;width:2009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451463E6" w14:textId="4AA6550C" w:rsidR="008A6CFD" w:rsidRPr="00F8289A" w:rsidRDefault="008A6CFD" w:rsidP="00017C91">
                        <w:pPr>
                          <w:pStyle w:val="Caption"/>
                          <w:rPr>
                            <w:rFonts w:cs="Arial"/>
                            <w:noProof/>
                            <w:color w:val="000000"/>
                            <w:sz w:val="22"/>
                            <w:szCs w:val="22"/>
                            <w:bdr w:val="none" w:sz="0" w:space="0" w:color="auto" w:frame="1"/>
                          </w:rPr>
                        </w:pPr>
                        <w:bookmarkStart w:id="36" w:name="_Ref18501474"/>
                        <w:r>
                          <w:t xml:space="preserve">Figure </w:t>
                        </w:r>
                        <w:r>
                          <w:fldChar w:fldCharType="begin"/>
                        </w:r>
                        <w:r>
                          <w:instrText xml:space="preserve"> SEQ Figure \* ARABIC </w:instrText>
                        </w:r>
                        <w:r>
                          <w:fldChar w:fldCharType="separate"/>
                        </w:r>
                        <w:r w:rsidR="005B0CD2">
                          <w:rPr>
                            <w:noProof/>
                          </w:rPr>
                          <w:t>12</w:t>
                        </w:r>
                        <w:r>
                          <w:fldChar w:fldCharType="end"/>
                        </w:r>
                        <w:bookmarkEnd w:id="36"/>
                        <w:r>
                          <w:t xml:space="preserve"> - Endovascular </w:t>
                        </w:r>
                        <w:r w:rsidR="005E2137">
                          <w:t>aortic</w:t>
                        </w:r>
                        <w:r>
                          <w:t xml:space="preserve"> repair</w:t>
                        </w:r>
                      </w:p>
                    </w:txbxContent>
                  </v:textbox>
                </v:shape>
                <w10:wrap type="topAndBottom"/>
              </v:group>
            </w:pict>
          </mc:Fallback>
        </mc:AlternateContent>
      </w:r>
    </w:p>
    <w:p w14:paraId="41EE3942" w14:textId="59FE8E51" w:rsidR="00815005" w:rsidRPr="00096722" w:rsidRDefault="43127DDC" w:rsidP="00815005">
      <w:pPr>
        <w:ind w:firstLine="238"/>
        <w:jc w:val="both"/>
        <w:rPr>
          <w:rFonts w:eastAsia="Times" w:cs="Times"/>
          <w:color w:val="000000" w:themeColor="text1"/>
        </w:rPr>
      </w:pPr>
      <w:r w:rsidRPr="43127DDC">
        <w:rPr>
          <w:rFonts w:eastAsia="Times" w:cs="Times"/>
          <w:color w:val="000000" w:themeColor="text1"/>
        </w:rPr>
        <w:t>Projected</w:t>
      </w:r>
      <w:r w:rsidR="00815005">
        <w:rPr>
          <w:rFonts w:eastAsia="Times" w:cs="Times"/>
          <w:color w:val="000000" w:themeColor="text1"/>
        </w:rPr>
        <w:t xml:space="preserve"> overlays have also been employed with the aim of </w:t>
      </w:r>
      <w:r w:rsidR="00815005" w:rsidRPr="0D41839D">
        <w:rPr>
          <w:rFonts w:eastAsia="Times" w:cs="Times"/>
        </w:rPr>
        <w:t>assist</w:t>
      </w:r>
      <w:r w:rsidR="00815005">
        <w:rPr>
          <w:rFonts w:eastAsia="Times" w:cs="Times"/>
        </w:rPr>
        <w:t>ing</w:t>
      </w:r>
      <w:r w:rsidR="00815005" w:rsidRPr="0D41839D">
        <w:rPr>
          <w:rFonts w:eastAsia="Times" w:cs="Times"/>
        </w:rPr>
        <w:t xml:space="preserve"> in radiofrequency ablation (RFA) of liver tumours.</w:t>
      </w:r>
      <w:r w:rsidR="00815005">
        <w:rPr>
          <w:rFonts w:eastAsia="Times" w:cs="Times"/>
        </w:rPr>
        <w:t xml:space="preserve"> </w:t>
      </w:r>
      <w:r w:rsidR="00815005">
        <w:rPr>
          <w:rFonts w:eastAsia="Times" w:cs="Times"/>
          <w:color w:val="000000" w:themeColor="text1"/>
        </w:rPr>
        <w:t xml:space="preserve"> </w:t>
      </w:r>
      <w:r w:rsidR="00815005" w:rsidRPr="0D41839D">
        <w:rPr>
          <w:rFonts w:eastAsia="Times" w:cs="Times"/>
        </w:rPr>
        <w:t>Si et al.</w:t>
      </w:r>
      <w:r w:rsidR="00317584">
        <w:rPr>
          <w:rFonts w:eastAsia="Times" w:cs="Times"/>
        </w:rPr>
        <w:t xml:space="preserve"> </w:t>
      </w:r>
      <w:r w:rsidR="00317584">
        <w:rPr>
          <w:rFonts w:eastAsia="Times" w:cs="Times"/>
          <w:color w:val="000000" w:themeColor="text1"/>
        </w:rPr>
        <w:t>(Si et al, 2018)</w:t>
      </w:r>
      <w:r w:rsidR="00815005" w:rsidRPr="0D41839D">
        <w:rPr>
          <w:rFonts w:eastAsia="Times" w:cs="Times"/>
        </w:rPr>
        <w:t xml:space="preserve"> </w:t>
      </w:r>
      <w:r w:rsidR="00815005">
        <w:rPr>
          <w:rFonts w:eastAsia="Times" w:cs="Times"/>
          <w:color w:val="000000" w:themeColor="text1"/>
        </w:rPr>
        <w:t>investigated</w:t>
      </w:r>
      <w:r w:rsidR="00815005" w:rsidRPr="235F6ED2">
        <w:rPr>
          <w:rFonts w:eastAsia="Times" w:cs="Times"/>
          <w:color w:val="000000" w:themeColor="text1"/>
        </w:rPr>
        <w:t xml:space="preserve"> moving the needle in relation to MRI data that </w:t>
      </w:r>
      <w:r w:rsidR="00815005">
        <w:rPr>
          <w:rFonts w:eastAsia="Times" w:cs="Times"/>
          <w:color w:val="000000" w:themeColor="text1"/>
        </w:rPr>
        <w:t>was</w:t>
      </w:r>
      <w:r w:rsidR="00815005" w:rsidRPr="235F6ED2">
        <w:rPr>
          <w:rFonts w:eastAsia="Times" w:cs="Times"/>
          <w:color w:val="000000" w:themeColor="text1"/>
        </w:rPr>
        <w:t xml:space="preserve"> overlaid on an object.</w:t>
      </w:r>
      <w:r w:rsidR="00815005">
        <w:rPr>
          <w:rFonts w:eastAsia="Times" w:cs="Times"/>
          <w:color w:val="000000" w:themeColor="text1"/>
        </w:rPr>
        <w:t xml:space="preserve"> </w:t>
      </w:r>
      <w:r w:rsidR="00815005">
        <w:rPr>
          <w:rFonts w:eastAsia="Times" w:cs="Times"/>
        </w:rPr>
        <w:t xml:space="preserve">The MRI data </w:t>
      </w:r>
      <w:r w:rsidR="00033077">
        <w:rPr>
          <w:rFonts w:eastAsia="Times" w:cs="Times"/>
        </w:rPr>
        <w:t xml:space="preserve">was </w:t>
      </w:r>
      <w:r w:rsidR="00815005">
        <w:rPr>
          <w:rFonts w:eastAsia="Times" w:cs="Times"/>
        </w:rPr>
        <w:t xml:space="preserve">represented as </w:t>
      </w:r>
      <w:r w:rsidR="00033077">
        <w:rPr>
          <w:rFonts w:eastAsia="Times" w:cs="Times"/>
        </w:rPr>
        <w:t xml:space="preserve">a </w:t>
      </w:r>
      <w:r w:rsidR="00815005">
        <w:rPr>
          <w:rFonts w:eastAsia="Times" w:cs="Times"/>
        </w:rPr>
        <w:t xml:space="preserve">holographic overlay on a patient </w:t>
      </w:r>
      <w:r w:rsidR="0098158B">
        <w:rPr>
          <w:rFonts w:eastAsia="Times" w:cs="Times"/>
        </w:rPr>
        <w:t>(</w:t>
      </w:r>
      <w:r w:rsidR="00815005">
        <w:rPr>
          <w:rFonts w:eastAsia="Times" w:cs="Times"/>
        </w:rPr>
        <w:t xml:space="preserve">in the case of this research, a </w:t>
      </w:r>
      <w:r w:rsidR="00815005" w:rsidRPr="235F6ED2">
        <w:rPr>
          <w:rFonts w:eastAsia="Times" w:cs="Times"/>
          <w:color w:val="000000" w:themeColor="text1"/>
        </w:rPr>
        <w:t>physical abdominal phantom</w:t>
      </w:r>
      <w:r w:rsidR="0098158B">
        <w:rPr>
          <w:rFonts w:eastAsia="Times" w:cs="Times"/>
          <w:color w:val="000000" w:themeColor="text1"/>
        </w:rPr>
        <w:t>)</w:t>
      </w:r>
      <w:r w:rsidR="00815005">
        <w:rPr>
          <w:rFonts w:eastAsia="Times" w:cs="Times"/>
          <w:color w:val="000000" w:themeColor="text1"/>
        </w:rPr>
        <w:t xml:space="preserve">. </w:t>
      </w:r>
      <w:r w:rsidR="00815005" w:rsidRPr="235F6ED2">
        <w:rPr>
          <w:rFonts w:eastAsia="Times" w:cs="Times"/>
          <w:color w:val="000000" w:themeColor="text1"/>
        </w:rPr>
        <w:t>The hologram of the MRI data was overlaid over the phantom by using a HoloLens and an NDI tracking system. The system use</w:t>
      </w:r>
      <w:r w:rsidR="00BD28F8">
        <w:rPr>
          <w:rFonts w:eastAsia="Times" w:cs="Times"/>
          <w:color w:val="000000" w:themeColor="text1"/>
        </w:rPr>
        <w:t>d</w:t>
      </w:r>
      <w:r w:rsidR="00815005" w:rsidRPr="235F6ED2">
        <w:rPr>
          <w:rFonts w:eastAsia="Times" w:cs="Times"/>
          <w:color w:val="000000" w:themeColor="text1"/>
        </w:rPr>
        <w:t xml:space="preserve"> tracking markers placed on the phantom to gain an accurate estimation of </w:t>
      </w:r>
      <w:r w:rsidR="005F65A0">
        <w:rPr>
          <w:rFonts w:eastAsia="Times" w:cs="Times"/>
          <w:color w:val="000000" w:themeColor="text1"/>
        </w:rPr>
        <w:t>the physical position</w:t>
      </w:r>
      <w:r w:rsidR="00815005" w:rsidRPr="235F6ED2">
        <w:rPr>
          <w:rFonts w:eastAsia="Times" w:cs="Times"/>
          <w:color w:val="000000" w:themeColor="text1"/>
        </w:rPr>
        <w:t xml:space="preserve">. </w:t>
      </w:r>
      <w:r w:rsidR="0042539D">
        <w:rPr>
          <w:rFonts w:eastAsia="Times" w:cs="Times"/>
          <w:color w:val="000000" w:themeColor="text1"/>
        </w:rPr>
        <w:lastRenderedPageBreak/>
        <w:t>Three-dimensional</w:t>
      </w:r>
      <w:r w:rsidR="00815005" w:rsidRPr="235F6ED2">
        <w:rPr>
          <w:rFonts w:eastAsia="Times" w:cs="Times"/>
          <w:color w:val="000000" w:themeColor="text1"/>
        </w:rPr>
        <w:t xml:space="preserve"> object recognition </w:t>
      </w:r>
      <w:r w:rsidR="00815005">
        <w:rPr>
          <w:rFonts w:eastAsia="Times" w:cs="Times"/>
          <w:color w:val="000000" w:themeColor="text1"/>
        </w:rPr>
        <w:t xml:space="preserve">technology </w:t>
      </w:r>
      <w:r w:rsidR="00815005" w:rsidRPr="235F6ED2">
        <w:rPr>
          <w:rFonts w:eastAsia="Times" w:cs="Times"/>
          <w:color w:val="000000" w:themeColor="text1"/>
        </w:rPr>
        <w:t>was used to track the position o</w:t>
      </w:r>
      <w:r w:rsidR="00815005">
        <w:rPr>
          <w:rFonts w:eastAsia="Times" w:cs="Times"/>
          <w:color w:val="000000" w:themeColor="text1"/>
        </w:rPr>
        <w:t>f</w:t>
      </w:r>
      <w:r w:rsidR="00815005" w:rsidRPr="235F6ED2">
        <w:rPr>
          <w:rFonts w:eastAsia="Times" w:cs="Times"/>
          <w:color w:val="000000" w:themeColor="text1"/>
        </w:rPr>
        <w:t xml:space="preserve"> the needle and show the user where the needle was located within the object. Results </w:t>
      </w:r>
      <w:r w:rsidR="00E93CE6">
        <w:rPr>
          <w:rFonts w:eastAsia="Times" w:cs="Times"/>
          <w:color w:val="000000" w:themeColor="text1"/>
        </w:rPr>
        <w:t xml:space="preserve">of </w:t>
      </w:r>
      <w:r w:rsidR="00815005" w:rsidRPr="235F6ED2">
        <w:rPr>
          <w:rFonts w:eastAsia="Times" w:cs="Times"/>
          <w:color w:val="000000" w:themeColor="text1"/>
        </w:rPr>
        <w:t xml:space="preserve">a </w:t>
      </w:r>
      <w:r w:rsidR="00DC5C52">
        <w:rPr>
          <w:rFonts w:eastAsia="Times" w:cs="Times"/>
          <w:color w:val="000000" w:themeColor="text1"/>
        </w:rPr>
        <w:t>subsequent</w:t>
      </w:r>
      <w:r w:rsidR="00815005" w:rsidRPr="235F6ED2">
        <w:rPr>
          <w:rFonts w:eastAsia="Times" w:cs="Times"/>
          <w:color w:val="000000" w:themeColor="text1"/>
        </w:rPr>
        <w:t xml:space="preserve"> user study suggest</w:t>
      </w:r>
      <w:r w:rsidR="00815005">
        <w:rPr>
          <w:rFonts w:eastAsia="Times" w:cs="Times"/>
          <w:color w:val="000000" w:themeColor="text1"/>
        </w:rPr>
        <w:t>ed</w:t>
      </w:r>
      <w:r w:rsidR="00815005" w:rsidRPr="235F6ED2">
        <w:rPr>
          <w:rFonts w:eastAsia="Times" w:cs="Times"/>
          <w:color w:val="000000" w:themeColor="text1"/>
        </w:rPr>
        <w:t xml:space="preserve"> that the mixed reality approach benefit</w:t>
      </w:r>
      <w:r w:rsidR="00815005">
        <w:rPr>
          <w:rFonts w:eastAsia="Times" w:cs="Times"/>
          <w:color w:val="000000" w:themeColor="text1"/>
        </w:rPr>
        <w:t>ted</w:t>
      </w:r>
      <w:r w:rsidR="00815005" w:rsidRPr="235F6ED2">
        <w:rPr>
          <w:rFonts w:eastAsia="Times" w:cs="Times"/>
          <w:color w:val="000000" w:themeColor="text1"/>
        </w:rPr>
        <w:t xml:space="preserve"> surgeons </w:t>
      </w:r>
      <w:r w:rsidR="00E057A0">
        <w:rPr>
          <w:rFonts w:eastAsia="Times" w:cs="Times"/>
          <w:color w:val="000000" w:themeColor="text1"/>
        </w:rPr>
        <w:t>through simplicity and is</w:t>
      </w:r>
      <w:r w:rsidR="00815005" w:rsidRPr="235F6ED2">
        <w:rPr>
          <w:rFonts w:eastAsia="Times" w:cs="Times"/>
          <w:color w:val="000000" w:themeColor="text1"/>
        </w:rPr>
        <w:t xml:space="preserve"> more efficient and precise when compared with </w:t>
      </w:r>
      <w:r w:rsidR="00815005">
        <w:rPr>
          <w:rFonts w:eastAsia="Times" w:cs="Times"/>
          <w:color w:val="000000" w:themeColor="text1"/>
        </w:rPr>
        <w:t xml:space="preserve">the un-aided </w:t>
      </w:r>
      <w:r w:rsidR="00815005" w:rsidRPr="235F6ED2">
        <w:rPr>
          <w:rFonts w:eastAsia="Times" w:cs="Times"/>
          <w:color w:val="000000" w:themeColor="text1"/>
        </w:rPr>
        <w:t>approach.</w:t>
      </w:r>
      <w:r w:rsidR="00815005">
        <w:rPr>
          <w:rFonts w:eastAsia="Times" w:cs="Times"/>
          <w:color w:val="000000" w:themeColor="text1"/>
        </w:rPr>
        <w:t xml:space="preserve"> </w:t>
      </w:r>
    </w:p>
    <w:p w14:paraId="23F216EF" w14:textId="41956A8A" w:rsidR="00AF434F" w:rsidRPr="00D2411E" w:rsidRDefault="00815005" w:rsidP="00D2411E">
      <w:pPr>
        <w:ind w:firstLine="238"/>
        <w:jc w:val="both"/>
        <w:rPr>
          <w:rFonts w:eastAsia="Times" w:cs="Times"/>
          <w:color w:val="000000" w:themeColor="text1"/>
        </w:rPr>
      </w:pPr>
      <w:r w:rsidRPr="235F6ED2">
        <w:rPr>
          <w:rFonts w:eastAsia="Times" w:cs="Times"/>
          <w:color w:val="000000" w:themeColor="text1"/>
        </w:rPr>
        <w:t xml:space="preserve">Augmented reality has been applied to </w:t>
      </w:r>
      <w:r w:rsidR="00A56B24" w:rsidRPr="235F6ED2">
        <w:rPr>
          <w:rFonts w:eastAsia="Times" w:cs="Times"/>
          <w:color w:val="000000" w:themeColor="text1"/>
        </w:rPr>
        <w:t>orthopaedics</w:t>
      </w:r>
      <w:r w:rsidRPr="235F6ED2">
        <w:rPr>
          <w:rFonts w:eastAsia="Times" w:cs="Times"/>
          <w:color w:val="000000" w:themeColor="text1"/>
        </w:rPr>
        <w:t>. An example is the use of augmented reality to assist and guide hole drilling along the axis of the femoral neck for hip resurfacing</w:t>
      </w:r>
      <w:r w:rsidR="00FE37BE">
        <w:rPr>
          <w:rFonts w:eastAsia="Times" w:cs="Times"/>
          <w:color w:val="000000" w:themeColor="text1"/>
        </w:rPr>
        <w:t xml:space="preserve"> </w:t>
      </w:r>
      <w:r w:rsidR="00FE37BE" w:rsidRPr="309A2BA1">
        <w:fldChar w:fldCharType="begin"/>
      </w:r>
      <w:r w:rsidR="00FE37BE">
        <w:rPr>
          <w:rFonts w:eastAsia="Times" w:cs="Times"/>
          <w:color w:val="000000" w:themeColor="text1"/>
        </w:rPr>
        <w:instrText xml:space="preserve"> ADDIN EN.CITE &lt;EndNote&gt;&lt;Cite&gt;&lt;Author&gt;Liu&lt;/Author&gt;&lt;Year&gt;2018&lt;/Year&gt;&lt;RecNum&gt;47&lt;/RecNum&gt;&lt;DisplayText&gt;(Liu et al., 2018)&lt;/DisplayText&gt;&lt;record&gt;&lt;rec-number&gt;47&lt;/rec-number&gt;&lt;foreign-keys&gt;&lt;key app="EN" db-id="v2w9s5ps3vzf9zeezr5pz009w2dv05srrz22" timestamp="1568065304" guid="b32d5187-dd22-487e-9ab3-1f6ca905f8e7"&gt;47&lt;/key&gt;&lt;/foreign-keys&gt;&lt;ref-type name="Journal Article"&gt;17&lt;/ref-type&gt;&lt;contributors&gt;&lt;authors&gt;&lt;author&gt;Liu, He&lt;/author&gt;&lt;author&gt;Auvinet, Edouard&lt;/author&gt;&lt;author&gt;Giles, Joshua&lt;/author&gt;&lt;author&gt;Rodriguez y Baena, Ferdinando&lt;/author&gt;&lt;/authors&gt;&lt;/contributors&gt;&lt;titles&gt;&lt;title&gt;Augmented Reality Based Navigation for Computer Assisted Hip Resurfacing: A Proof of Concept Study&lt;/title&gt;&lt;secondary-title&gt;Annals of Biomedical Engineering&lt;/secondary-title&gt;&lt;short-title&gt;Augmented Reality Based Navigation for Computer Assisted Hip Resurfacing: A Proof of Concept Study&lt;/short-title&gt;&lt;/titles&gt;&lt;periodical&gt;&lt;full-title&gt;Annals of Biomedical Engineering&lt;/full-title&gt;&lt;/periodical&gt;&lt;pages&gt;1595-1605&lt;/pages&gt;&lt;volume&gt;46&lt;/volume&gt;&lt;number&gt;10&lt;/number&gt;&lt;dates&gt;&lt;year&gt;2018&lt;/year&gt;&lt;pub-dates&gt;&lt;date&gt;October 01&lt;/date&gt;&lt;/pub-dates&gt;&lt;/dates&gt;&lt;isbn&gt;1573-9686&lt;/isbn&gt;&lt;label&gt;Liu2018&lt;/label&gt;&lt;work-type&gt;journal article&lt;/work-type&gt;&lt;urls&gt;&lt;related-urls&gt;&lt;url&gt;https://doi.org/10.1007/s10439-018-2055-1&lt;/url&gt;&lt;/related-urls&gt;&lt;/urls&gt;&lt;electronic-resource-num&gt;10.1007/s10439-018-2055-1&lt;/electronic-resource-num&gt;&lt;/record&gt;&lt;/Cite&gt;&lt;/EndNote&gt;</w:instrText>
      </w:r>
      <w:r w:rsidR="00FE37BE" w:rsidRPr="309A2BA1">
        <w:rPr>
          <w:rFonts w:eastAsia="Times" w:cs="Times"/>
          <w:color w:val="000000" w:themeColor="text1"/>
        </w:rPr>
        <w:fldChar w:fldCharType="separate"/>
      </w:r>
      <w:r w:rsidR="00FE37BE">
        <w:rPr>
          <w:rFonts w:eastAsia="Times" w:cs="Times"/>
          <w:noProof/>
          <w:color w:val="000000" w:themeColor="text1"/>
        </w:rPr>
        <w:t>(Liu et al., 2018)</w:t>
      </w:r>
      <w:r w:rsidR="00FE37BE" w:rsidRPr="309A2BA1">
        <w:fldChar w:fldCharType="end"/>
      </w:r>
      <w:r w:rsidRPr="235F6ED2">
        <w:rPr>
          <w:rFonts w:eastAsia="Times" w:cs="Times"/>
          <w:color w:val="000000" w:themeColor="text1"/>
        </w:rPr>
        <w:t>. Liu et al.</w:t>
      </w:r>
      <w:r w:rsidR="0050200D" w:rsidRPr="0050200D">
        <w:rPr>
          <w:rFonts w:eastAsia="Times" w:cs="Times"/>
          <w:color w:val="000000" w:themeColor="text1"/>
        </w:rPr>
        <w:t xml:space="preserve"> </w:t>
      </w:r>
      <w:r w:rsidRPr="235F6ED2">
        <w:rPr>
          <w:rFonts w:eastAsia="Times" w:cs="Times"/>
          <w:color w:val="000000" w:themeColor="text1"/>
        </w:rPr>
        <w:t>employ</w:t>
      </w:r>
      <w:r w:rsidR="008864E7">
        <w:rPr>
          <w:rFonts w:eastAsia="Times" w:cs="Times"/>
          <w:color w:val="000000" w:themeColor="text1"/>
        </w:rPr>
        <w:t>ed</w:t>
      </w:r>
      <w:r w:rsidRPr="235F6ED2">
        <w:rPr>
          <w:rFonts w:eastAsia="Times" w:cs="Times"/>
          <w:color w:val="000000" w:themeColor="text1"/>
        </w:rPr>
        <w:t xml:space="preserve"> a depth camera</w:t>
      </w:r>
      <w:r w:rsidR="00413C4D">
        <w:rPr>
          <w:rFonts w:eastAsia="Times" w:cs="Times"/>
          <w:color w:val="000000" w:themeColor="text1"/>
        </w:rPr>
        <w:t xml:space="preserve"> mounted on a robotic arm</w:t>
      </w:r>
      <w:r w:rsidRPr="235F6ED2">
        <w:rPr>
          <w:rFonts w:eastAsia="Times" w:cs="Times"/>
          <w:color w:val="000000" w:themeColor="text1"/>
        </w:rPr>
        <w:t>, a tracked surgical drill</w:t>
      </w:r>
      <w:r w:rsidR="00A26173">
        <w:rPr>
          <w:rFonts w:eastAsia="Times" w:cs="Times"/>
          <w:color w:val="000000" w:themeColor="text1"/>
        </w:rPr>
        <w:t>,</w:t>
      </w:r>
      <w:r w:rsidRPr="235F6ED2">
        <w:rPr>
          <w:rFonts w:eastAsia="Times" w:cs="Times"/>
          <w:color w:val="000000" w:themeColor="text1"/>
        </w:rPr>
        <w:t xml:space="preserve"> and a HoloLens to guide the drilling of a hole on a femur phantom</w:t>
      </w:r>
      <w:r w:rsidR="6B8CA133" w:rsidRPr="6B8CA133">
        <w:rPr>
          <w:rFonts w:eastAsia="Times" w:cs="Times"/>
          <w:color w:val="000000" w:themeColor="text1"/>
        </w:rPr>
        <w:t>.</w:t>
      </w:r>
      <w:r w:rsidRPr="235F6ED2">
        <w:rPr>
          <w:rFonts w:eastAsia="Times" w:cs="Times"/>
          <w:color w:val="000000" w:themeColor="text1"/>
        </w:rPr>
        <w:t xml:space="preserve"> A red arrow indicating</w:t>
      </w:r>
      <w:r w:rsidR="00F313C1">
        <w:rPr>
          <w:rFonts w:eastAsia="Times" w:cs="Times"/>
          <w:color w:val="000000" w:themeColor="text1"/>
        </w:rPr>
        <w:t xml:space="preserve"> </w:t>
      </w:r>
      <w:r w:rsidRPr="235F6ED2">
        <w:rPr>
          <w:rFonts w:eastAsia="Times" w:cs="Times"/>
          <w:color w:val="000000" w:themeColor="text1"/>
        </w:rPr>
        <w:t xml:space="preserve">the entry point and drilling direction for the guide hole </w:t>
      </w:r>
      <w:r w:rsidR="00BD36E3">
        <w:rPr>
          <w:rFonts w:eastAsia="Times" w:cs="Times"/>
          <w:color w:val="000000" w:themeColor="text1"/>
        </w:rPr>
        <w:t>wa</w:t>
      </w:r>
      <w:r w:rsidRPr="235F6ED2">
        <w:rPr>
          <w:rFonts w:eastAsia="Times" w:cs="Times"/>
          <w:color w:val="000000" w:themeColor="text1"/>
        </w:rPr>
        <w:t>s shown in-situ, overlaid onto the surgeon’s view via a HoloLens (seen in</w:t>
      </w:r>
      <w:r w:rsidR="00260E7E">
        <w:rPr>
          <w:rFonts w:eastAsia="Times" w:cs="Times"/>
          <w:color w:val="000000" w:themeColor="text1"/>
        </w:rPr>
        <w:t xml:space="preserve"> </w:t>
      </w:r>
      <w:r w:rsidR="00260E7E" w:rsidRPr="08E1317B">
        <w:fldChar w:fldCharType="begin"/>
      </w:r>
      <w:r w:rsidR="00260E7E">
        <w:rPr>
          <w:rFonts w:eastAsia="Times" w:cs="Times"/>
          <w:color w:val="000000" w:themeColor="text1"/>
        </w:rPr>
        <w:instrText xml:space="preserve"> REF _Ref19132993 \h </w:instrText>
      </w:r>
      <w:r w:rsidR="00260E7E" w:rsidRPr="08E1317B">
        <w:rPr>
          <w:rFonts w:eastAsia="Times" w:cs="Times"/>
          <w:color w:val="000000" w:themeColor="text1"/>
        </w:rPr>
        <w:fldChar w:fldCharType="separate"/>
      </w:r>
      <w:r w:rsidR="005B0CD2">
        <w:t xml:space="preserve">Figure </w:t>
      </w:r>
      <w:r w:rsidR="005B0CD2">
        <w:rPr>
          <w:noProof/>
        </w:rPr>
        <w:t>13</w:t>
      </w:r>
      <w:r w:rsidR="00260E7E" w:rsidRPr="08E1317B">
        <w:fldChar w:fldCharType="end"/>
      </w:r>
      <w:r w:rsidR="00260E7E">
        <w:rPr>
          <w:rFonts w:eastAsia="Times" w:cs="Times"/>
          <w:color w:val="000000" w:themeColor="text1"/>
        </w:rPr>
        <w:t>)</w:t>
      </w:r>
      <w:r w:rsidRPr="235F6ED2">
        <w:rPr>
          <w:rFonts w:eastAsia="Times" w:cs="Times"/>
          <w:color w:val="000000" w:themeColor="text1"/>
        </w:rPr>
        <w:t>. The arrowhead and shaft turn</w:t>
      </w:r>
      <w:r w:rsidR="00BD36E3">
        <w:rPr>
          <w:rFonts w:eastAsia="Times" w:cs="Times"/>
          <w:color w:val="000000" w:themeColor="text1"/>
        </w:rPr>
        <w:t>ed</w:t>
      </w:r>
      <w:r w:rsidRPr="235F6ED2">
        <w:rPr>
          <w:rFonts w:eastAsia="Times" w:cs="Times"/>
          <w:color w:val="000000" w:themeColor="text1"/>
        </w:rPr>
        <w:t xml:space="preserve"> green when the position and orientation </w:t>
      </w:r>
      <w:r w:rsidR="00BD36E3">
        <w:rPr>
          <w:rFonts w:eastAsia="Times" w:cs="Times"/>
          <w:color w:val="000000" w:themeColor="text1"/>
        </w:rPr>
        <w:t>were</w:t>
      </w:r>
      <w:r w:rsidRPr="235F6ED2">
        <w:rPr>
          <w:rFonts w:eastAsia="Times" w:cs="Times"/>
          <w:color w:val="000000" w:themeColor="text1"/>
        </w:rPr>
        <w:t xml:space="preserve"> accurate indicating </w:t>
      </w:r>
      <w:r w:rsidR="00BD36E3">
        <w:rPr>
          <w:rFonts w:eastAsia="Times" w:cs="Times"/>
          <w:color w:val="000000" w:themeColor="text1"/>
        </w:rPr>
        <w:t xml:space="preserve">to </w:t>
      </w:r>
      <w:r w:rsidRPr="235F6ED2">
        <w:rPr>
          <w:rFonts w:eastAsia="Times" w:cs="Times"/>
          <w:color w:val="000000" w:themeColor="text1"/>
        </w:rPr>
        <w:t xml:space="preserve">the surgeon </w:t>
      </w:r>
      <w:r w:rsidR="00856466">
        <w:rPr>
          <w:rFonts w:eastAsia="Times" w:cs="Times"/>
          <w:color w:val="000000" w:themeColor="text1"/>
        </w:rPr>
        <w:t>to</w:t>
      </w:r>
      <w:r w:rsidRPr="235F6ED2">
        <w:rPr>
          <w:rFonts w:eastAsia="Times" w:cs="Times"/>
          <w:color w:val="000000" w:themeColor="text1"/>
        </w:rPr>
        <w:t xml:space="preserve"> proceed with drilling (illustrated in</w:t>
      </w:r>
      <w:r w:rsidR="00260E7E">
        <w:rPr>
          <w:rFonts w:eastAsia="Times" w:cs="Times"/>
          <w:color w:val="000000" w:themeColor="text1"/>
        </w:rPr>
        <w:t xml:space="preserve"> </w:t>
      </w:r>
      <w:r w:rsidR="00260E7E" w:rsidRPr="08E1317B">
        <w:fldChar w:fldCharType="begin"/>
      </w:r>
      <w:r w:rsidR="00260E7E">
        <w:rPr>
          <w:rFonts w:eastAsia="Times" w:cs="Times"/>
          <w:color w:val="000000" w:themeColor="text1"/>
        </w:rPr>
        <w:instrText xml:space="preserve"> REF _Ref19132993 \h </w:instrText>
      </w:r>
      <w:r w:rsidR="00260E7E" w:rsidRPr="08E1317B">
        <w:rPr>
          <w:rFonts w:eastAsia="Times" w:cs="Times"/>
          <w:color w:val="000000" w:themeColor="text1"/>
        </w:rPr>
        <w:fldChar w:fldCharType="separate"/>
      </w:r>
      <w:r w:rsidR="005B0CD2">
        <w:t xml:space="preserve">Figure </w:t>
      </w:r>
      <w:r w:rsidR="005B0CD2">
        <w:rPr>
          <w:noProof/>
        </w:rPr>
        <w:t>13</w:t>
      </w:r>
      <w:r w:rsidR="00260E7E" w:rsidRPr="08E1317B">
        <w:fldChar w:fldCharType="end"/>
      </w:r>
      <w:r w:rsidR="00260E7E">
        <w:rPr>
          <w:rFonts w:eastAsia="Times" w:cs="Times"/>
          <w:color w:val="000000" w:themeColor="text1"/>
        </w:rPr>
        <w:t>)</w:t>
      </w:r>
      <w:r w:rsidRPr="235F6ED2">
        <w:rPr>
          <w:rFonts w:eastAsia="Times" w:cs="Times"/>
          <w:color w:val="000000" w:themeColor="text1"/>
        </w:rPr>
        <w:t xml:space="preserve"> </w:t>
      </w:r>
      <w:r w:rsidR="00260E7E">
        <w:rPr>
          <w:rFonts w:eastAsia="Times" w:cs="Times"/>
          <w:color w:val="000000" w:themeColor="text1"/>
        </w:rPr>
        <w:t>a</w:t>
      </w:r>
      <w:r w:rsidRPr="235F6ED2">
        <w:rPr>
          <w:rFonts w:eastAsia="Times" w:cs="Times"/>
          <w:color w:val="000000" w:themeColor="text1"/>
        </w:rPr>
        <w:t xml:space="preserve">n estimate of the femur pose by processing a scanned 3D model of the femur coupled with depth data (obtained by a depth camera in the form of a 3D point cloud). Accurate femur pose </w:t>
      </w:r>
      <w:r w:rsidR="00856466">
        <w:rPr>
          <w:rFonts w:eastAsia="Times" w:cs="Times"/>
          <w:color w:val="000000" w:themeColor="text1"/>
        </w:rPr>
        <w:t>was</w:t>
      </w:r>
      <w:r w:rsidRPr="235F6ED2">
        <w:rPr>
          <w:rFonts w:eastAsia="Times" w:cs="Times"/>
          <w:color w:val="000000" w:themeColor="text1"/>
        </w:rPr>
        <w:t xml:space="preserve"> obtained via </w:t>
      </w:r>
      <w:r w:rsidR="00A40838">
        <w:rPr>
          <w:rFonts w:eastAsia="Times" w:cs="Times"/>
          <w:color w:val="000000" w:themeColor="text1"/>
        </w:rPr>
        <w:t>an</w:t>
      </w:r>
      <w:r w:rsidRPr="235F6ED2">
        <w:rPr>
          <w:rFonts w:eastAsia="Times" w:cs="Times"/>
          <w:color w:val="000000" w:themeColor="text1"/>
        </w:rPr>
        <w:t xml:space="preserve"> iterative closest point algorithm which runs during the procedure. In addition, two markers </w:t>
      </w:r>
      <w:r w:rsidR="00856466">
        <w:rPr>
          <w:rFonts w:eastAsia="Times" w:cs="Times"/>
          <w:color w:val="000000" w:themeColor="text1"/>
        </w:rPr>
        <w:t>were</w:t>
      </w:r>
      <w:r w:rsidRPr="235F6ED2">
        <w:rPr>
          <w:rFonts w:eastAsia="Times" w:cs="Times"/>
          <w:color w:val="000000" w:themeColor="text1"/>
        </w:rPr>
        <w:t xml:space="preserve"> used </w:t>
      </w:r>
      <w:proofErr w:type="gramStart"/>
      <w:r w:rsidRPr="235F6ED2">
        <w:rPr>
          <w:rFonts w:eastAsia="Times" w:cs="Times"/>
          <w:color w:val="000000" w:themeColor="text1"/>
        </w:rPr>
        <w:t>in order to</w:t>
      </w:r>
      <w:proofErr w:type="gramEnd"/>
      <w:r w:rsidRPr="235F6ED2">
        <w:rPr>
          <w:rFonts w:eastAsia="Times" w:cs="Times"/>
          <w:color w:val="000000" w:themeColor="text1"/>
        </w:rPr>
        <w:t xml:space="preserve"> align the HoloLens </w:t>
      </w:r>
      <w:r w:rsidRPr="235F6ED2">
        <w:rPr>
          <w:rFonts w:eastAsia="Times" w:cs="Times"/>
          <w:color w:val="000000" w:themeColor="text1"/>
        </w:rPr>
        <w:lastRenderedPageBreak/>
        <w:t xml:space="preserve">with the robot and camera, and a cube marker (depicted in </w:t>
      </w:r>
      <w:r w:rsidR="007A6A1D" w:rsidRPr="08E1317B">
        <w:fldChar w:fldCharType="begin"/>
      </w:r>
      <w:r w:rsidR="007A6A1D">
        <w:rPr>
          <w:rFonts w:eastAsia="Times" w:cs="Times"/>
          <w:color w:val="000000" w:themeColor="text1"/>
        </w:rPr>
        <w:instrText xml:space="preserve"> REF _Ref19133129 \h </w:instrText>
      </w:r>
      <w:r w:rsidR="007A6A1D" w:rsidRPr="08E1317B">
        <w:rPr>
          <w:rFonts w:eastAsia="Times" w:cs="Times"/>
          <w:color w:val="000000" w:themeColor="text1"/>
        </w:rPr>
        <w:fldChar w:fldCharType="separate"/>
      </w:r>
      <w:r w:rsidR="005B0CD2">
        <w:t xml:space="preserve">Figure </w:t>
      </w:r>
      <w:r w:rsidR="005B0CD2">
        <w:rPr>
          <w:noProof/>
        </w:rPr>
        <w:t>14</w:t>
      </w:r>
      <w:r w:rsidR="007A6A1D" w:rsidRPr="08E1317B">
        <w:fldChar w:fldCharType="end"/>
      </w:r>
      <w:r w:rsidR="007A6A1D">
        <w:rPr>
          <w:rFonts w:eastAsia="Times" w:cs="Times"/>
          <w:color w:val="000000" w:themeColor="text1"/>
        </w:rPr>
        <w:t>)</w:t>
      </w:r>
      <w:r w:rsidRPr="235F6ED2">
        <w:rPr>
          <w:rFonts w:eastAsia="Times" w:cs="Times"/>
          <w:color w:val="000000" w:themeColor="text1"/>
        </w:rPr>
        <w:t xml:space="preserve"> </w:t>
      </w:r>
      <w:r w:rsidR="00856466">
        <w:rPr>
          <w:rFonts w:eastAsia="Times" w:cs="Times"/>
          <w:color w:val="000000" w:themeColor="text1"/>
        </w:rPr>
        <w:t>was</w:t>
      </w:r>
      <w:r w:rsidRPr="235F6ED2">
        <w:rPr>
          <w:rFonts w:eastAsia="Times" w:cs="Times"/>
          <w:color w:val="000000" w:themeColor="text1"/>
        </w:rPr>
        <w:t xml:space="preserve"> attached to the surgical drill so that it </w:t>
      </w:r>
      <w:r w:rsidR="00856466">
        <w:rPr>
          <w:rFonts w:eastAsia="Times" w:cs="Times"/>
          <w:color w:val="000000" w:themeColor="text1"/>
        </w:rPr>
        <w:t>could</w:t>
      </w:r>
      <w:r w:rsidRPr="235F6ED2">
        <w:rPr>
          <w:rFonts w:eastAsia="Times" w:cs="Times"/>
          <w:color w:val="000000" w:themeColor="text1"/>
        </w:rPr>
        <w:t xml:space="preserve"> be tracked by the HoloLens. Results obtained from usability studies reveal</w:t>
      </w:r>
      <w:r w:rsidR="00856466">
        <w:rPr>
          <w:rFonts w:eastAsia="Times" w:cs="Times"/>
          <w:color w:val="000000" w:themeColor="text1"/>
        </w:rPr>
        <w:t>ed</w:t>
      </w:r>
      <w:r w:rsidR="00BB5D1C">
        <w:rPr>
          <w:rFonts w:eastAsia="Times" w:cs="Times"/>
          <w:color w:val="000000" w:themeColor="text1"/>
        </w:rPr>
        <w:t xml:space="preserve"> that</w:t>
      </w:r>
      <w:r w:rsidRPr="235F6ED2">
        <w:rPr>
          <w:rFonts w:eastAsia="Times" w:cs="Times"/>
          <w:color w:val="000000" w:themeColor="text1"/>
        </w:rPr>
        <w:t xml:space="preserve"> position and direction mean errors of 2 mm and 2 degrees </w:t>
      </w:r>
      <w:r w:rsidRPr="235F6ED2">
        <w:rPr>
          <w:rFonts w:eastAsia="Times" w:cs="Times"/>
          <w:color w:val="000000" w:themeColor="text1"/>
        </w:rPr>
        <w:lastRenderedPageBreak/>
        <w:t xml:space="preserve">respectively </w:t>
      </w:r>
      <w:r w:rsidR="2A66CC25" w:rsidRPr="2A66CC25">
        <w:rPr>
          <w:rFonts w:eastAsia="Times" w:cs="Times"/>
          <w:color w:val="000000" w:themeColor="text1"/>
        </w:rPr>
        <w:t>were</w:t>
      </w:r>
      <w:r w:rsidR="00BB5D1C">
        <w:rPr>
          <w:rFonts w:eastAsia="Times" w:cs="Times"/>
          <w:color w:val="000000" w:themeColor="text1"/>
        </w:rPr>
        <w:t xml:space="preserve"> </w:t>
      </w:r>
      <w:r w:rsidR="002705AC">
        <w:rPr>
          <w:rFonts w:eastAsia="Times" w:cs="Times"/>
          <w:color w:val="000000" w:themeColor="text1"/>
        </w:rPr>
        <w:t>achieved</w:t>
      </w:r>
      <w:r w:rsidR="00BB5D1C">
        <w:rPr>
          <w:rFonts w:eastAsia="Times" w:cs="Times"/>
          <w:color w:val="000000" w:themeColor="text1"/>
        </w:rPr>
        <w:t xml:space="preserve"> </w:t>
      </w:r>
      <w:r w:rsidRPr="235F6ED2">
        <w:rPr>
          <w:rFonts w:eastAsia="Times" w:cs="Times"/>
          <w:color w:val="000000" w:themeColor="text1"/>
        </w:rPr>
        <w:t>when compared against the pre-</w:t>
      </w:r>
      <w:r w:rsidR="00D2411E">
        <w:rPr>
          <w:rFonts w:eastAsia="Times" w:cs="Times"/>
          <w:noProof/>
          <w:color w:val="000000" w:themeColor="text1"/>
        </w:rPr>
        <mc:AlternateContent>
          <mc:Choice Requires="wps">
            <w:drawing>
              <wp:anchor distT="0" distB="0" distL="114300" distR="114300" simplePos="0" relativeHeight="251660297" behindDoc="0" locked="0" layoutInCell="1" allowOverlap="1" wp14:anchorId="0A17BE13" wp14:editId="6DCD10AF">
                <wp:simplePos x="0" y="0"/>
                <wp:positionH relativeFrom="column">
                  <wp:posOffset>189865</wp:posOffset>
                </wp:positionH>
                <wp:positionV relativeFrom="paragraph">
                  <wp:posOffset>3429000</wp:posOffset>
                </wp:positionV>
                <wp:extent cx="4318000" cy="2626360"/>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4318000" cy="26263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A0F79BA" w14:textId="61AEE5FE" w:rsidR="00D2411E" w:rsidRDefault="00D2411E">
                            <w:r>
                              <w:rPr>
                                <w:noProof/>
                              </w:rPr>
                              <w:drawing>
                                <wp:inline distT="0" distB="0" distL="0" distR="0" wp14:anchorId="0DBA3B2F" wp14:editId="2CA50C05">
                                  <wp:extent cx="3031744" cy="2234692"/>
                                  <wp:effectExtent l="0" t="0" r="0" b="635"/>
                                  <wp:docPr id="157820951" name="Picture 1175338534"/>
                                  <wp:cNvGraphicFramePr/>
                                  <a:graphic xmlns:a="http://schemas.openxmlformats.org/drawingml/2006/main">
                                    <a:graphicData uri="http://schemas.openxmlformats.org/drawingml/2006/picture">
                                      <pic:pic xmlns:pic="http://schemas.openxmlformats.org/drawingml/2006/picture">
                                        <pic:nvPicPr>
                                          <pic:cNvPr id="157820951" name="Picture 1175338534"/>
                                          <pic:cNvPicPr/>
                                        </pic:nvPicPr>
                                        <pic:blipFill>
                                          <a:blip r:embed="rId32">
                                            <a:extLst>
                                              <a:ext uri="{28A0092B-C50C-407E-A947-70E740481C1C}">
                                                <a14:useLocalDpi xmlns:a14="http://schemas.microsoft.com/office/drawing/2010/main" val="0"/>
                                              </a:ext>
                                            </a:extLst>
                                          </a:blip>
                                          <a:stretch>
                                            <a:fillRect/>
                                          </a:stretch>
                                        </pic:blipFill>
                                        <pic:spPr>
                                          <a:xfrm>
                                            <a:off x="0" y="0"/>
                                            <a:ext cx="3036972" cy="2238546"/>
                                          </a:xfrm>
                                          <a:prstGeom prst="rect">
                                            <a:avLst/>
                                          </a:prstGeom>
                                        </pic:spPr>
                                      </pic:pic>
                                    </a:graphicData>
                                  </a:graphic>
                                </wp:inline>
                              </w:drawing>
                            </w:r>
                          </w:p>
                          <w:p w14:paraId="53DB6504" w14:textId="5E2E32CE" w:rsidR="00D2411E" w:rsidRDefault="00D2411E" w:rsidP="00D2411E">
                            <w:pPr>
                              <w:pStyle w:val="Caption"/>
                              <w:jc w:val="both"/>
                            </w:pPr>
                            <w:bookmarkStart w:id="37" w:name="_Ref19133129"/>
                            <w:r>
                              <w:t xml:space="preserve">Figure </w:t>
                            </w:r>
                            <w:r>
                              <w:fldChar w:fldCharType="begin"/>
                            </w:r>
                            <w:r>
                              <w:instrText xml:space="preserve"> SEQ Figure \* ARABIC </w:instrText>
                            </w:r>
                            <w:r>
                              <w:fldChar w:fldCharType="separate"/>
                            </w:r>
                            <w:r w:rsidR="005B0CD2">
                              <w:rPr>
                                <w:noProof/>
                              </w:rPr>
                              <w:t>13</w:t>
                            </w:r>
                            <w:r>
                              <w:fldChar w:fldCharType="end"/>
                            </w:r>
                            <w:bookmarkEnd w:id="37"/>
                            <w:r>
                              <w:t xml:space="preserve"> - </w:t>
                            </w:r>
                            <w:r w:rsidRPr="00AF42D4">
                              <w:t xml:space="preserve">Cube marker attached to surgical drill to assist with HoloLens track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17BE13" id="Text Box 17" o:spid="_x0000_s1046" type="#_x0000_t202" style="position:absolute;left:0;text-align:left;margin-left:14.95pt;margin-top:270pt;width:340pt;height:206.8pt;z-index:25166029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" filled="f" stroked="f">
                <v:textbox>
                  <w:txbxContent>
                    <w:p w14:paraId="6A0F79BA" w14:textId="61AEE5FE" w:rsidR="00D2411E" w:rsidRDefault="00D2411E">
                      <w:r>
                        <w:rPr>
                          <w:noProof/>
                        </w:rPr>
                        <w:drawing>
                          <wp:inline distT="0" distB="0" distL="0" distR="0" wp14:anchorId="0DBA3B2F" wp14:editId="2CA50C05">
                            <wp:extent cx="3031744" cy="2234692"/>
                            <wp:effectExtent l="0" t="0" r="0" b="635"/>
                            <wp:docPr id="157820951" name="Picture 1175338534"/>
                            <wp:cNvGraphicFramePr/>
                            <a:graphic xmlns:a="http://schemas.openxmlformats.org/drawingml/2006/main">
                              <a:graphicData uri="http://schemas.openxmlformats.org/drawingml/2006/picture">
                                <pic:pic xmlns:pic="http://schemas.openxmlformats.org/drawingml/2006/picture">
                                  <pic:nvPicPr>
                                    <pic:cNvPr id="157820951" name="Picture 1175338534"/>
                                    <pic:cNvPicPr/>
                                  </pic:nvPicPr>
                                  <pic:blipFill>
                                    <a:blip r:embed="rId32">
                                      <a:extLst>
                                        <a:ext uri="{28A0092B-C50C-407E-A947-70E740481C1C}">
                                          <a14:useLocalDpi xmlns:a14="http://schemas.microsoft.com/office/drawing/2010/main" val="0"/>
                                        </a:ext>
                                      </a:extLst>
                                    </a:blip>
                                    <a:stretch>
                                      <a:fillRect/>
                                    </a:stretch>
                                  </pic:blipFill>
                                  <pic:spPr>
                                    <a:xfrm>
                                      <a:off x="0" y="0"/>
                                      <a:ext cx="3036972" cy="2238546"/>
                                    </a:xfrm>
                                    <a:prstGeom prst="rect">
                                      <a:avLst/>
                                    </a:prstGeom>
                                  </pic:spPr>
                                </pic:pic>
                              </a:graphicData>
                            </a:graphic>
                          </wp:inline>
                        </w:drawing>
                      </w:r>
                    </w:p>
                    <w:p w14:paraId="53DB6504" w14:textId="5E2E32CE" w:rsidR="00D2411E" w:rsidRDefault="00D2411E" w:rsidP="00D2411E">
                      <w:pPr>
                        <w:pStyle w:val="Caption"/>
                        <w:jc w:val="both"/>
                      </w:pPr>
                      <w:bookmarkStart w:id="38" w:name="_Ref19133129"/>
                      <w:r>
                        <w:t xml:space="preserve">Figure </w:t>
                      </w:r>
                      <w:r>
                        <w:fldChar w:fldCharType="begin"/>
                      </w:r>
                      <w:r>
                        <w:instrText xml:space="preserve"> SEQ Figure \* ARABIC </w:instrText>
                      </w:r>
                      <w:r>
                        <w:fldChar w:fldCharType="separate"/>
                      </w:r>
                      <w:r w:rsidR="005B0CD2">
                        <w:rPr>
                          <w:noProof/>
                        </w:rPr>
                        <w:t>13</w:t>
                      </w:r>
                      <w:r>
                        <w:fldChar w:fldCharType="end"/>
                      </w:r>
                      <w:bookmarkEnd w:id="38"/>
                      <w:r>
                        <w:t xml:space="preserve"> - </w:t>
                      </w:r>
                      <w:r w:rsidRPr="00AF42D4">
                        <w:t xml:space="preserve">Cube marker attached to surgical drill to assist with HoloLens tracking. </w:t>
                      </w:r>
                    </w:p>
                  </w:txbxContent>
                </v:textbox>
                <w10:wrap type="square"/>
              </v:shape>
            </w:pict>
          </mc:Fallback>
        </mc:AlternateContent>
      </w:r>
      <w:r w:rsidR="00D2411E">
        <w:rPr>
          <w:rFonts w:eastAsia="Times" w:cs="Times"/>
          <w:noProof/>
          <w:color w:val="000000" w:themeColor="text1"/>
        </w:rPr>
        <mc:AlternateContent>
          <mc:Choice Requires="wps">
            <w:drawing>
              <wp:anchor distT="0" distB="0" distL="114300" distR="114300" simplePos="0" relativeHeight="251659273" behindDoc="0" locked="0" layoutInCell="1" allowOverlap="1" wp14:anchorId="6D2F6D36" wp14:editId="6EBDC8EE">
                <wp:simplePos x="0" y="0"/>
                <wp:positionH relativeFrom="column">
                  <wp:posOffset>257810</wp:posOffset>
                </wp:positionH>
                <wp:positionV relativeFrom="paragraph">
                  <wp:posOffset>566420</wp:posOffset>
                </wp:positionV>
                <wp:extent cx="4191000" cy="2862580"/>
                <wp:effectExtent l="0" t="0" r="0" b="7620"/>
                <wp:wrapSquare wrapText="bothSides"/>
                <wp:docPr id="3" name="Text Box 3"/>
                <wp:cNvGraphicFramePr/>
                <a:graphic xmlns:a="http://schemas.openxmlformats.org/drawingml/2006/main">
                  <a:graphicData uri="http://schemas.microsoft.com/office/word/2010/wordprocessingShape">
                    <wps:wsp>
                      <wps:cNvSpPr txBox="1"/>
                      <wps:spPr>
                        <a:xfrm>
                          <a:off x="0" y="0"/>
                          <a:ext cx="4191000" cy="28625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ED7C4AF" w14:textId="77777777" w:rsidR="00D2411E" w:rsidRDefault="00D2411E">
                            <w:r>
                              <w:rPr>
                                <w:noProof/>
                              </w:rPr>
                              <w:drawing>
                                <wp:inline distT="0" distB="0" distL="0" distR="0" wp14:anchorId="011A8933" wp14:editId="720E15E2">
                                  <wp:extent cx="3614420" cy="2126615"/>
                                  <wp:effectExtent l="0" t="0" r="0" b="6985"/>
                                  <wp:docPr id="1907969739" name="Picture 1735375151"/>
                                  <wp:cNvGraphicFramePr/>
                                  <a:graphic xmlns:a="http://schemas.openxmlformats.org/drawingml/2006/main">
                                    <a:graphicData uri="http://schemas.openxmlformats.org/drawingml/2006/picture">
                                      <pic:pic xmlns:pic="http://schemas.openxmlformats.org/drawingml/2006/picture">
                                        <pic:nvPicPr>
                                          <pic:cNvPr id="1907969739" name="Picture 1735375151"/>
                                          <pic:cNvPicPr/>
                                        </pic:nvPicPr>
                                        <pic:blipFill>
                                          <a:blip r:embed="rId33">
                                            <a:extLst>
                                              <a:ext uri="{28A0092B-C50C-407E-A947-70E740481C1C}">
                                                <a14:useLocalDpi xmlns:a14="http://schemas.microsoft.com/office/drawing/2010/main" val="0"/>
                                              </a:ext>
                                            </a:extLst>
                                          </a:blip>
                                          <a:stretch>
                                            <a:fillRect/>
                                          </a:stretch>
                                        </pic:blipFill>
                                        <pic:spPr>
                                          <a:xfrm>
                                            <a:off x="0" y="0"/>
                                            <a:ext cx="3614420" cy="2126615"/>
                                          </a:xfrm>
                                          <a:prstGeom prst="rect">
                                            <a:avLst/>
                                          </a:prstGeom>
                                        </pic:spPr>
                                      </pic:pic>
                                    </a:graphicData>
                                  </a:graphic>
                                </wp:inline>
                              </w:drawing>
                            </w:r>
                          </w:p>
                          <w:p w14:paraId="07D39947" w14:textId="3069A2CE" w:rsidR="00D2411E" w:rsidRDefault="00D2411E" w:rsidP="00D2411E">
                            <w:pPr>
                              <w:pStyle w:val="Caption"/>
                              <w:jc w:val="both"/>
                            </w:pPr>
                            <w:bookmarkStart w:id="39" w:name="_Ref19132993"/>
                            <w:r>
                              <w:t xml:space="preserve">Figure </w:t>
                            </w:r>
                            <w:r>
                              <w:fldChar w:fldCharType="begin"/>
                            </w:r>
                            <w:r>
                              <w:instrText xml:space="preserve"> SEQ Figure \* ARABIC </w:instrText>
                            </w:r>
                            <w:r>
                              <w:fldChar w:fldCharType="separate"/>
                            </w:r>
                            <w:r w:rsidR="005B0CD2">
                              <w:rPr>
                                <w:noProof/>
                              </w:rPr>
                              <w:t>14</w:t>
                            </w:r>
                            <w:r>
                              <w:fldChar w:fldCharType="end"/>
                            </w:r>
                            <w:bookmarkEnd w:id="39"/>
                            <w:r>
                              <w:t xml:space="preserve"> - </w:t>
                            </w:r>
                            <w:r w:rsidRPr="007A5DC6">
                              <w:t>Surgeon’s view via HoloLens. a) Red arrow depicting entry point and drilling direction; b) Green arrow indicating correct position; c) Green arrow and shaft dep</w:t>
                            </w:r>
                            <w:r>
                              <w:t>icted to proceed with dril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2F6D36" id="Text Box 3" o:spid="_x0000_s1047" type="#_x0000_t202" style="position:absolute;left:0;text-align:left;margin-left:20.3pt;margin-top:44.6pt;width:330pt;height:225.4pt;z-index:25165927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" filled="f" stroked="f">
                <v:textbox>
                  <w:txbxContent>
                    <w:p w14:paraId="5ED7C4AF" w14:textId="77777777" w:rsidR="00D2411E" w:rsidRDefault="00D2411E">
                      <w:r>
                        <w:rPr>
                          <w:noProof/>
                        </w:rPr>
                        <w:drawing>
                          <wp:inline distT="0" distB="0" distL="0" distR="0" wp14:anchorId="011A8933" wp14:editId="720E15E2">
                            <wp:extent cx="3614420" cy="2126615"/>
                            <wp:effectExtent l="0" t="0" r="0" b="6985"/>
                            <wp:docPr id="1907969739" name="Picture 1735375151"/>
                            <wp:cNvGraphicFramePr/>
                            <a:graphic xmlns:a="http://schemas.openxmlformats.org/drawingml/2006/main">
                              <a:graphicData uri="http://schemas.openxmlformats.org/drawingml/2006/picture">
                                <pic:pic xmlns:pic="http://schemas.openxmlformats.org/drawingml/2006/picture">
                                  <pic:nvPicPr>
                                    <pic:cNvPr id="1907969739" name="Picture 1735375151"/>
                                    <pic:cNvPicPr/>
                                  </pic:nvPicPr>
                                  <pic:blipFill>
                                    <a:blip r:embed="rId33">
                                      <a:extLst>
                                        <a:ext uri="{28A0092B-C50C-407E-A947-70E740481C1C}">
                                          <a14:useLocalDpi xmlns:a14="http://schemas.microsoft.com/office/drawing/2010/main" val="0"/>
                                        </a:ext>
                                      </a:extLst>
                                    </a:blip>
                                    <a:stretch>
                                      <a:fillRect/>
                                    </a:stretch>
                                  </pic:blipFill>
                                  <pic:spPr>
                                    <a:xfrm>
                                      <a:off x="0" y="0"/>
                                      <a:ext cx="3614420" cy="2126615"/>
                                    </a:xfrm>
                                    <a:prstGeom prst="rect">
                                      <a:avLst/>
                                    </a:prstGeom>
                                  </pic:spPr>
                                </pic:pic>
                              </a:graphicData>
                            </a:graphic>
                          </wp:inline>
                        </w:drawing>
                      </w:r>
                    </w:p>
                    <w:p w14:paraId="07D39947" w14:textId="3069A2CE" w:rsidR="00D2411E" w:rsidRDefault="00D2411E" w:rsidP="00D2411E">
                      <w:pPr>
                        <w:pStyle w:val="Caption"/>
                        <w:jc w:val="both"/>
                      </w:pPr>
                      <w:bookmarkStart w:id="40" w:name="_Ref19132993"/>
                      <w:r>
                        <w:t xml:space="preserve">Figure </w:t>
                      </w:r>
                      <w:r>
                        <w:fldChar w:fldCharType="begin"/>
                      </w:r>
                      <w:r>
                        <w:instrText xml:space="preserve"> SEQ Figure \* ARABIC </w:instrText>
                      </w:r>
                      <w:r>
                        <w:fldChar w:fldCharType="separate"/>
                      </w:r>
                      <w:r w:rsidR="005B0CD2">
                        <w:rPr>
                          <w:noProof/>
                        </w:rPr>
                        <w:t>14</w:t>
                      </w:r>
                      <w:r>
                        <w:fldChar w:fldCharType="end"/>
                      </w:r>
                      <w:bookmarkEnd w:id="40"/>
                      <w:r>
                        <w:t xml:space="preserve"> - </w:t>
                      </w:r>
                      <w:r w:rsidRPr="007A5DC6">
                        <w:t>Surgeon’s view via HoloLens. a) Red arrow depicting entry point and drilling direction; b) Green arrow indicating correct position; c) Green arrow and shaft dep</w:t>
                      </w:r>
                      <w:r>
                        <w:t>icted to proceed with drilling.</w:t>
                      </w:r>
                    </w:p>
                  </w:txbxContent>
                </v:textbox>
                <w10:wrap type="square"/>
              </v:shape>
            </w:pict>
          </mc:Fallback>
        </mc:AlternateContent>
      </w:r>
      <w:r w:rsidRPr="235F6ED2">
        <w:rPr>
          <w:rFonts w:eastAsia="Times" w:cs="Times"/>
          <w:color w:val="000000" w:themeColor="text1"/>
        </w:rPr>
        <w:t>operative plan.</w:t>
      </w:r>
      <w:bookmarkStart w:id="41" w:name="_Toc19110756"/>
    </w:p>
    <w:p w14:paraId="02A3D414" w14:textId="2F95EA24" w:rsidR="00DB04D3" w:rsidRDefault="00DB04D3" w:rsidP="00CC12BB">
      <w:pPr>
        <w:pStyle w:val="Heading2"/>
      </w:pPr>
      <w:bookmarkStart w:id="42" w:name="_Toc20685641"/>
      <w:r w:rsidRPr="00DB04D3">
        <w:lastRenderedPageBreak/>
        <w:t>Interactions and Gestures</w:t>
      </w:r>
      <w:bookmarkEnd w:id="41"/>
      <w:bookmarkEnd w:id="42"/>
    </w:p>
    <w:p w14:paraId="40493335" w14:textId="51696D33" w:rsidR="00ED3E8E" w:rsidRPr="00ED3E8E" w:rsidRDefault="00837C74" w:rsidP="00CC12BB">
      <w:pPr>
        <w:ind w:firstLine="238"/>
        <w:jc w:val="both"/>
      </w:pPr>
      <w:r>
        <w:t xml:space="preserve">Interactions </w:t>
      </w:r>
      <w:r w:rsidR="008D4B3A">
        <w:t>in mixed reality bring</w:t>
      </w:r>
      <w:r w:rsidR="00F15377">
        <w:t>s</w:t>
      </w:r>
      <w:r w:rsidR="008D4B3A">
        <w:t xml:space="preserve"> </w:t>
      </w:r>
      <w:r w:rsidR="004A1138">
        <w:t xml:space="preserve">many new challenges and opportunities </w:t>
      </w:r>
      <w:r w:rsidR="00F15377">
        <w:t>to the</w:t>
      </w:r>
      <w:r w:rsidR="00F52326">
        <w:t xml:space="preserve"> users and developers alike. </w:t>
      </w:r>
      <w:r w:rsidR="00A90398">
        <w:t>The tracking of tools, recognition of hand gestures,</w:t>
      </w:r>
      <w:r w:rsidR="009732F7">
        <w:t xml:space="preserve"> </w:t>
      </w:r>
      <w:r w:rsidR="0012331B">
        <w:t>v</w:t>
      </w:r>
      <w:r w:rsidR="009732F7">
        <w:t>oice commands</w:t>
      </w:r>
      <w:r w:rsidR="005E6E48">
        <w:t>,</w:t>
      </w:r>
      <w:r w:rsidR="009732F7">
        <w:t xml:space="preserve"> and even </w:t>
      </w:r>
      <w:r w:rsidR="0012331B">
        <w:t>g</w:t>
      </w:r>
      <w:r w:rsidR="009732F7">
        <w:t xml:space="preserve">aze </w:t>
      </w:r>
      <w:r w:rsidR="0012331B">
        <w:t>gestures</w:t>
      </w:r>
      <w:r w:rsidR="009732F7">
        <w:t xml:space="preserve"> </w:t>
      </w:r>
      <w:r w:rsidR="001D560F">
        <w:t>are</w:t>
      </w:r>
      <w:r w:rsidR="003A4796">
        <w:t xml:space="preserve"> </w:t>
      </w:r>
      <w:r w:rsidR="00B55619">
        <w:t>novel</w:t>
      </w:r>
      <w:r w:rsidR="003A4796">
        <w:t xml:space="preserve"> options </w:t>
      </w:r>
      <w:r w:rsidR="009C2995">
        <w:t>for interaction</w:t>
      </w:r>
      <w:r w:rsidR="003A4796">
        <w:t xml:space="preserve"> and </w:t>
      </w:r>
      <w:r w:rsidR="000F0A06">
        <w:t>enable</w:t>
      </w:r>
      <w:r w:rsidR="003A4796">
        <w:t xml:space="preserve"> </w:t>
      </w:r>
      <w:r w:rsidR="000F0A06">
        <w:t>opportunities to develop applications</w:t>
      </w:r>
      <w:r w:rsidR="003A4796">
        <w:t xml:space="preserve"> for</w:t>
      </w:r>
      <w:r w:rsidR="00DE426A">
        <w:t xml:space="preserve"> nearly all health professionals. </w:t>
      </w:r>
      <w:r w:rsidR="0083037D">
        <w:t xml:space="preserve">Although research in this field has </w:t>
      </w:r>
      <w:r w:rsidR="0027039C">
        <w:t>delivered tremendous advances</w:t>
      </w:r>
      <w:r w:rsidR="0083037D">
        <w:t xml:space="preserve"> in recent years, many challenges related to accuracy, reliability,</w:t>
      </w:r>
      <w:r w:rsidR="0027039C">
        <w:t xml:space="preserve"> technology,</w:t>
      </w:r>
      <w:r w:rsidR="0083037D">
        <w:t xml:space="preserve"> and integration into clinical contexts remain the subject of </w:t>
      </w:r>
      <w:r w:rsidR="001D560F">
        <w:t xml:space="preserve">ongoing </w:t>
      </w:r>
      <w:r w:rsidR="0083037D">
        <w:t xml:space="preserve">research activity. </w:t>
      </w:r>
      <w:r w:rsidR="003046F8">
        <w:t xml:space="preserve">Currently, </w:t>
      </w:r>
      <w:r w:rsidR="003F7839">
        <w:t xml:space="preserve">systems </w:t>
      </w:r>
      <w:r w:rsidR="00AA3BB3">
        <w:t>have been</w:t>
      </w:r>
      <w:r w:rsidR="003046F8">
        <w:t xml:space="preserve"> </w:t>
      </w:r>
      <w:r w:rsidR="00A779A7">
        <w:t xml:space="preserve">either </w:t>
      </w:r>
      <w:r w:rsidR="003046F8">
        <w:t xml:space="preserve">in the form of prototypes that have been tested in controlled </w:t>
      </w:r>
      <w:proofErr w:type="gramStart"/>
      <w:r w:rsidR="003046F8">
        <w:t>environments</w:t>
      </w:r>
      <w:r w:rsidR="00AA3BB3">
        <w:t>,</w:t>
      </w:r>
      <w:r w:rsidR="00A779A7" w:rsidRPr="00144383">
        <w:t xml:space="preserve"> or</w:t>
      </w:r>
      <w:proofErr w:type="gramEnd"/>
      <w:r w:rsidR="00A779A7">
        <w:t xml:space="preserve"> have been employed for training of medical professionals. Deployments of </w:t>
      </w:r>
      <w:r w:rsidR="00676DBC">
        <w:t xml:space="preserve">advanced AR and MR systems in the </w:t>
      </w:r>
      <w:r w:rsidR="00610FEF">
        <w:t>routine clinical context</w:t>
      </w:r>
      <w:r w:rsidR="003F7839">
        <w:t xml:space="preserve"> with direct involvement of patients </w:t>
      </w:r>
      <w:r w:rsidR="00610FEF">
        <w:t>are still the exception</w:t>
      </w:r>
      <w:r w:rsidR="009920D4">
        <w:t>, not the rule.</w:t>
      </w:r>
    </w:p>
    <w:p w14:paraId="19795034" w14:textId="12BFB30E" w:rsidR="00DB04D3" w:rsidRPr="00153505" w:rsidRDefault="22156580" w:rsidP="00790FFE">
      <w:pPr>
        <w:ind w:firstLine="238"/>
        <w:jc w:val="both"/>
        <w:rPr>
          <w:rFonts w:eastAsia="Times" w:cs="Times"/>
        </w:rPr>
      </w:pPr>
      <w:r w:rsidRPr="00144383">
        <w:rPr>
          <w:rFonts w:eastAsia="Times New Roman"/>
        </w:rPr>
        <w:t>For many surgical procedures,</w:t>
      </w:r>
      <w:r w:rsidR="00DB04D3" w:rsidRPr="00144383">
        <w:rPr>
          <w:rFonts w:eastAsia="Times New Roman"/>
        </w:rPr>
        <w:t xml:space="preserve"> it </w:t>
      </w:r>
      <w:r w:rsidRPr="00144383">
        <w:rPr>
          <w:rFonts w:eastAsia="Times New Roman"/>
        </w:rPr>
        <w:t>may</w:t>
      </w:r>
      <w:r w:rsidR="00DB04D3" w:rsidRPr="00144383">
        <w:rPr>
          <w:rFonts w:eastAsia="Times New Roman"/>
        </w:rPr>
        <w:t xml:space="preserve"> not </w:t>
      </w:r>
      <w:r w:rsidRPr="00144383">
        <w:rPr>
          <w:rFonts w:eastAsia="Times New Roman"/>
        </w:rPr>
        <w:t>be feasible</w:t>
      </w:r>
      <w:r w:rsidR="00DB04D3" w:rsidRPr="00144383">
        <w:rPr>
          <w:rFonts w:eastAsia="Times New Roman"/>
        </w:rPr>
        <w:t xml:space="preserve"> for surgeons to use hand gestures to </w:t>
      </w:r>
      <w:r w:rsidR="00C1062B" w:rsidRPr="00144383">
        <w:rPr>
          <w:rFonts w:eastAsia="Times New Roman"/>
        </w:rPr>
        <w:t xml:space="preserve">manipulate </w:t>
      </w:r>
      <w:r w:rsidRPr="00144383">
        <w:rPr>
          <w:rFonts w:eastAsia="Times New Roman"/>
        </w:rPr>
        <w:t xml:space="preserve">or interact with digital </w:t>
      </w:r>
      <w:r w:rsidR="003152F1" w:rsidRPr="00144383">
        <w:rPr>
          <w:rFonts w:eastAsia="Times New Roman"/>
        </w:rPr>
        <w:t>information</w:t>
      </w:r>
      <w:r w:rsidRPr="00144383">
        <w:rPr>
          <w:rFonts w:eastAsia="Times New Roman"/>
        </w:rPr>
        <w:t xml:space="preserve">. For example, given the nature of vascular interventions, surgeons must have both hands engaged in the surgical task. Although augmented reality guidance systems have been developed, they </w:t>
      </w:r>
      <w:r w:rsidR="00242608" w:rsidRPr="00144383">
        <w:rPr>
          <w:rFonts w:eastAsia="Times New Roman"/>
        </w:rPr>
        <w:t>predominantly</w:t>
      </w:r>
      <w:r w:rsidRPr="00144383">
        <w:rPr>
          <w:rFonts w:eastAsia="Times New Roman"/>
        </w:rPr>
        <w:t xml:space="preserve"> rely on hand gestures for navigation</w:t>
      </w:r>
      <w:r w:rsidR="003152F1" w:rsidRPr="00144383">
        <w:rPr>
          <w:rFonts w:eastAsia="Times New Roman"/>
        </w:rPr>
        <w:t xml:space="preserve"> </w:t>
      </w:r>
      <w:r w:rsidR="0071443C" w:rsidRPr="00144383">
        <w:rPr>
          <w:rFonts w:eastAsia="Times New Roman"/>
        </w:rPr>
        <w:t>and control</w:t>
      </w:r>
      <w:r w:rsidRPr="00144383">
        <w:rPr>
          <w:rFonts w:eastAsia="Times New Roman"/>
        </w:rPr>
        <w:t xml:space="preserve">. Researchers have explored </w:t>
      </w:r>
      <w:r w:rsidR="0071443C" w:rsidRPr="00144383">
        <w:rPr>
          <w:rFonts w:eastAsia="Times New Roman"/>
        </w:rPr>
        <w:t xml:space="preserve">interaction </w:t>
      </w:r>
      <w:r w:rsidRPr="00144383">
        <w:rPr>
          <w:rFonts w:eastAsia="Times New Roman"/>
        </w:rPr>
        <w:lastRenderedPageBreak/>
        <w:t>techniques that may address this limitation.</w:t>
      </w:r>
      <w:r w:rsidRPr="00144383">
        <w:rPr>
          <w:rFonts w:eastAsia="Times" w:cs="Times"/>
        </w:rPr>
        <w:t xml:space="preserve"> </w:t>
      </w:r>
      <w:r w:rsidR="0F60E38D" w:rsidRPr="0F60E38D">
        <w:rPr>
          <w:rFonts w:eastAsia="Times" w:cs="Times"/>
          <w:color w:val="000000" w:themeColor="text1"/>
        </w:rPr>
        <w:t xml:space="preserve">For example, </w:t>
      </w:r>
      <w:proofErr w:type="spellStart"/>
      <w:r w:rsidR="0F60E38D" w:rsidRPr="0F60E38D">
        <w:rPr>
          <w:rFonts w:eastAsia="Times" w:cs="Times"/>
          <w:color w:val="000000" w:themeColor="text1"/>
        </w:rPr>
        <w:t>Grinshpoon</w:t>
      </w:r>
      <w:proofErr w:type="spellEnd"/>
      <w:r w:rsidR="0F60E38D" w:rsidRPr="0F60E38D">
        <w:rPr>
          <w:rFonts w:eastAsia="Times" w:cs="Times"/>
          <w:color w:val="000000" w:themeColor="text1"/>
        </w:rPr>
        <w:t xml:space="preserve"> (2018) developed a system that employed voice commands and gaze gestures for interaction. In this system, the user could move, </w:t>
      </w:r>
      <w:r w:rsidR="0F60E38D" w:rsidRPr="0F60E38D">
        <w:rPr>
          <w:rFonts w:eastAsia="Times" w:cs="Times"/>
        </w:rPr>
        <w:t>rotate, enlarge and scale digital content by looking at specific points in the environment.</w:t>
      </w:r>
    </w:p>
    <w:p w14:paraId="74631D4F" w14:textId="67106AA2" w:rsidR="1447F32F" w:rsidRDefault="1447F32F" w:rsidP="1447F32F">
      <w:pPr>
        <w:ind w:firstLine="238"/>
        <w:jc w:val="both"/>
        <w:rPr>
          <w:rFonts w:eastAsia="Times" w:cs="Times"/>
          <w:color w:val="000000" w:themeColor="text1"/>
        </w:rPr>
      </w:pPr>
      <w:r w:rsidRPr="00153505">
        <w:rPr>
          <w:rFonts w:eastAsia="Times New Roman"/>
        </w:rPr>
        <w:t xml:space="preserve">Scrub nurses </w:t>
      </w:r>
      <w:r w:rsidR="22156580" w:rsidRPr="00153505">
        <w:rPr>
          <w:rFonts w:eastAsia="Times New Roman"/>
        </w:rPr>
        <w:t>working in a high-stress</w:t>
      </w:r>
      <w:r w:rsidRPr="00153505">
        <w:rPr>
          <w:rFonts w:eastAsia="Times New Roman"/>
        </w:rPr>
        <w:t xml:space="preserve"> surgical environment are governed by many strict rules about sanitization</w:t>
      </w:r>
      <w:r w:rsidR="22156580" w:rsidRPr="00153505">
        <w:rPr>
          <w:rFonts w:eastAsia="Times New Roman"/>
        </w:rPr>
        <w:t>.</w:t>
      </w:r>
      <w:r w:rsidRPr="00153505">
        <w:rPr>
          <w:rFonts w:eastAsia="Times" w:cs="Times"/>
        </w:rPr>
        <w:t xml:space="preserve"> In such an environment using hand-based interaction techniques and even voi</w:t>
      </w:r>
      <w:r w:rsidRPr="1447F32F">
        <w:rPr>
          <w:rFonts w:eastAsia="Times" w:cs="Times"/>
          <w:color w:val="000000" w:themeColor="text1"/>
        </w:rPr>
        <w:t xml:space="preserve">ce commands may be unsuitable as they may be distracting for the surgeon. </w:t>
      </w:r>
      <w:r w:rsidRPr="1447F32F">
        <w:rPr>
          <w:rFonts w:eastAsia="Times New Roman"/>
        </w:rPr>
        <w:t>Unger (2019)</w:t>
      </w:r>
      <w:r w:rsidRPr="1447F32F">
        <w:rPr>
          <w:rFonts w:eastAsia="Times" w:cs="Times"/>
          <w:color w:val="000000" w:themeColor="text1"/>
        </w:rPr>
        <w:t xml:space="preserve"> developed a gaze-based gesture control interface that may be suitable for this environment. The system supported two main tasks: users could adjust the lighting of the surgical room by repeatedly gazing at specific sections of the room, and users could receive information about surgical items by looking at them. 2D barcodes were placed next to the surgical equipment to facilitate object recognition. This system proved the viability of voice- and gesture-less control interfaces, and participants in a trial performed well and indicated their satisfaction with the proposed interaction technique.</w:t>
      </w:r>
    </w:p>
    <w:p w14:paraId="476B05FA" w14:textId="126FAA04" w:rsidR="41ACEBA0" w:rsidRDefault="1447F32F" w:rsidP="1447F32F">
      <w:pPr>
        <w:ind w:firstLine="238"/>
        <w:jc w:val="both"/>
        <w:rPr>
          <w:rFonts w:eastAsia="Times" w:cs="Times"/>
          <w:color w:val="000000" w:themeColor="text1"/>
        </w:rPr>
      </w:pPr>
      <w:r w:rsidRPr="1447F32F">
        <w:rPr>
          <w:rFonts w:eastAsia="Times" w:cs="Times"/>
          <w:color w:val="000000" w:themeColor="text1"/>
        </w:rPr>
        <w:t xml:space="preserve">Some tasks in the field of medical imaging require medical professionals to view live medical data while the patient is still being scanned. Wearing a headset for this type of research can be </w:t>
      </w:r>
      <w:r w:rsidRPr="1447F32F">
        <w:rPr>
          <w:rFonts w:eastAsia="Times" w:cs="Times"/>
          <w:color w:val="000000" w:themeColor="text1"/>
        </w:rPr>
        <w:lastRenderedPageBreak/>
        <w:t>impractical due to the magnetic nature of the machines and the lack physical of space within the gantry. The current conventional methods use 2D monitors located outside of the gantry require good situational awareness and hand eye coordination from the user. Mewes</w:t>
      </w:r>
      <w:r w:rsidR="006E3003">
        <w:rPr>
          <w:rFonts w:eastAsia="Times" w:cs="Times"/>
          <w:color w:val="000000" w:themeColor="text1"/>
        </w:rPr>
        <w:t xml:space="preserve"> </w:t>
      </w:r>
      <w:r w:rsidR="006E3003" w:rsidRPr="2CFAFD7F">
        <w:fldChar w:fldCharType="begin"/>
      </w:r>
      <w:r w:rsidR="006E3003">
        <w:rPr>
          <w:rFonts w:eastAsia="Times" w:cs="Times"/>
          <w:color w:val="000000" w:themeColor="text1"/>
        </w:rPr>
        <w:instrText xml:space="preserve"> ADDIN EN.CITE &lt;EndNote&gt;&lt;Cite&gt;&lt;Author&gt;Mewes&lt;/Author&gt;&lt;Year&gt;2018&lt;/Year&gt;&lt;RecNum&gt;56&lt;/RecNum&gt;&lt;DisplayText&gt;(Mewes, 2018)&lt;/DisplayText&gt;&lt;record&gt;&lt;rec-number&gt;56&lt;/rec-number&gt;&lt;foreign-keys&gt;&lt;key app="EN" db-id="v2w9s5ps3vzf9zeezr5pz009w2dv05srrz22" timestamp="1568199800" guid="605c56c6-bc13-4a11-986d-70d1bae8412a"&gt;56&lt;/key&gt;&lt;/foreign-keys&gt;&lt;ref-type name="Journal Article"&gt;17&lt;/ref-type&gt;&lt;contributors&gt;&lt;authors&gt;&lt;author&gt;Mewes, A., Heinrich, F., Hensen, B., Wacker, F., Lawonn, K., &amp;amp; Hansen, C. &lt;/author&gt;&lt;/authors&gt;&lt;/contributors&gt;&lt;titles&gt;&lt;title&gt;Concepts for augmented reality visualisation to support needle guidance inside the MRI&lt;/title&gt;&lt;secondary-title&gt;Healthcare Technology Letters&lt;/secondary-title&gt;&lt;/titles&gt;&lt;periodical&gt;&lt;full-title&gt;Healthcare Technology Letters&lt;/full-title&gt;&lt;/periodical&gt;&lt;pages&gt;172-176&lt;/pages&gt;&lt;volume&gt;5&lt;/volume&gt;&lt;number&gt;5&lt;/number&gt;&lt;dates&gt;&lt;year&gt;2018&lt;/year&gt;&lt;/dates&gt;&lt;urls&gt;&lt;/urls&gt;&lt;electronic-resource-num&gt;https://doi.org/10.1049/htl.2018.5076&lt;/electronic-resource-num&gt;&lt;/record&gt;&lt;/Cite&gt;&lt;/EndNote&gt;</w:instrText>
      </w:r>
      <w:r w:rsidR="006E3003" w:rsidRPr="2CFAFD7F">
        <w:rPr>
          <w:rFonts w:eastAsia="Times" w:cs="Times"/>
          <w:color w:val="000000" w:themeColor="text1"/>
        </w:rPr>
        <w:fldChar w:fldCharType="separate"/>
      </w:r>
      <w:r w:rsidR="006E3003">
        <w:rPr>
          <w:rFonts w:eastAsia="Times" w:cs="Times"/>
          <w:noProof/>
          <w:color w:val="000000" w:themeColor="text1"/>
        </w:rPr>
        <w:t>(Mewes, 2018)</w:t>
      </w:r>
      <w:r w:rsidR="006E3003" w:rsidRPr="2CFAFD7F">
        <w:fldChar w:fldCharType="end"/>
      </w:r>
      <w:r w:rsidRPr="1447F32F">
        <w:rPr>
          <w:rFonts w:eastAsia="Times" w:cs="Times"/>
          <w:color w:val="000000" w:themeColor="text1"/>
        </w:rPr>
        <w:t xml:space="preserve"> successfully set out to find a more convenient way to represent medical data for professionals working within a scanner. Several mirrors were used move a projected user interface over the top of the patient inside the scanner. This system tracked needles using 3D object recognition and had two different user interfaces: a 2D interface and a 3D interface. The 2D interface aimed to help the surgeon find a suitable point of entry by displaying yellow and red arrows that would guide the surgeon towards the point of insertion. A bar was shown to let the surgeon know how much further inside of the patient the needle needed to go. The 3D display showed an approximate insertion point, its target area, and how far the needle had gone within the patient’s. The distance of the needle to the entry point was displayed as a line segment connecting the needle to its entry point. Both user interfaces proved to be more beneficial than the current methods of performing these needle insertions within a scanner as reported by both inexperienced and experienced professionals.</w:t>
      </w:r>
    </w:p>
    <w:p w14:paraId="36928ECE" w14:textId="7FA3E8E7" w:rsidR="00966D46" w:rsidRDefault="0052720E" w:rsidP="00CC12BB">
      <w:pPr>
        <w:ind w:firstLine="238"/>
        <w:jc w:val="both"/>
        <w:rPr>
          <w:rFonts w:eastAsia="Times" w:cs="Times"/>
          <w:color w:val="000000" w:themeColor="text1"/>
        </w:rPr>
      </w:pPr>
      <w:r>
        <w:rPr>
          <w:rFonts w:eastAsia="Times" w:cs="Times"/>
          <w:color w:val="000000" w:themeColor="text1"/>
        </w:rPr>
        <w:lastRenderedPageBreak/>
        <w:t>In</w:t>
      </w:r>
      <w:r w:rsidR="00966D46">
        <w:rPr>
          <w:rFonts w:eastAsia="Times" w:cs="Times"/>
          <w:color w:val="000000" w:themeColor="text1"/>
        </w:rPr>
        <w:t xml:space="preserve"> VR systems</w:t>
      </w:r>
      <w:r>
        <w:rPr>
          <w:rFonts w:eastAsia="Times" w:cs="Times"/>
          <w:color w:val="000000" w:themeColor="text1"/>
        </w:rPr>
        <w:t>, realistic interactions with virtual objects and visualizations</w:t>
      </w:r>
      <w:r w:rsidR="00966D46">
        <w:rPr>
          <w:rFonts w:eastAsia="Times" w:cs="Times"/>
          <w:color w:val="000000" w:themeColor="text1"/>
        </w:rPr>
        <w:t xml:space="preserve"> present</w:t>
      </w:r>
      <w:r>
        <w:rPr>
          <w:rFonts w:eastAsia="Times" w:cs="Times"/>
          <w:color w:val="000000" w:themeColor="text1"/>
        </w:rPr>
        <w:t>s</w:t>
      </w:r>
      <w:r w:rsidR="00966D46">
        <w:rPr>
          <w:rFonts w:eastAsia="Times" w:cs="Times"/>
          <w:color w:val="000000" w:themeColor="text1"/>
        </w:rPr>
        <w:t xml:space="preserve"> an additional challenge</w:t>
      </w:r>
      <w:r>
        <w:rPr>
          <w:rFonts w:eastAsia="Times" w:cs="Times"/>
          <w:color w:val="000000" w:themeColor="text1"/>
        </w:rPr>
        <w:t xml:space="preserve">. </w:t>
      </w:r>
      <w:r w:rsidR="0046694B">
        <w:rPr>
          <w:rFonts w:eastAsia="Times" w:cs="Times"/>
          <w:color w:val="000000" w:themeColor="text1"/>
        </w:rPr>
        <w:t xml:space="preserve">Controllers and gestures can provide </w:t>
      </w:r>
      <w:proofErr w:type="gramStart"/>
      <w:r w:rsidR="0046694B">
        <w:rPr>
          <w:rFonts w:eastAsia="Times" w:cs="Times"/>
          <w:color w:val="000000" w:themeColor="text1"/>
        </w:rPr>
        <w:t>interactions,</w:t>
      </w:r>
      <w:proofErr w:type="gramEnd"/>
      <w:r w:rsidR="0046694B">
        <w:rPr>
          <w:rFonts w:eastAsia="Times" w:cs="Times"/>
          <w:color w:val="000000" w:themeColor="text1"/>
        </w:rPr>
        <w:t xml:space="preserve"> however they lack the haptic feedback provided through direct touch. Providing </w:t>
      </w:r>
      <w:r>
        <w:rPr>
          <w:rFonts w:eastAsia="Times" w:cs="Times"/>
          <w:color w:val="000000" w:themeColor="text1"/>
        </w:rPr>
        <w:t>the ability to</w:t>
      </w:r>
      <w:r w:rsidR="0046694B">
        <w:rPr>
          <w:rFonts w:eastAsia="Times" w:cs="Times"/>
          <w:color w:val="000000" w:themeColor="text1"/>
        </w:rPr>
        <w:t xml:space="preserve"> directly</w:t>
      </w:r>
      <w:r>
        <w:rPr>
          <w:rFonts w:eastAsia="Times" w:cs="Times"/>
          <w:color w:val="000000" w:themeColor="text1"/>
        </w:rPr>
        <w:t xml:space="preserve"> touch, feel or hold</w:t>
      </w:r>
      <w:r w:rsidR="0046694B">
        <w:rPr>
          <w:rFonts w:eastAsia="Times" w:cs="Times"/>
          <w:color w:val="000000" w:themeColor="text1"/>
        </w:rPr>
        <w:t xml:space="preserve"> elements of the virtual environment requires a physical counterpart in the real world. Haptic technologies aim to address this issue through active devices such as haptic gloves</w:t>
      </w:r>
      <w:r w:rsidR="00396D58">
        <w:rPr>
          <w:rStyle w:val="FootnoteReference"/>
          <w:rFonts w:eastAsia="Times" w:cs="Times"/>
          <w:color w:val="000000" w:themeColor="text1"/>
        </w:rPr>
        <w:footnoteReference w:id="2"/>
      </w:r>
      <w:r w:rsidR="0046694B">
        <w:rPr>
          <w:rFonts w:eastAsia="Times" w:cs="Times"/>
          <w:color w:val="000000" w:themeColor="text1"/>
        </w:rPr>
        <w:t xml:space="preserve"> haptic controllers </w:t>
      </w:r>
      <w:r w:rsidR="00035352" w:rsidRPr="2DC32E4E">
        <w:fldChar w:fldCharType="begin">
          <w:fldData xml:space="preserve">PEVuZE5vdGU+PENpdGU+PEF1dGhvcj5DaG9pPC9BdXRob3I+PFJlY051bT41NzwvUmVjTnVtPjxE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==
</w:fldData>
        </w:fldChar>
      </w:r>
      <w:r w:rsidR="00524454" w:rsidRPr="003E75E1">
        <w:rPr>
          <w:rFonts w:eastAsia="Times" w:cs="Times"/>
          <w:color w:val="000000" w:themeColor="text1"/>
        </w:rPr>
        <w:instrText xml:space="preserve"> ADDIN EN.CITE </w:instrText>
      </w:r>
      <w:r w:rsidR="00524454" w:rsidRPr="003E75E1">
        <w:rPr>
          <w:rFonts w:eastAsia="Times" w:cs="Times"/>
          <w:color w:val="000000" w:themeColor="text1"/>
        </w:rPr>
        <w:fldChar w:fldCharType="begin">
          <w:fldData xml:space="preserve">PEVuZE5vdGU+PENpdGU+PEF1dGhvcj5DaG9pPC9BdXRob3I+PFJlY051bT41NzwvUmVjTnVtPjxE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==
</w:fldData>
        </w:fldChar>
      </w:r>
      <w:r w:rsidR="00524454" w:rsidRPr="003E75E1">
        <w:rPr>
          <w:rFonts w:eastAsia="Times" w:cs="Times"/>
          <w:color w:val="000000" w:themeColor="text1"/>
        </w:rPr>
        <w:instrText xml:space="preserve"> ADDIN EN.CITE.DATA </w:instrText>
      </w:r>
      <w:r w:rsidR="00524454" w:rsidRPr="003E75E1">
        <w:rPr>
          <w:rFonts w:eastAsia="Times" w:cs="Times"/>
          <w:color w:val="000000" w:themeColor="text1"/>
        </w:rPr>
      </w:r>
      <w:r w:rsidR="00524454" w:rsidRPr="003E75E1">
        <w:rPr>
          <w:rFonts w:eastAsia="Times" w:cs="Times"/>
          <w:color w:val="000000" w:themeColor="text1"/>
        </w:rPr>
        <w:fldChar w:fldCharType="end"/>
      </w:r>
      <w:r w:rsidR="00035352" w:rsidRPr="2DC32E4E">
        <w:rPr>
          <w:rFonts w:eastAsia="Times" w:cs="Times"/>
          <w:color w:val="000000" w:themeColor="text1"/>
        </w:rPr>
      </w:r>
      <w:r w:rsidR="00035352" w:rsidRPr="2DC32E4E">
        <w:rPr>
          <w:rFonts w:eastAsia="Times" w:cs="Times"/>
          <w:color w:val="000000" w:themeColor="text1"/>
        </w:rPr>
        <w:fldChar w:fldCharType="separate"/>
      </w:r>
      <w:r w:rsidR="00035352">
        <w:rPr>
          <w:rFonts w:eastAsia="Times" w:cs="Times"/>
          <w:noProof/>
          <w:color w:val="000000" w:themeColor="text1"/>
        </w:rPr>
        <w:t>(Choi, Whitmire, 2018, Benko, 2016)</w:t>
      </w:r>
      <w:r w:rsidR="00035352" w:rsidRPr="2DC32E4E">
        <w:fldChar w:fldCharType="end"/>
      </w:r>
      <w:r w:rsidR="0046694B">
        <w:rPr>
          <w:rFonts w:eastAsia="Times" w:cs="Times"/>
          <w:color w:val="000000" w:themeColor="text1"/>
        </w:rPr>
        <w:t xml:space="preserve"> and robotic systems</w:t>
      </w:r>
      <w:r w:rsidR="0004288D">
        <w:rPr>
          <w:rFonts w:eastAsia="Times" w:cs="Times"/>
          <w:color w:val="000000" w:themeColor="text1"/>
        </w:rPr>
        <w:t xml:space="preserve"> </w:t>
      </w:r>
      <w:r w:rsidR="0004288D" w:rsidRPr="2DC32E4E">
        <w:fldChar w:fldCharType="begin"/>
      </w:r>
      <w:r w:rsidR="00524454">
        <w:rPr>
          <w:rFonts w:eastAsia="Times" w:cs="Times"/>
          <w:color w:val="000000" w:themeColor="text1"/>
        </w:rPr>
        <w:instrText xml:space="preserve"> ADDIN EN.CITE &lt;EndNote&gt;&lt;Cite&gt;&lt;Author&gt;E. Vonach&lt;/Author&gt;&lt;Year&gt;2017&lt;/Year&gt;&lt;RecNum&gt;61&lt;/RecNum&gt;&lt;DisplayText&gt;(E. Vonach et al., 2017, Whitmire, 2018)&lt;/DisplayText&gt;&lt;record&gt;&lt;rec-number&gt;61&lt;/rec-number&gt;&lt;foreign-keys&gt;&lt;key app="EN" db-id="v2w9s5ps3vzf9zeezr5pz009w2dv05srrz22" timestamp="1568201803" guid="8346e086-e12c-4f8f-9560-69929adfbc55"&gt;61&lt;/key&gt;&lt;/foreign-keys&gt;&lt;ref-type name="Journal Article"&gt;17&lt;/ref-type&gt;&lt;contributors&gt;&lt;authors&gt;&lt;author&gt;E. Vonach, &lt;/author&gt;&lt;author&gt;C. Gatterer,&lt;/author&gt;&lt;author&gt;H. Kaufmann&lt;/author&gt;&lt;/authors&gt;&lt;/contributors&gt;&lt;titles&gt;&lt;title&gt;VRRobot: Robot actuated props in an infinite virtual environment&lt;/title&gt;&lt;secondary-title&gt;2017 IEEE Virtual Reality (VR)&lt;/secondary-title&gt;&lt;/titles&gt;&lt;periodical&gt;&lt;full-title&gt;2017 IEEE Virtual Reality (VR)&lt;/full-title&gt;&lt;/periodical&gt;&lt;pages&gt;74-83&lt;/pages&gt;&lt;dates&gt;&lt;year&gt;2017&lt;/year&gt;&lt;/dates&gt;&lt;urls&gt;&lt;/urls&gt;&lt;/record&gt;&lt;/Cite&gt;&lt;Cite&gt;&lt;Author&gt;Whitmire&lt;/Author&gt;&lt;Year&gt;2018&lt;/Year&gt;&lt;RecNum&gt;58&lt;/RecNum&gt;&lt;record&gt;&lt;rec-number&gt;58&lt;/rec-number&gt;&lt;foreign-keys&gt;&lt;key app="EN" db-id="v2w9s5ps3vzf9zeezr5pz009w2dv05srrz22" timestamp="1568201311" guid="8a24af3c-19c4-4df4-a0f6-65590c9f2ed4"&gt;58&lt;/key&gt;&lt;/foreign-keys&gt;&lt;ref-type name="Journal Article"&gt;17&lt;/ref-type&gt;&lt;contributors&gt;&lt;authors&gt;&lt;author&gt;Whitmire, Eric and Benko, Hrvoje and Holz, Christian and Ofek, Eyal and Sinclair, Mike&lt;/author&gt;&lt;/authors&gt;&lt;/contributors&gt;&lt;titles&gt;&lt;title&gt;Haptic Revolver: Touch, Shear, Texture, and Shape Rendering on a Reconfigurable Virtual Reality Controller&lt;/title&gt;&lt;secondary-title&gt;Proceedings of the 2018 CHI Conference on Human Factors in Computing Systems&lt;/secondary-title&gt;&lt;/titles&gt;&lt;periodical&gt;&lt;full-title&gt;Proceedings of the 2018 CHI Conference on Human Factors in Computing Systems&lt;/full-title&gt;&lt;/periodical&gt;&lt;volume&gt;86&lt;/volume&gt;&lt;number&gt;12&lt;/number&gt;&lt;dates&gt;&lt;year&gt;2018&lt;/year&gt;&lt;/dates&gt;&lt;urls&gt;&lt;/urls&gt;&lt;electronic-resource-num&gt;10.1145/3173574.3173660&lt;/electronic-resource-num&gt;&lt;/record&gt;&lt;/Cite&gt;&lt;/EndNote&gt;</w:instrText>
      </w:r>
      <w:r w:rsidR="0004288D" w:rsidRPr="2DC32E4E">
        <w:rPr>
          <w:rFonts w:eastAsia="Times" w:cs="Times"/>
          <w:color w:val="000000" w:themeColor="text1"/>
        </w:rPr>
        <w:fldChar w:fldCharType="separate"/>
      </w:r>
      <w:r w:rsidR="0004288D">
        <w:rPr>
          <w:rFonts w:eastAsia="Times" w:cs="Times"/>
          <w:noProof/>
          <w:color w:val="000000" w:themeColor="text1"/>
        </w:rPr>
        <w:t>(E. Vonach et al., 2017, Whitmire, 2018)</w:t>
      </w:r>
      <w:r w:rsidR="0004288D" w:rsidRPr="2DC32E4E">
        <w:fldChar w:fldCharType="end"/>
      </w:r>
      <w:r w:rsidR="00F33640">
        <w:rPr>
          <w:rFonts w:eastAsia="Times" w:cs="Times"/>
          <w:color w:val="000000" w:themeColor="text1"/>
        </w:rPr>
        <w:t>.</w:t>
      </w:r>
      <w:r w:rsidR="0046694B">
        <w:rPr>
          <w:rFonts w:eastAsia="Times" w:cs="Times"/>
          <w:color w:val="000000" w:themeColor="text1"/>
        </w:rPr>
        <w:t xml:space="preserve"> (Alternatively, passive haptics or simple static objects can approximate virtual objects and have been shown to enhance virtual experiences </w:t>
      </w:r>
      <w:r w:rsidR="00524454" w:rsidRPr="2DC32E4E">
        <w:fldChar w:fldCharType="begin"/>
      </w:r>
      <w:r w:rsidR="003E06EB">
        <w:rPr>
          <w:rFonts w:eastAsia="Times" w:cs="Times"/>
          <w:color w:val="000000" w:themeColor="text1"/>
        </w:rPr>
        <w:instrText xml:space="preserve"> ADDIN EN.CITE &lt;EndNote&gt;&lt;Cite&gt;&lt;Author&gt;Insko&lt;/Author&gt;&lt;Year&gt;2001&lt;/Year&gt;&lt;RecNum&gt;62&lt;/RecNum&gt;&lt;DisplayText&gt;(Insko, 2001)&lt;/DisplayText&gt;&lt;record&gt;&lt;rec-number&gt;62&lt;/rec-number&gt;&lt;foreign-keys&gt;&lt;key app="EN" db-id="v2w9s5ps3vzf9zeezr5pz009w2dv05srrz22" timestamp="1568202019" guid="56bafea7-7669-4852-8a8f-6808aa5ba04a"&gt;62&lt;/key&gt;&lt;/foreign-keys&gt;&lt;ref-type name="Journal Article"&gt;17&lt;/ref-type&gt;&lt;contributors&gt;&lt;authors&gt;&lt;author&gt;Insko, Brent Edward&lt;/author&gt;&lt;/authors&gt;&lt;/contributors&gt;&lt;titles&gt;&lt;title&gt;Passive Haptics Significantly Enhances Virtual Environments&lt;/title&gt;&lt;secondary-title&gt;PhD Thesis&lt;/secondary-title&gt;&lt;/titles&gt;&lt;periodical&gt;&lt;full-title&gt;PhD Thesis&lt;/full-title&gt;&lt;/periodical&gt;&lt;dates&gt;&lt;year&gt;2001&lt;/year&gt;&lt;/dates&gt;&lt;urls&gt;&lt;/urls&gt;&lt;/record&gt;&lt;/Cite&gt;&lt;/EndNote&gt;</w:instrText>
      </w:r>
      <w:r w:rsidR="00524454" w:rsidRPr="2DC32E4E">
        <w:rPr>
          <w:rFonts w:eastAsia="Times" w:cs="Times"/>
          <w:color w:val="000000" w:themeColor="text1"/>
        </w:rPr>
        <w:fldChar w:fldCharType="separate"/>
      </w:r>
      <w:r w:rsidR="00524454">
        <w:rPr>
          <w:rFonts w:eastAsia="Times" w:cs="Times"/>
          <w:noProof/>
          <w:color w:val="000000" w:themeColor="text1"/>
        </w:rPr>
        <w:t>(Insko, 2001)</w:t>
      </w:r>
      <w:r w:rsidR="00524454" w:rsidRPr="2DC32E4E">
        <w:fldChar w:fldCharType="end"/>
      </w:r>
      <w:r w:rsidR="0046694B">
        <w:rPr>
          <w:rFonts w:eastAsia="Times" w:cs="Times"/>
          <w:color w:val="000000" w:themeColor="text1"/>
        </w:rPr>
        <w:t xml:space="preserve">. </w:t>
      </w:r>
      <w:r w:rsidR="00AB5882">
        <w:rPr>
          <w:rFonts w:eastAsia="Times" w:cs="Times"/>
          <w:color w:val="000000" w:themeColor="text1"/>
        </w:rPr>
        <w:t>Passive haptics can be further extended through illusions such as space warping</w:t>
      </w:r>
      <w:r w:rsidR="00AA3605">
        <w:rPr>
          <w:rFonts w:eastAsia="Times" w:cs="Times"/>
          <w:color w:val="000000" w:themeColor="text1"/>
        </w:rPr>
        <w:t xml:space="preserve"> </w:t>
      </w:r>
      <w:r w:rsidR="00AA3605" w:rsidRPr="2DC32E4E">
        <w:fldChar w:fldCharType="begin"/>
      </w:r>
      <w:r w:rsidR="003E06EB">
        <w:rPr>
          <w:rFonts w:eastAsia="Times" w:cs="Times"/>
          <w:color w:val="000000" w:themeColor="text1"/>
        </w:rPr>
        <w:instrText xml:space="preserve"> ADDIN EN.CITE &lt;EndNote&gt;&lt;Cite&gt;&lt;Author&gt;Kohli&lt;/Author&gt;&lt;Year&gt;2010&lt;/Year&gt;&lt;RecNum&gt;63&lt;/RecNum&gt;&lt;DisplayText&gt;(Kohli, 2010)&lt;/DisplayText&gt;&lt;record&gt;&lt;rec-number&gt;63&lt;/rec-number&gt;&lt;foreign-keys&gt;&lt;key app="EN" db-id="v2w9s5ps3vzf9zeezr5pz009w2dv05srrz22" timestamp="1568202227" guid="61928cf0-67bf-4830-bb59-2ea341d86fc3"&gt;63&lt;/key&gt;&lt;/foreign-keys&gt;&lt;ref-type name="Journal Article"&gt;17&lt;/ref-type&gt;&lt;contributors&gt;&lt;authors&gt;&lt;author&gt;L. Kohli&lt;/author&gt;&lt;/authors&gt;&lt;/contributors&gt;&lt;titles&gt;&lt;title&gt;Redirected touching: Warping space to remap passive haptics&lt;/title&gt;&lt;secondary-title&gt;2010 IEEE Symposium on 3D User Interfaces&lt;/secondary-title&gt;&lt;/titles&gt;&lt;periodical&gt;&lt;full-title&gt;2010 IEEE Symposium on 3D User Interfaces&lt;/full-title&gt;&lt;/periodical&gt;&lt;pages&gt;129-130&lt;/pages&gt;&lt;dates&gt;&lt;year&gt;2010&lt;/year&gt;&lt;/dates&gt;&lt;urls&gt;&lt;/urls&gt;&lt;electronic-resource-num&gt;doi: 10.1109/3DUI.2010.5444703&lt;/electronic-resource-num&gt;&lt;/record&gt;&lt;/Cite&gt;&lt;/EndNote&gt;</w:instrText>
      </w:r>
      <w:r w:rsidR="00AA3605" w:rsidRPr="2DC32E4E">
        <w:rPr>
          <w:rFonts w:eastAsia="Times" w:cs="Times"/>
          <w:color w:val="000000" w:themeColor="text1"/>
        </w:rPr>
        <w:fldChar w:fldCharType="separate"/>
      </w:r>
      <w:r w:rsidR="00AA3605">
        <w:rPr>
          <w:rFonts w:eastAsia="Times" w:cs="Times"/>
          <w:noProof/>
          <w:color w:val="000000" w:themeColor="text1"/>
        </w:rPr>
        <w:t>(Kohli, 2010)</w:t>
      </w:r>
      <w:r w:rsidR="00AA3605" w:rsidRPr="2DC32E4E">
        <w:fldChar w:fldCharType="end"/>
      </w:r>
      <w:r w:rsidR="00AB5882">
        <w:rPr>
          <w:rFonts w:eastAsia="Times" w:cs="Times"/>
          <w:color w:val="000000" w:themeColor="text1"/>
        </w:rPr>
        <w:t xml:space="preserve"> and haptic retargeting</w:t>
      </w:r>
      <w:r w:rsidR="0088425E">
        <w:rPr>
          <w:rFonts w:eastAsia="Times" w:cs="Times"/>
          <w:color w:val="000000" w:themeColor="text1"/>
        </w:rPr>
        <w:t xml:space="preserve"> </w:t>
      </w:r>
      <w:r w:rsidR="0088425E" w:rsidRPr="2DC32E4E">
        <w:fldChar w:fldCharType="begin"/>
      </w:r>
      <w:r w:rsidR="003E06EB">
        <w:rPr>
          <w:rFonts w:eastAsia="Times" w:cs="Times"/>
          <w:color w:val="000000" w:themeColor="text1"/>
        </w:rPr>
        <w:instrText xml:space="preserve"> ADDIN EN.CITE &lt;EndNote&gt;&lt;Cite&gt;&lt;Author&gt;Azmandian&lt;/Author&gt;&lt;Year&gt;2016&lt;/Year&gt;&lt;RecNum&gt;64&lt;/RecNum&gt;&lt;DisplayText&gt;(Azmandian, 2016)&lt;/DisplayText&gt;&lt;record&gt;&lt;rec-number&gt;64&lt;/rec-number&gt;&lt;foreign-keys&gt;&lt;key app="EN" db-id="v2w9s5ps3vzf9zeezr5pz009w2dv05srrz22" timestamp="1568202449" guid="124ed057-6444-4efe-960a-c3f4318e2075"&gt;64&lt;/key&gt;&lt;/foreign-keys&gt;&lt;ref-type name="Journal Article"&gt;17&lt;/ref-type&gt;&lt;contributors&gt;&lt;authors&gt;&lt;author&gt;Azmandian, Mahdi and Hancock, Mark and Benko, Hrvoje and Ofek, Eyal and Wilson, Andrew D.&lt;/author&gt;&lt;/authors&gt;&lt;/contributors&gt;&lt;titles&gt;&lt;title&gt;Haptic Retargeting: Dynamic Repurposing of Passive Haptics for Enhanced Virtual Reality Experiences&lt;/title&gt;&lt;secondary-title&gt;Proceedings of the 2016 CHI Conference on Human Factors in Computing Systems&lt;/secondary-title&gt;&lt;/titles&gt;&lt;periodical&gt;&lt;full-title&gt;Proceedings of the 2016 CHI Conference on Human Factors in Computing Systems&lt;/full-title&gt;&lt;/periodical&gt;&lt;pages&gt;1968-1979&lt;/pages&gt;&lt;dates&gt;&lt;year&gt;2016&lt;/year&gt;&lt;/dates&gt;&lt;urls&gt;&lt;/urls&gt;&lt;electronic-resource-num&gt;10.1145/2858036.2858226&lt;/electronic-resource-num&gt;&lt;/record&gt;&lt;/Cite&gt;&lt;/EndNote&gt;</w:instrText>
      </w:r>
      <w:r w:rsidR="0088425E" w:rsidRPr="2DC32E4E">
        <w:rPr>
          <w:rFonts w:eastAsia="Times" w:cs="Times"/>
          <w:color w:val="000000" w:themeColor="text1"/>
        </w:rPr>
        <w:fldChar w:fldCharType="separate"/>
      </w:r>
      <w:r w:rsidR="0088425E">
        <w:rPr>
          <w:rFonts w:eastAsia="Times" w:cs="Times"/>
          <w:noProof/>
          <w:color w:val="000000" w:themeColor="text1"/>
        </w:rPr>
        <w:t>(Azmandian, 2016)</w:t>
      </w:r>
      <w:r w:rsidR="0088425E" w:rsidRPr="2DC32E4E">
        <w:fldChar w:fldCharType="end"/>
      </w:r>
      <w:r w:rsidR="00AB5882">
        <w:rPr>
          <w:rFonts w:eastAsia="Times" w:cs="Times"/>
          <w:color w:val="000000" w:themeColor="text1"/>
        </w:rPr>
        <w:t xml:space="preserve"> which leverage the dominance of visual perception over haptic perception and proprioception. These illusions enable realistic interaction with a virtual </w:t>
      </w:r>
      <w:r w:rsidR="007368F9">
        <w:rPr>
          <w:rFonts w:eastAsia="Times" w:cs="Times"/>
          <w:color w:val="000000" w:themeColor="text1"/>
        </w:rPr>
        <w:t>object</w:t>
      </w:r>
      <w:r w:rsidR="00AB5882">
        <w:rPr>
          <w:rFonts w:eastAsia="Times" w:cs="Times"/>
          <w:color w:val="000000" w:themeColor="text1"/>
        </w:rPr>
        <w:t xml:space="preserve"> that is dynamic or more complex than the physical passive haptic</w:t>
      </w:r>
      <w:r w:rsidR="007368F9">
        <w:rPr>
          <w:rFonts w:eastAsia="Times" w:cs="Times"/>
          <w:color w:val="000000" w:themeColor="text1"/>
        </w:rPr>
        <w:t xml:space="preserve"> that approximates it</w:t>
      </w:r>
      <w:r w:rsidR="00AB5882">
        <w:rPr>
          <w:rFonts w:eastAsia="Times" w:cs="Times"/>
          <w:color w:val="000000" w:themeColor="text1"/>
        </w:rPr>
        <w:t xml:space="preserve">. </w:t>
      </w:r>
      <w:r w:rsidR="007368F9">
        <w:rPr>
          <w:rFonts w:eastAsia="Times" w:cs="Times"/>
          <w:color w:val="000000" w:themeColor="text1"/>
        </w:rPr>
        <w:t xml:space="preserve">These techniques could be applied in medical visualizations to provide direct touch interaction </w:t>
      </w:r>
      <w:r w:rsidR="007368F9">
        <w:rPr>
          <w:rFonts w:eastAsia="Times" w:cs="Times"/>
          <w:color w:val="000000" w:themeColor="text1"/>
        </w:rPr>
        <w:lastRenderedPageBreak/>
        <w:t xml:space="preserve">and exploration methods. </w:t>
      </w:r>
      <w:r w:rsidR="00AB5882">
        <w:rPr>
          <w:rFonts w:eastAsia="Times" w:cs="Times"/>
          <w:color w:val="000000" w:themeColor="text1"/>
        </w:rPr>
        <w:t xml:space="preserve">Spillman et al. </w:t>
      </w:r>
      <w:r w:rsidR="007368F9">
        <w:rPr>
          <w:rFonts w:eastAsia="Times" w:cs="Times"/>
          <w:color w:val="000000" w:themeColor="text1"/>
        </w:rPr>
        <w:t xml:space="preserve">have </w:t>
      </w:r>
      <w:r w:rsidR="00AB5882">
        <w:rPr>
          <w:rFonts w:eastAsia="Times" w:cs="Times"/>
          <w:color w:val="000000" w:themeColor="text1"/>
        </w:rPr>
        <w:t xml:space="preserve">applied space warping to an arthroscopy surgical simulator </w:t>
      </w:r>
      <w:r w:rsidR="006E602C">
        <w:rPr>
          <w:rFonts w:eastAsia="Times" w:cs="Times"/>
          <w:color w:val="000000" w:themeColor="text1"/>
        </w:rPr>
        <w:t xml:space="preserve">for </w:t>
      </w:r>
      <w:r w:rsidR="007368F9">
        <w:rPr>
          <w:rFonts w:eastAsia="Times" w:cs="Times"/>
          <w:color w:val="000000" w:themeColor="text1"/>
        </w:rPr>
        <w:t>medical training</w:t>
      </w:r>
      <w:r w:rsidR="006E602C">
        <w:rPr>
          <w:rFonts w:eastAsia="Times" w:cs="Times"/>
          <w:color w:val="000000" w:themeColor="text1"/>
        </w:rPr>
        <w:t xml:space="preserve"> to enhance the detail provided by a passive haptic</w:t>
      </w:r>
      <w:r w:rsidR="007A62BA">
        <w:rPr>
          <w:rFonts w:eastAsia="Times" w:cs="Times"/>
          <w:color w:val="000000" w:themeColor="text1"/>
        </w:rPr>
        <w:t xml:space="preserve"> </w:t>
      </w:r>
      <w:r w:rsidR="007A62BA" w:rsidRPr="2DC32E4E">
        <w:fldChar w:fldCharType="begin"/>
      </w:r>
      <w:r w:rsidR="003E06EB">
        <w:rPr>
          <w:rFonts w:eastAsia="Times" w:cs="Times"/>
          <w:color w:val="000000" w:themeColor="text1"/>
        </w:rPr>
        <w:instrText xml:space="preserve"> ADDIN EN.CITE &lt;EndNote&gt;&lt;Cite&gt;&lt;Author&gt;J. Spillmann&lt;/Author&gt;&lt;Year&gt;2013&lt;/Year&gt;&lt;RecNum&gt;65&lt;/RecNum&gt;&lt;DisplayText&gt;(J. Spillmann, 2013)&lt;/DisplayText&gt;&lt;record&gt;&lt;rec-number&gt;65&lt;/rec-number&gt;&lt;foreign-keys&gt;&lt;key app="EN" db-id="v2w9s5ps3vzf9zeezr5pz009w2dv05srrz22" timestamp="1568202655" guid="36a84453-74f9-4612-a4ab-35a70d2926c1"&gt;65&lt;/key&gt;&lt;/foreign-keys&gt;&lt;ref-type name="Journal Article"&gt;17&lt;/ref-type&gt;&lt;contributors&gt;&lt;authors&gt;&lt;author&gt;J. Spillmann, S. Tuchschmid and M. Harders&lt;/author&gt;&lt;/authors&gt;&lt;/contributors&gt;&lt;titles&gt;&lt;title&gt;Adaptive Space Warping to Enhance Passive Haptics in an Arthroscopy Surgical Simulator&lt;/title&gt;&lt;secondary-title&gt;in IEEE Transactions on Visualization and Computer Graphics&lt;/secondary-title&gt;&lt;/titles&gt;&lt;periodical&gt;&lt;full-title&gt;in IEEE Transactions on Visualization and Computer Graphics&lt;/full-title&gt;&lt;/periodical&gt;&lt;volume&gt;19&lt;/volume&gt;&lt;number&gt;4&lt;/number&gt;&lt;dates&gt;&lt;year&gt;2013&lt;/year&gt;&lt;/dates&gt;&lt;urls&gt;&lt;/urls&gt;&lt;electronic-resource-num&gt;10.1109/TVCG.2013.23&lt;/electronic-resource-num&gt;&lt;/record&gt;&lt;/Cite&gt;&lt;/EndNote&gt;</w:instrText>
      </w:r>
      <w:r w:rsidR="007A62BA" w:rsidRPr="2DC32E4E">
        <w:rPr>
          <w:rFonts w:eastAsia="Times" w:cs="Times"/>
          <w:color w:val="000000" w:themeColor="text1"/>
        </w:rPr>
        <w:fldChar w:fldCharType="separate"/>
      </w:r>
      <w:r w:rsidR="007A62BA">
        <w:rPr>
          <w:rFonts w:eastAsia="Times" w:cs="Times"/>
          <w:noProof/>
          <w:color w:val="000000" w:themeColor="text1"/>
        </w:rPr>
        <w:t>(J. Spillmann, 2013)</w:t>
      </w:r>
      <w:r w:rsidR="007A62BA" w:rsidRPr="2DC32E4E">
        <w:fldChar w:fldCharType="end"/>
      </w:r>
      <w:r w:rsidR="006E602C">
        <w:rPr>
          <w:rFonts w:eastAsia="Times" w:cs="Times"/>
          <w:color w:val="000000" w:themeColor="text1"/>
        </w:rPr>
        <w:t xml:space="preserve">. Virtual models from a variety of patients can be mapped onto a single physical model, enabling </w:t>
      </w:r>
      <w:r w:rsidR="000160EB">
        <w:rPr>
          <w:rFonts w:eastAsia="Times" w:cs="Times"/>
          <w:color w:val="000000" w:themeColor="text1"/>
        </w:rPr>
        <w:t>the user to explore and operate on the models with realistic feedback.</w:t>
      </w:r>
    </w:p>
    <w:p w14:paraId="126A6241" w14:textId="4E9DC8DF" w:rsidR="00C705FE" w:rsidRDefault="00C705FE" w:rsidP="00B84120">
      <w:pPr>
        <w:pStyle w:val="Heading2"/>
      </w:pPr>
      <w:bookmarkStart w:id="43" w:name="_Toc19110757"/>
      <w:bookmarkStart w:id="44" w:name="_Toc20685642"/>
      <w:r>
        <w:t>Education</w:t>
      </w:r>
      <w:bookmarkEnd w:id="43"/>
      <w:bookmarkEnd w:id="44"/>
    </w:p>
    <w:p w14:paraId="0AA0F10D" w14:textId="0F201EB4" w:rsidR="009864A1" w:rsidRDefault="009864A1" w:rsidP="00C83E59">
      <w:pPr>
        <w:jc w:val="both"/>
      </w:pPr>
      <w:r>
        <w:t xml:space="preserve">Virtual and augmented reality have become increasingly popular in medical education, as technology enables students to interact with virtual representations of specimen in ways that would be difficult to achieve using the actual physical objects. In this context, virtual and augmented reality technologies enable instructors to add explanatory material and demonstrate varying physical conditions, whereas students can easily focus on specific elements of the subject under study by hiding unwanted parts and use zoom and colour to highlight parts of interest. </w:t>
      </w:r>
      <w:r w:rsidR="00557E1C">
        <w:t>Additionally</w:t>
      </w:r>
      <w:r>
        <w:t>, teaching using virtual specimen scales to a large audience whereas teaching using physical objects can be limited by the number, location, and physical condition of the available specimen.</w:t>
      </w:r>
    </w:p>
    <w:p w14:paraId="43DB05EF" w14:textId="36910C4A" w:rsidR="00BE684A" w:rsidRPr="00BE684A" w:rsidRDefault="00BE684A" w:rsidP="00C83E59">
      <w:pPr>
        <w:jc w:val="both"/>
      </w:pPr>
      <w:r w:rsidRPr="235F6ED2">
        <w:lastRenderedPageBreak/>
        <w:t xml:space="preserve">Balian et al. </w:t>
      </w:r>
      <w:r w:rsidR="00FB58FB">
        <w:fldChar w:fldCharType="begin"/>
      </w:r>
      <w:r w:rsidR="00FB58FB">
        <w:instrText xml:space="preserve"> ADDIN EN.CITE &lt;EndNote&gt;&lt;Cite&gt;&lt;Author&gt;Balian&lt;/Author&gt;&lt;Year&gt;2019&lt;/Year&gt;&lt;RecNum&gt;37&lt;/RecNum&gt;&lt;DisplayText&gt;(Balian et al., 2019)&lt;/DisplayText&gt;&lt;record&gt;&lt;rec-number&gt;37&lt;/rec-number&gt;&lt;foreign-keys&gt;&lt;key app="EN" db-id="v2w9s5ps3vzf9zeezr5pz009w2dv05srrz22" timestamp="1568012424" guid="de58cb8d-3a1d-4349-855f-bfc605f092de"&gt;37&lt;/key&gt;&lt;/foreign-keys&gt;&lt;ref-type name="Journal Article"&gt;17&lt;/ref-type&gt;&lt;contributors&gt;&lt;authors&gt;&lt;author&gt;Balian, Steve&lt;/author&gt;&lt;author&gt;McGovern, Shaun K.&lt;/author&gt;&lt;author&gt;Abella, Benjamin S.&lt;/author&gt;&lt;author&gt;Blewer, Audrey L.&lt;/author&gt;&lt;author&gt;Leary, Marion&lt;/author&gt;&lt;/authors&gt;&lt;/contributors&gt;&lt;titles&gt;&lt;title&gt;Feasibility of an augmented reality cardiopulmonary resuscitation training system for health care providers&lt;/title&gt;&lt;secondary-title&gt;Heliyon&lt;/secondary-title&gt;&lt;/titles&gt;&lt;periodical&gt;&lt;full-title&gt;Heliyon&lt;/full-title&gt;&lt;/periodical&gt;&lt;pages&gt;e02205&lt;/pages&gt;&lt;volume&gt;5&lt;/volume&gt;&lt;number&gt;8&lt;/number&gt;&lt;keywords&gt;&lt;keyword&gt;Computer science&lt;/keyword&gt;&lt;keyword&gt;Cardiology&lt;/keyword&gt;&lt;keyword&gt;Emergency medicine&lt;/keyword&gt;&lt;keyword&gt;Health profession&lt;/keyword&gt;&lt;keyword&gt;Augmented reality&lt;/keyword&gt;&lt;keyword&gt;Cardiac arrest&lt;/keyword&gt;&lt;keyword&gt;Cardiopulmonary resuscitation&lt;/keyword&gt;&lt;keyword&gt;Simulation&lt;/keyword&gt;&lt;/keywords&gt;&lt;dates&gt;&lt;year&gt;2019&lt;/year&gt;&lt;pub-dates&gt;&lt;date&gt;2019/08/01/&lt;/date&gt;&lt;/pub-dates&gt;&lt;/dates&gt;&lt;isbn&gt;2405-8440&lt;/isbn&gt;&lt;urls&gt;&lt;related-urls&gt;&lt;url&gt;http://www.sciencedirect.com/science/article/pii/S2405844019358657&lt;/url&gt;&lt;/related-urls&gt;&lt;/urls&gt;&lt;electronic-resource-num&gt;https://doi.org/10.1016/j.heliyon.2019.e02205&lt;/electronic-resource-num&gt;&lt;/record&gt;&lt;/Cite&gt;&lt;/EndNote&gt;</w:instrText>
      </w:r>
      <w:r w:rsidR="00FB58FB">
        <w:fldChar w:fldCharType="separate"/>
      </w:r>
      <w:r w:rsidR="00FB58FB">
        <w:rPr>
          <w:noProof/>
        </w:rPr>
        <w:t>(Balian et al., 2019)</w:t>
      </w:r>
      <w:r w:rsidR="00FB58FB">
        <w:fldChar w:fldCharType="end"/>
      </w:r>
      <w:r w:rsidRPr="235F6ED2">
        <w:t xml:space="preserve"> </w:t>
      </w:r>
      <w:r w:rsidR="009715F3">
        <w:rPr>
          <w:noProof/>
        </w:rPr>
        <w:t xml:space="preserve">investigated </w:t>
      </w:r>
      <w:r w:rsidRPr="235F6ED2">
        <w:t>the use of augmented reality for training health care providers in providing cardiopulmonary resuscitation (CPR). To this end, the authors employ</w:t>
      </w:r>
      <w:r w:rsidR="001F4FD7">
        <w:t>ed</w:t>
      </w:r>
      <w:r w:rsidRPr="235F6ED2">
        <w:t xml:space="preserve"> the use of a HoloLens to provide audio and visual feedback for participants performing CPR on a training manikin. Quantitative chest compression data such as rate, depth and recoil </w:t>
      </w:r>
      <w:r w:rsidR="009E01DA">
        <w:t>were</w:t>
      </w:r>
      <w:r w:rsidRPr="235F6ED2">
        <w:t xml:space="preserve"> recorded as hands-only CPR </w:t>
      </w:r>
      <w:r w:rsidR="003E3D81">
        <w:t>was</w:t>
      </w:r>
      <w:r w:rsidRPr="235F6ED2">
        <w:t xml:space="preserve"> performed on the manikin. The data </w:t>
      </w:r>
      <w:r w:rsidR="003E3D81">
        <w:t>was</w:t>
      </w:r>
      <w:r w:rsidRPr="235F6ED2">
        <w:t xml:space="preserve"> used to provide visual feedback by means of blood flow to vital organs and is depicted in a circulatory system placed in front of the user via HoloLens head-worn display. Depending on the quality of the chest compressions, blood flow to the vital organs is shown to either improve or deteriorate. An audible heartbeat at 110 bpm </w:t>
      </w:r>
      <w:r w:rsidR="007215F5">
        <w:t>was</w:t>
      </w:r>
      <w:r w:rsidRPr="235F6ED2">
        <w:t xml:space="preserve"> provided if the user performs chest compressions outside of the guideline range of 100-120 </w:t>
      </w:r>
      <w:proofErr w:type="spellStart"/>
      <w:r w:rsidRPr="235F6ED2">
        <w:t>cpm</w:t>
      </w:r>
      <w:proofErr w:type="spellEnd"/>
      <w:r w:rsidRPr="235F6ED2">
        <w:t xml:space="preserve">. In addition, a CPR quality score </w:t>
      </w:r>
      <w:r w:rsidR="007215F5">
        <w:t>was</w:t>
      </w:r>
      <w:r w:rsidRPr="235F6ED2">
        <w:t xml:space="preserve"> displayed at the end of the session. </w:t>
      </w:r>
      <w:r w:rsidR="003042FB">
        <w:t>Results from a u</w:t>
      </w:r>
      <w:r w:rsidRPr="235F6ED2">
        <w:t>sability study indicate</w:t>
      </w:r>
      <w:r w:rsidR="003042FB">
        <w:t>d</w:t>
      </w:r>
      <w:r w:rsidRPr="235F6ED2">
        <w:t xml:space="preserve"> that the system </w:t>
      </w:r>
      <w:r w:rsidR="0052031B">
        <w:t>was</w:t>
      </w:r>
      <w:r w:rsidRPr="235F6ED2">
        <w:t xml:space="preserve"> a beneficial training tool that facilitates good quality CPR and was well received by participants (82% perceived the experience as realistic, 94% of participants were willing to use the application in future training and 98% acknowledged that the visualizations were helpful for training).</w:t>
      </w:r>
    </w:p>
    <w:p w14:paraId="0B453B6D" w14:textId="05A8F5EF" w:rsidR="007F1645" w:rsidRDefault="007F1645" w:rsidP="0027726F">
      <w:pPr>
        <w:rPr>
          <w:rFonts w:eastAsia="Times New Roman"/>
        </w:rPr>
      </w:pPr>
    </w:p>
    <w:p w14:paraId="43F99744" w14:textId="2F99BAB0" w:rsidR="00CB005F" w:rsidRDefault="00CB005F" w:rsidP="00CB005F">
      <w:pPr>
        <w:keepNext/>
      </w:pPr>
      <w:r w:rsidRPr="00AD0C6F">
        <w:rPr>
          <w:rFonts w:eastAsia="Times New Roman"/>
        </w:rPr>
        <w:lastRenderedPageBreak/>
        <w:fldChar w:fldCharType="begin"/>
      </w:r>
      <w:r w:rsidR="00A76D19">
        <w:rPr>
          <w:rFonts w:eastAsia="Times New Roman"/>
        </w:rPr>
        <w:instrText xml:space="preserve"> INCLUDEPICTURE "C:\\var\\folders\\1t\\zx_96r3557zdfb32x4bbyp887bzn94\\T\\com.microsoft.Word\\WebArchiveCopyPasteTempFiles\\page5image762192" \* MERGEFORMAT </w:instrText>
      </w:r>
      <w:r w:rsidRPr="00AD0C6F">
        <w:rPr>
          <w:rFonts w:eastAsia="Times New Roman"/>
        </w:rPr>
        <w:fldChar w:fldCharType="separate"/>
      </w:r>
      <w:r w:rsidRPr="00AD0C6F">
        <w:rPr>
          <w:rFonts w:eastAsia="Times New Roman"/>
          <w:noProof/>
        </w:rPr>
        <w:drawing>
          <wp:inline distT="0" distB="0" distL="0" distR="0" wp14:anchorId="519330D2" wp14:editId="16C4BF0F">
            <wp:extent cx="3792855" cy="1388745"/>
            <wp:effectExtent l="0" t="0" r="4445" b="0"/>
            <wp:docPr id="16" name="Picture 16" descr="page5image762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5image76219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92855" cy="1388745"/>
                    </a:xfrm>
                    <a:prstGeom prst="rect">
                      <a:avLst/>
                    </a:prstGeom>
                    <a:noFill/>
                    <a:ln>
                      <a:noFill/>
                    </a:ln>
                  </pic:spPr>
                </pic:pic>
              </a:graphicData>
            </a:graphic>
          </wp:inline>
        </w:drawing>
      </w:r>
      <w:r w:rsidRPr="00AD0C6F">
        <w:rPr>
          <w:rFonts w:eastAsia="Times New Roman"/>
        </w:rPr>
        <w:fldChar w:fldCharType="end"/>
      </w:r>
    </w:p>
    <w:p w14:paraId="4D8523DA" w14:textId="4588DEC1" w:rsidR="0066743E" w:rsidRPr="00BE684A" w:rsidRDefault="00CB005F" w:rsidP="00CB005F">
      <w:pPr>
        <w:pStyle w:val="Caption"/>
      </w:pPr>
      <w:bookmarkStart w:id="45" w:name="_Ref18921957"/>
      <w:r>
        <w:t xml:space="preserve">Figure </w:t>
      </w:r>
      <w:r>
        <w:fldChar w:fldCharType="begin"/>
      </w:r>
      <w:r>
        <w:instrText xml:space="preserve"> SEQ Figure \* ARABIC </w:instrText>
      </w:r>
      <w:r>
        <w:fldChar w:fldCharType="separate"/>
      </w:r>
      <w:r w:rsidR="005B0CD2">
        <w:rPr>
          <w:noProof/>
        </w:rPr>
        <w:t>15</w:t>
      </w:r>
      <w:r>
        <w:fldChar w:fldCharType="end"/>
      </w:r>
      <w:bookmarkEnd w:id="45"/>
      <w:r>
        <w:t>.</w:t>
      </w:r>
      <w:r w:rsidR="000579E6">
        <w:t xml:space="preserve">User interface for interacting with the </w:t>
      </w:r>
      <w:r w:rsidR="003F1C36">
        <w:t>3D model. Left: whole-body menu. Right: smartphone-based interface for interaction</w:t>
      </w:r>
      <w:r w:rsidR="00DE0D7E">
        <w:t xml:space="preserve"> with the model.</w:t>
      </w:r>
      <w:r w:rsidR="008A6CFD" w:rsidRPr="00BE684A">
        <w:t xml:space="preserve"> </w:t>
      </w:r>
    </w:p>
    <w:p w14:paraId="7EDCF613" w14:textId="0FC3C9D3" w:rsidR="00260B39" w:rsidRPr="001A101E" w:rsidRDefault="43D814FC" w:rsidP="00CC12BB">
      <w:pPr>
        <w:ind w:firstLine="238"/>
        <w:jc w:val="both"/>
        <w:rPr>
          <w:rFonts w:eastAsia="Times" w:cs="Times"/>
          <w:color w:val="000000" w:themeColor="text1"/>
        </w:rPr>
      </w:pPr>
      <w:proofErr w:type="spellStart"/>
      <w:r w:rsidRPr="30441A04">
        <w:rPr>
          <w:rFonts w:eastAsia="Times" w:cs="Times"/>
          <w:color w:val="000000" w:themeColor="text1"/>
        </w:rPr>
        <w:t>Karambakhsh</w:t>
      </w:r>
      <w:proofErr w:type="spellEnd"/>
      <w:r w:rsidRPr="30441A04">
        <w:rPr>
          <w:rFonts w:eastAsia="Times" w:cs="Times"/>
          <w:color w:val="000000" w:themeColor="text1"/>
        </w:rPr>
        <w:t xml:space="preserve"> et al.</w:t>
      </w:r>
      <w:r w:rsidRPr="0081012C">
        <w:t xml:space="preserve"> </w:t>
      </w:r>
      <w:r w:rsidR="00530399" w:rsidRPr="30441A04">
        <w:fldChar w:fldCharType="begin"/>
      </w:r>
      <w:r w:rsidR="004704C4">
        <w:instrText xml:space="preserve"> ADDIN EN.CITE &lt;EndNote&gt;&lt;Cite&gt;&lt;Author&gt;Karambakhsh&lt;/Author&gt;&lt;Year&gt;2019&lt;/Year&gt;&lt;RecNum&gt;33&lt;/RecNum&gt;&lt;DisplayText&gt;(Karambakhsh et al., 2019)&lt;/DisplayText&gt;&lt;record&gt;&lt;rec-number&gt;33&lt;/rec-number&gt;&lt;foreign-keys&gt;&lt;key app="EN" db-id="v2w9s5ps3vzf9zeezr5pz009w2dv05srrz22" timestamp="1567575989" guid="59df5b8c-e8c7-4155-a6c8-94e712a37e4d"&gt;33&lt;/key&gt;&lt;/foreign-keys&gt;&lt;ref-type name="Journal Article"&gt;17&lt;/ref-type&gt;&lt;contributors&gt;&lt;authors&gt;&lt;author&gt;Karambakhsh, A.&lt;/author&gt;&lt;author&gt;Kamel, A.&lt;/author&gt;&lt;author&gt;Sheng, B.&lt;/author&gt;&lt;author&gt;Li, P.&lt;/author&gt;&lt;author&gt;Yang, P.&lt;/author&gt;&lt;author&gt;Feng, D. D.&lt;/author&gt;&lt;/authors&gt;&lt;/contributors&gt;&lt;auth-address&gt;Shanghai Jiao Tong Univ, Dept Comp Sci &amp;amp; Engn, Shanghai, Peoples R China&amp;#xD;Macau Univ Sci &amp;amp; Technol, Fac Informat Technol, Macau, Peoples R China&amp;#xD;Liverpool John Moores Univ, Dept Comp Sci, Liverpool, Merseyside, England&amp;#xD;Univ Sydney, Sch Informat Technol, Sydney, NSW, Australia&lt;/auth-address&gt;&lt;titles&gt;&lt;title&gt;Deep gesture interaction for augmented anatomy learning&lt;/title&gt;&lt;secondary-title&gt;International Journal of Information Management&lt;/secondary-title&gt;&lt;alt-title&gt;Int J Inform Manage&lt;/alt-title&gt;&lt;/titles&gt;&lt;periodical&gt;&lt;full-title&gt;International Journal of Information Management&lt;/full-title&gt;&lt;/periodical&gt;&lt;pages&gt;328-336&lt;/pages&gt;&lt;volume&gt;45&lt;/volume&gt;&lt;keywords&gt;&lt;keyword&gt;neural network&lt;/keyword&gt;&lt;keyword&gt;augmented reality&lt;/keyword&gt;&lt;keyword&gt;3d reconstruction&lt;/keyword&gt;&lt;keyword&gt;medical education&lt;/keyword&gt;&lt;keyword&gt;mobile cloud&lt;/keyword&gt;&lt;keyword&gt;recognition&lt;/keyword&gt;&lt;/keywords&gt;&lt;dates&gt;&lt;year&gt;2019&lt;/year&gt;&lt;pub-dates&gt;&lt;date&gt;Apr&lt;/date&gt;&lt;/pub-dates&gt;&lt;/dates&gt;&lt;isbn&gt;0268-4012&lt;/isbn&gt;&lt;accession-num&gt;WOS:000461038400026&lt;/accession-num&gt;&lt;urls&gt;&lt;related-urls&gt;&lt;url&gt;&amp;lt;Go to ISI&amp;gt;://WOS:000461038400026&lt;/url&gt;&lt;/related-urls&gt;&lt;/urls&gt;&lt;electronic-resource-num&gt;10.1016/j.ijinfomgt.2018.03.004&lt;/electronic-resource-num&gt;&lt;language&gt;English&lt;/language&gt;&lt;/record&gt;&lt;/Cite&gt;&lt;/EndNote&gt;</w:instrText>
      </w:r>
      <w:r w:rsidR="00530399" w:rsidRPr="30441A04">
        <w:rPr>
          <w:rFonts w:eastAsia="Times" w:cs="Times"/>
          <w:color w:val="000000" w:themeColor="text1"/>
          <w:szCs w:val="20"/>
        </w:rPr>
        <w:fldChar w:fldCharType="separate"/>
      </w:r>
      <w:r w:rsidR="00530399" w:rsidRPr="30441A04">
        <w:rPr>
          <w:rFonts w:eastAsia="Times" w:cs="Times"/>
          <w:noProof/>
          <w:color w:val="000000" w:themeColor="text1"/>
        </w:rPr>
        <w:t>(Karambakhsh et al., 2019)</w:t>
      </w:r>
      <w:r w:rsidR="00530399" w:rsidRPr="30441A04">
        <w:fldChar w:fldCharType="end"/>
      </w:r>
      <w:r w:rsidRPr="30441A04">
        <w:rPr>
          <w:rFonts w:eastAsia="Times" w:cs="Times"/>
          <w:color w:val="000000" w:themeColor="text1"/>
        </w:rPr>
        <w:t xml:space="preserve"> present</w:t>
      </w:r>
      <w:r w:rsidR="0081012C">
        <w:rPr>
          <w:rFonts w:eastAsia="Times" w:cs="Times"/>
          <w:color w:val="000000" w:themeColor="text1"/>
        </w:rPr>
        <w:t>ed</w:t>
      </w:r>
      <w:r w:rsidRPr="30441A04">
        <w:rPr>
          <w:rFonts w:eastAsia="Times" w:cs="Times"/>
          <w:color w:val="000000" w:themeColor="text1"/>
        </w:rPr>
        <w:t xml:space="preserve"> an application for anatomy education that utilises virtual reality techniques for presentation of anatomy models and leverage</w:t>
      </w:r>
      <w:r w:rsidR="00C34585">
        <w:rPr>
          <w:rFonts w:eastAsia="Times" w:cs="Times"/>
          <w:color w:val="000000" w:themeColor="text1"/>
        </w:rPr>
        <w:t>d</w:t>
      </w:r>
      <w:r w:rsidRPr="30441A04">
        <w:rPr>
          <w:rFonts w:eastAsia="Times" w:cs="Times"/>
          <w:color w:val="000000" w:themeColor="text1"/>
        </w:rPr>
        <w:t xml:space="preserve"> augmented reality and machine learning for controlling the interaction with the specimen. The system </w:t>
      </w:r>
      <w:r w:rsidR="005D64E2" w:rsidRPr="30441A04">
        <w:rPr>
          <w:rFonts w:eastAsia="Times" w:cs="Times"/>
          <w:color w:val="000000" w:themeColor="text1"/>
        </w:rPr>
        <w:t>a</w:t>
      </w:r>
      <w:r w:rsidRPr="30441A04">
        <w:rPr>
          <w:rFonts w:eastAsia="Times" w:cs="Times"/>
          <w:color w:val="000000" w:themeColor="text1"/>
        </w:rPr>
        <w:t>cquire</w:t>
      </w:r>
      <w:r w:rsidR="005D64E2" w:rsidRPr="30441A04">
        <w:rPr>
          <w:rFonts w:eastAsia="Times" w:cs="Times"/>
          <w:color w:val="000000" w:themeColor="text1"/>
        </w:rPr>
        <w:t>s</w:t>
      </w:r>
      <w:r w:rsidRPr="30441A04">
        <w:rPr>
          <w:rFonts w:eastAsia="Times" w:cs="Times"/>
          <w:color w:val="000000" w:themeColor="text1"/>
        </w:rPr>
        <w:t xml:space="preserve"> models using 3D scanning techniques, present</w:t>
      </w:r>
      <w:r w:rsidR="007E7913">
        <w:rPr>
          <w:rFonts w:eastAsia="Times" w:cs="Times"/>
          <w:color w:val="000000" w:themeColor="text1"/>
        </w:rPr>
        <w:t>ed</w:t>
      </w:r>
      <w:r w:rsidRPr="30441A04">
        <w:rPr>
          <w:rFonts w:eastAsia="Times" w:cs="Times"/>
          <w:color w:val="000000" w:themeColor="text1"/>
        </w:rPr>
        <w:t xml:space="preserve"> the model using augmented reality techniques, and provide</w:t>
      </w:r>
      <w:r w:rsidR="007E7913">
        <w:rPr>
          <w:rFonts w:eastAsia="Times" w:cs="Times"/>
          <w:color w:val="000000" w:themeColor="text1"/>
        </w:rPr>
        <w:t>d</w:t>
      </w:r>
      <w:r w:rsidRPr="30441A04">
        <w:rPr>
          <w:rFonts w:eastAsia="Times" w:cs="Times"/>
          <w:color w:val="000000" w:themeColor="text1"/>
        </w:rPr>
        <w:t xml:space="preserve"> an interface for instructors to annotate the model. The anatomy models are acquired by scanning the physical object using an infrared camera that also senses the distance to the object. Multiple partial scans are then aligned and merged into a complete mesh model based on corresponding key points featuring in multiple models</w:t>
      </w:r>
      <w:r w:rsidRPr="00CB005F">
        <w:rPr>
          <w:rFonts w:eastAsia="Times" w:cs="Times"/>
          <w:color w:val="000000" w:themeColor="text1"/>
        </w:rPr>
        <w:t>.</w:t>
      </w:r>
      <w:r w:rsidRPr="30441A04">
        <w:rPr>
          <w:rFonts w:eastAsia="Times" w:cs="Times"/>
          <w:color w:val="000000" w:themeColor="text1"/>
        </w:rPr>
        <w:t xml:space="preserve"> Instructors subsequently post-process the model and label key elements in the model using a dedicated user interface application </w:t>
      </w:r>
      <w:r w:rsidR="00CB005F" w:rsidRPr="2CFAFD7F">
        <w:fldChar w:fldCharType="begin"/>
      </w:r>
      <w:r w:rsidR="00CB005F">
        <w:rPr>
          <w:rFonts w:eastAsia="Times" w:cs="Times"/>
          <w:color w:val="000000" w:themeColor="text1"/>
        </w:rPr>
        <w:instrText xml:space="preserve"> REF _Ref18921957 \h </w:instrText>
      </w:r>
      <w:r w:rsidR="00CB005F" w:rsidRPr="2CFAFD7F">
        <w:rPr>
          <w:rFonts w:eastAsia="Times" w:cs="Times"/>
          <w:color w:val="000000" w:themeColor="text1"/>
        </w:rPr>
        <w:fldChar w:fldCharType="separate"/>
      </w:r>
      <w:r w:rsidR="005B0CD2">
        <w:t xml:space="preserve">Figure </w:t>
      </w:r>
      <w:r w:rsidR="005B0CD2">
        <w:rPr>
          <w:noProof/>
        </w:rPr>
        <w:t>15</w:t>
      </w:r>
      <w:r w:rsidR="00CB005F" w:rsidRPr="2CFAFD7F">
        <w:fldChar w:fldCharType="end"/>
      </w:r>
      <w:r w:rsidR="0068058E">
        <w:rPr>
          <w:rFonts w:eastAsia="Times" w:cs="Times"/>
          <w:color w:val="000000" w:themeColor="text1"/>
        </w:rPr>
        <w:t xml:space="preserve"> </w:t>
      </w:r>
      <w:r w:rsidR="0068058E">
        <w:rPr>
          <w:rFonts w:eastAsia="Times" w:cs="Times"/>
          <w:color w:val="000000" w:themeColor="text1"/>
        </w:rPr>
        <w:lastRenderedPageBreak/>
        <w:t>(right)</w:t>
      </w:r>
      <w:r w:rsidRPr="00CB005F">
        <w:rPr>
          <w:rFonts w:eastAsia="Times" w:cs="Times"/>
          <w:color w:val="000000" w:themeColor="text1"/>
        </w:rPr>
        <w:t>.</w:t>
      </w:r>
      <w:r w:rsidR="00530399">
        <w:rPr>
          <w:rFonts w:eastAsia="Times" w:cs="Times"/>
          <w:color w:val="000000" w:themeColor="text1"/>
        </w:rPr>
        <w:t xml:space="preserve"> Students</w:t>
      </w:r>
      <w:r w:rsidRPr="30441A04">
        <w:rPr>
          <w:rFonts w:eastAsia="Times" w:cs="Times"/>
          <w:color w:val="000000" w:themeColor="text1"/>
        </w:rPr>
        <w:t xml:space="preserve"> explore</w:t>
      </w:r>
      <w:r w:rsidR="00835B86">
        <w:rPr>
          <w:rFonts w:eastAsia="Times" w:cs="Times"/>
          <w:color w:val="000000" w:themeColor="text1"/>
        </w:rPr>
        <w:t>d</w:t>
      </w:r>
      <w:r w:rsidRPr="30441A04">
        <w:rPr>
          <w:rFonts w:eastAsia="Times" w:cs="Times"/>
          <w:color w:val="000000" w:themeColor="text1"/>
        </w:rPr>
        <w:t xml:space="preserve"> the resulting anatomy model while wearing a </w:t>
      </w:r>
      <w:r w:rsidR="003D3A38" w:rsidRPr="30441A04">
        <w:rPr>
          <w:rFonts w:eastAsia="Times" w:cs="Times"/>
          <w:color w:val="000000" w:themeColor="text1"/>
        </w:rPr>
        <w:t>HoloLens</w:t>
      </w:r>
      <w:r w:rsidRPr="30441A04">
        <w:rPr>
          <w:rFonts w:eastAsia="Times" w:cs="Times"/>
          <w:color w:val="000000" w:themeColor="text1"/>
        </w:rPr>
        <w:t xml:space="preserve">, which displays the model from the correct viewpoint, and they control the system using hand gestures, which are tracked using the camera built into the </w:t>
      </w:r>
      <w:r w:rsidR="003D3A38" w:rsidRPr="30441A04">
        <w:rPr>
          <w:rFonts w:eastAsia="Times" w:cs="Times"/>
          <w:color w:val="000000" w:themeColor="text1"/>
        </w:rPr>
        <w:t>HoloLens</w:t>
      </w:r>
      <w:r w:rsidRPr="30441A04">
        <w:rPr>
          <w:rFonts w:eastAsia="Times" w:cs="Times"/>
          <w:color w:val="000000" w:themeColor="text1"/>
        </w:rPr>
        <w:t>. Supported control gestures include Pan, Pinch, Zoom, Fist, and Tap, which the system can learn from examples using Deep Convolutional Neural Networks. This approach was shown to provide superior gesture detection accuracy than previous approaches that relied on geometric properties and support vector machines for gesture classification.</w:t>
      </w:r>
    </w:p>
    <w:p w14:paraId="23471656" w14:textId="525754A5" w:rsidR="43D814FC" w:rsidRDefault="00FE60A9" w:rsidP="00CC12BB">
      <w:pPr>
        <w:ind w:firstLine="238"/>
        <w:jc w:val="both"/>
        <w:rPr>
          <w:rFonts w:eastAsia="Times" w:cs="Times"/>
          <w:color w:val="000000" w:themeColor="text1"/>
        </w:rPr>
      </w:pPr>
      <w:r w:rsidRPr="6B8CA133">
        <w:rPr>
          <w:rFonts w:eastAsia="Times" w:cs="Times"/>
          <w:color w:val="000000" w:themeColor="text1"/>
        </w:rPr>
        <w:t>Applications</w:t>
      </w:r>
      <w:r w:rsidR="43D814FC" w:rsidRPr="6B8CA133">
        <w:rPr>
          <w:rFonts w:eastAsia="Times" w:cs="Times"/>
          <w:color w:val="000000" w:themeColor="text1"/>
        </w:rPr>
        <w:t xml:space="preserve"> of </w:t>
      </w:r>
      <w:r w:rsidR="005D5AC3" w:rsidRPr="6B8CA133">
        <w:rPr>
          <w:rFonts w:eastAsia="Times" w:cs="Times"/>
          <w:color w:val="000000" w:themeColor="text1"/>
        </w:rPr>
        <w:t>M</w:t>
      </w:r>
      <w:r w:rsidR="009715F3">
        <w:rPr>
          <w:rFonts w:eastAsia="Times" w:cs="Times"/>
          <w:color w:val="000000" w:themeColor="text1"/>
        </w:rPr>
        <w:t xml:space="preserve">R </w:t>
      </w:r>
      <w:r w:rsidR="43D814FC" w:rsidRPr="6B8CA133">
        <w:rPr>
          <w:rFonts w:eastAsia="Times" w:cs="Times"/>
          <w:color w:val="000000" w:themeColor="text1"/>
        </w:rPr>
        <w:t xml:space="preserve">technologies for education can be found in the </w:t>
      </w:r>
      <w:r w:rsidR="00337F64" w:rsidRPr="6B8CA133">
        <w:rPr>
          <w:rFonts w:eastAsia="Times" w:cs="Times"/>
          <w:color w:val="000000" w:themeColor="text1"/>
        </w:rPr>
        <w:t xml:space="preserve">field of Dentistry </w:t>
      </w:r>
      <w:r w:rsidR="00337F64" w:rsidRPr="2CFAFD7F">
        <w:fldChar w:fldCharType="begin">
          <w:fldData xml:space="preserve">PEVuZE5vdGU+PENpdGU+PEF1dGhvcj5IdWFuZzwvQXV0aG9yPjxZZWFyPjIwMTg8L1llYXI+PFJl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</w:fldData>
        </w:fldChar>
      </w:r>
      <w:r w:rsidR="00530399">
        <w:rPr>
          <w:rFonts w:eastAsia="Times" w:cs="Times"/>
          <w:color w:val="000000" w:themeColor="text1"/>
          <w:szCs w:val="20"/>
        </w:rPr>
        <w:instrText xml:space="preserve"> ADDIN EN.CITE </w:instrText>
      </w:r>
      <w:r w:rsidR="00530399">
        <w:rPr>
          <w:rFonts w:eastAsia="Times" w:cs="Times"/>
          <w:color w:val="000000" w:themeColor="text1"/>
          <w:szCs w:val="20"/>
        </w:rPr>
        <w:fldChar w:fldCharType="begin">
          <w:fldData xml:space="preserve">PEVuZE5vdGU+PENpdGU+PEF1dGhvcj5IdWFuZzwvQXV0aG9yPjxZZWFyPjIwMTg8L1llYXI+PFJl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</w:fldData>
        </w:fldChar>
      </w:r>
      <w:r w:rsidR="00530399">
        <w:rPr>
          <w:rFonts w:eastAsia="Times" w:cs="Times"/>
          <w:color w:val="000000" w:themeColor="text1"/>
          <w:szCs w:val="20"/>
        </w:rPr>
        <w:instrText xml:space="preserve"> ADDIN EN.CITE.DATA </w:instrText>
      </w:r>
      <w:r w:rsidR="00530399">
        <w:rPr>
          <w:rFonts w:eastAsia="Times" w:cs="Times"/>
          <w:color w:val="000000" w:themeColor="text1"/>
          <w:szCs w:val="20"/>
        </w:rPr>
      </w:r>
      <w:r w:rsidR="00530399">
        <w:rPr>
          <w:rFonts w:eastAsia="Times" w:cs="Times"/>
          <w:color w:val="000000" w:themeColor="text1"/>
          <w:szCs w:val="20"/>
        </w:rPr>
        <w:fldChar w:fldCharType="end"/>
      </w:r>
      <w:r w:rsidR="00337F64" w:rsidRPr="2CFAFD7F">
        <w:rPr>
          <w:rFonts w:eastAsia="Times" w:cs="Times"/>
          <w:color w:val="000000" w:themeColor="text1"/>
          <w:szCs w:val="20"/>
        </w:rPr>
      </w:r>
      <w:r w:rsidR="00337F64" w:rsidRPr="2CFAFD7F">
        <w:rPr>
          <w:rFonts w:eastAsia="Times" w:cs="Times"/>
          <w:color w:val="000000" w:themeColor="text1"/>
          <w:szCs w:val="20"/>
        </w:rPr>
        <w:fldChar w:fldCharType="separate"/>
      </w:r>
      <w:r w:rsidR="00337F64" w:rsidRPr="2CFAFD7F">
        <w:rPr>
          <w:rFonts w:eastAsia="Times" w:cs="Times"/>
          <w:color w:val="000000" w:themeColor="text1"/>
        </w:rPr>
        <w:t>(Huang et al., 2018)</w:t>
      </w:r>
      <w:r w:rsidR="00337F64" w:rsidRPr="2CFAFD7F">
        <w:fldChar w:fldCharType="end"/>
      </w:r>
      <w:r w:rsidR="00374229" w:rsidRPr="6B8CA133">
        <w:rPr>
          <w:rFonts w:eastAsia="Times" w:cs="Times"/>
          <w:color w:val="000000" w:themeColor="text1"/>
        </w:rPr>
        <w:t>.</w:t>
      </w:r>
      <w:r w:rsidR="43D814FC" w:rsidRPr="6B8CA133">
        <w:rPr>
          <w:rFonts w:eastAsia="Times" w:cs="Times"/>
          <w:color w:val="000000" w:themeColor="text1"/>
        </w:rPr>
        <w:t xml:space="preserve"> </w:t>
      </w:r>
      <w:r w:rsidR="00374229" w:rsidRPr="6B8CA133">
        <w:rPr>
          <w:rFonts w:eastAsia="Times" w:cs="Times"/>
          <w:color w:val="000000" w:themeColor="text1"/>
        </w:rPr>
        <w:t>For example,</w:t>
      </w:r>
      <w:r w:rsidR="43D814FC" w:rsidRPr="6B8CA133">
        <w:rPr>
          <w:rFonts w:eastAsia="Times" w:cs="Times"/>
          <w:color w:val="000000" w:themeColor="text1"/>
        </w:rPr>
        <w:t xml:space="preserve"> student dentists can train to perform tasks, such as cavity and crown preparation, on physical and virtual models.</w:t>
      </w:r>
      <w:r w:rsidR="00686936" w:rsidRPr="6B8CA133">
        <w:rPr>
          <w:rFonts w:eastAsia="Times" w:cs="Times"/>
          <w:color w:val="000000" w:themeColor="text1"/>
        </w:rPr>
        <w:t xml:space="preserve"> </w:t>
      </w:r>
      <w:r w:rsidR="00B62FB6" w:rsidRPr="6B8CA133">
        <w:rPr>
          <w:rFonts w:eastAsia="Times" w:cs="Times"/>
          <w:color w:val="000000" w:themeColor="text1"/>
        </w:rPr>
        <w:t>In the educational settings, systems exist where v</w:t>
      </w:r>
      <w:r w:rsidR="43D814FC" w:rsidRPr="6B8CA133">
        <w:rPr>
          <w:rFonts w:eastAsia="Times" w:cs="Times"/>
          <w:color w:val="000000" w:themeColor="text1"/>
        </w:rPr>
        <w:t>irtual tutors monitor the students and assess multiple factors such as ergonomic posture and quality of the task outcome and provide formative feedback. For example</w:t>
      </w:r>
      <w:r w:rsidR="43D814FC" w:rsidRPr="001B2699">
        <w:rPr>
          <w:rFonts w:eastAsia="Times" w:cs="Times"/>
          <w:color w:val="000000" w:themeColor="text1"/>
        </w:rPr>
        <w:t>, Su Yin et al. present</w:t>
      </w:r>
      <w:r w:rsidR="43D814FC" w:rsidRPr="6B8CA133">
        <w:rPr>
          <w:rFonts w:eastAsia="Times" w:cs="Times"/>
          <w:color w:val="000000" w:themeColor="text1"/>
        </w:rPr>
        <w:t xml:space="preserve"> a simulator for endodontic surgery that provides formative feedback to dental students about the quality of the resulting drill hole</w:t>
      </w:r>
      <w:r w:rsidR="001B2699">
        <w:rPr>
          <w:rFonts w:eastAsia="Times" w:cs="Times"/>
          <w:color w:val="000000" w:themeColor="text1"/>
        </w:rPr>
        <w:t xml:space="preserve"> </w:t>
      </w:r>
      <w:r w:rsidR="001B2699" w:rsidRPr="2CFAFD7F">
        <w:fldChar w:fldCharType="begin"/>
      </w:r>
      <w:r w:rsidR="001B2699">
        <w:rPr>
          <w:rFonts w:eastAsia="Times" w:cs="Times"/>
          <w:color w:val="000000" w:themeColor="text1"/>
        </w:rPr>
        <w:instrText xml:space="preserve"> ADDIN EN.CITE &lt;EndNote&gt;&lt;Cite&gt;&lt;Author&gt;Yin&lt;/Author&gt;&lt;Year&gt;2018&lt;/Year&gt;&lt;RecNum&gt;48&lt;/RecNum&gt;&lt;DisplayText&gt;(Yin et al., 2018)&lt;/DisplayText&gt;&lt;record&gt;&lt;rec-number&gt;48&lt;/rec-number&gt;&lt;foreign-keys&gt;&lt;key app="EN" db-id="v2w9s5ps3vzf9zeezr5pz009w2dv05srrz22" timestamp="1568065304" guid="7e0708a8-f52c-475a-94e6-e0c6f57a6a3d"&gt;48&lt;/key&gt;&lt;/foreign-keys&gt;&lt;ref-type name="Journal Article"&gt;17&lt;/ref-type&gt;&lt;contributors&gt;&lt;authors&gt;&lt;author&gt;Yin, Myat Su&lt;/author&gt;&lt;author&gt;Haddawy, Peter&lt;/author&gt;&lt;author&gt;Suebnukarn, Siriwan&lt;/author&gt;&lt;author&gt;Rhienmora, Phattanapon&lt;/author&gt;&lt;/authors&gt;&lt;/contributors&gt;&lt;titles&gt;&lt;title&gt;Automated outcome scoring in a virtual reality simulator for endodontic surgery&lt;/title&gt;&lt;secondary-title&gt;Computer Methods and Programs in Biomedicine&lt;/secondary-title&gt;&lt;/titles&gt;&lt;periodical&gt;&lt;full-title&gt;Computer Methods and Programs in Biomedicine&lt;/full-title&gt;&lt;/periodical&gt;&lt;pages&gt;53-59&lt;/pages&gt;&lt;volume&gt;153&lt;/volume&gt;&lt;keywords&gt;&lt;keyword&gt;Surgical simulation&lt;/keyword&gt;&lt;keyword&gt;Virtual reality&lt;/keyword&gt;&lt;keyword&gt;Automated outcome assessment&lt;/keyword&gt;&lt;keyword&gt;Formative assessment&lt;/keyword&gt;&lt;keyword&gt;Intelligent tutoring&lt;/keyword&gt;&lt;/keywords&gt;&lt;dates&gt;&lt;year&gt;2018&lt;/year&gt;&lt;pub-dates&gt;&lt;date&gt;2018/01/01/&lt;/date&gt;&lt;/pub-dates&gt;&lt;/dates&gt;&lt;isbn&gt;0169-2607&lt;/isbn&gt;&lt;urls&gt;&lt;related-urls&gt;&lt;url&gt;http://www.sciencedirect.com/science/article/pii/S0169260716313797&lt;/url&gt;&lt;/related-urls&gt;&lt;/urls&gt;&lt;electronic-resource-num&gt;https://doi.org/10.1016/j.cmpb.2017.10.001&lt;/electronic-resource-num&gt;&lt;/record&gt;&lt;/Cite&gt;&lt;/EndNote&gt;</w:instrText>
      </w:r>
      <w:r w:rsidR="001B2699" w:rsidRPr="2CFAFD7F">
        <w:rPr>
          <w:rFonts w:eastAsia="Times" w:cs="Times"/>
          <w:color w:val="000000" w:themeColor="text1"/>
        </w:rPr>
        <w:fldChar w:fldCharType="separate"/>
      </w:r>
      <w:r w:rsidR="001B2699">
        <w:rPr>
          <w:rFonts w:eastAsia="Times" w:cs="Times"/>
          <w:noProof/>
          <w:color w:val="000000" w:themeColor="text1"/>
        </w:rPr>
        <w:t>(Yin et al., 2018)</w:t>
      </w:r>
      <w:r w:rsidR="001B2699" w:rsidRPr="2CFAFD7F">
        <w:fldChar w:fldCharType="end"/>
      </w:r>
      <w:r w:rsidR="43D814FC" w:rsidRPr="6B8CA133">
        <w:rPr>
          <w:rFonts w:eastAsia="Times" w:cs="Times"/>
          <w:color w:val="000000" w:themeColor="text1"/>
        </w:rPr>
        <w:t>. Students perform drilling on a virtual 3D model of the tooth and receive feedback about their phys</w:t>
      </w:r>
      <w:r w:rsidR="006D5BC8" w:rsidRPr="6B8CA133">
        <w:rPr>
          <w:rFonts w:eastAsia="Times" w:cs="Times"/>
          <w:color w:val="000000" w:themeColor="text1"/>
        </w:rPr>
        <w:t>ical movement (speed, force</w:t>
      </w:r>
      <w:r w:rsidR="43D814FC" w:rsidRPr="6B8CA133">
        <w:rPr>
          <w:rFonts w:eastAsia="Times" w:cs="Times"/>
          <w:color w:val="000000" w:themeColor="text1"/>
        </w:rPr>
        <w:t xml:space="preserve">) and their performance outcome </w:t>
      </w:r>
      <w:r w:rsidR="43D814FC" w:rsidRPr="6B8CA133">
        <w:rPr>
          <w:rFonts w:eastAsia="Times" w:cs="Times"/>
          <w:color w:val="000000" w:themeColor="text1"/>
        </w:rPr>
        <w:lastRenderedPageBreak/>
        <w:t>in terms of the dev</w:t>
      </w:r>
      <w:r w:rsidR="008D0EFC" w:rsidRPr="6B8CA133">
        <w:rPr>
          <w:rFonts w:eastAsia="Times" w:cs="Times"/>
          <w:color w:val="000000" w:themeColor="text1"/>
        </w:rPr>
        <w:t>iation from the optimal result.</w:t>
      </w:r>
      <w:r w:rsidR="43D814FC" w:rsidRPr="6B8CA133">
        <w:rPr>
          <w:rFonts w:eastAsia="Times" w:cs="Times"/>
          <w:color w:val="000000" w:themeColor="text1"/>
        </w:rPr>
        <w:t xml:space="preserve"> </w:t>
      </w:r>
      <w:r w:rsidR="008D0EFC" w:rsidRPr="6B8CA133">
        <w:fldChar w:fldCharType="begin"/>
      </w:r>
      <w:r w:rsidR="008D0EFC">
        <w:rPr>
          <w:rFonts w:eastAsia="Times" w:cs="Times"/>
          <w:color w:val="000000" w:themeColor="text1"/>
          <w:szCs w:val="20"/>
        </w:rPr>
        <w:instrText xml:space="preserve"> REF _Ref18992727 \h </w:instrText>
      </w:r>
      <w:r w:rsidR="008D0EFC" w:rsidRPr="6B8CA133">
        <w:rPr>
          <w:rFonts w:eastAsia="Times" w:cs="Times"/>
          <w:color w:val="000000" w:themeColor="text1"/>
          <w:szCs w:val="20"/>
        </w:rPr>
        <w:fldChar w:fldCharType="separate"/>
      </w:r>
      <w:r w:rsidR="005B0CD2">
        <w:t xml:space="preserve">Figure </w:t>
      </w:r>
      <w:r w:rsidR="005B0CD2">
        <w:rPr>
          <w:noProof/>
        </w:rPr>
        <w:t>16</w:t>
      </w:r>
      <w:r w:rsidR="008D0EFC" w:rsidRPr="6B8CA133">
        <w:fldChar w:fldCharType="end"/>
      </w:r>
      <w:r w:rsidR="008D0EFC" w:rsidRPr="6B8CA133">
        <w:rPr>
          <w:rFonts w:eastAsia="Times" w:cs="Times"/>
          <w:color w:val="000000" w:themeColor="text1"/>
        </w:rPr>
        <w:t xml:space="preserve"> </w:t>
      </w:r>
      <w:r w:rsidR="43D814FC" w:rsidRPr="6B8CA133">
        <w:rPr>
          <w:rFonts w:eastAsia="Times" w:cs="Times"/>
          <w:color w:val="000000" w:themeColor="text1"/>
        </w:rPr>
        <w:t>shows a view indicating areas where deviations from the optimal results have occurred. The detailed results are additionally presented in a standard scoring approach that is commonly used in dentistry education. This approach was shown to provide scoring results that are consistent with scoring by human experts.</w:t>
      </w:r>
    </w:p>
    <w:p w14:paraId="165DEA66" w14:textId="77777777" w:rsidR="00337F64" w:rsidRDefault="00260B39" w:rsidP="00337F64">
      <w:pPr>
        <w:keepNext/>
        <w:ind w:firstLine="238"/>
        <w:jc w:val="both"/>
      </w:pPr>
      <w:r>
        <w:rPr>
          <w:noProof/>
        </w:rPr>
        <w:drawing>
          <wp:inline distT="0" distB="0" distL="0" distR="0" wp14:anchorId="60394B43" wp14:editId="3B4674ED">
            <wp:extent cx="4424045" cy="1492449"/>
            <wp:effectExtent l="0" t="0" r="0" b="6350"/>
            <wp:docPr id="362987415" name="Picture 17" descr="https://lh5.googleusercontent.com/Gh0yF9OLvb085QnvaeK5-Emm5NxULiMLjQW6YbC7kUdyoQ3iDkn5wLO61sVWU98LjKMlYzdDCENaCo-S0WUTJ4U77r_qjOckcKQ5s3aXsjw5RzeY1ufgwpOfip6Bmx3DXpgWZoF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35">
                      <a:extLst>
                        <a:ext uri="{28A0092B-C50C-407E-A947-70E740481C1C}">
                          <a14:useLocalDpi xmlns:a14="http://schemas.microsoft.com/office/drawing/2010/main" val="0"/>
                        </a:ext>
                      </a:extLst>
                    </a:blip>
                    <a:stretch>
                      <a:fillRect/>
                    </a:stretch>
                  </pic:blipFill>
                  <pic:spPr>
                    <a:xfrm>
                      <a:off x="0" y="0"/>
                      <a:ext cx="4424045" cy="1492449"/>
                    </a:xfrm>
                    <a:prstGeom prst="rect">
                      <a:avLst/>
                    </a:prstGeom>
                  </pic:spPr>
                </pic:pic>
              </a:graphicData>
            </a:graphic>
          </wp:inline>
        </w:drawing>
      </w:r>
    </w:p>
    <w:p w14:paraId="5248D9FE" w14:textId="77EE35C5" w:rsidR="43D814FC" w:rsidRDefault="00337F64" w:rsidP="00686936">
      <w:pPr>
        <w:pStyle w:val="Caption"/>
        <w:jc w:val="both"/>
      </w:pPr>
      <w:bookmarkStart w:id="46" w:name="_Ref18992727"/>
      <w:r>
        <w:t xml:space="preserve">Figure </w:t>
      </w:r>
      <w:r>
        <w:fldChar w:fldCharType="begin"/>
      </w:r>
      <w:r>
        <w:instrText xml:space="preserve"> SEQ Figure \* ARABIC </w:instrText>
      </w:r>
      <w:r>
        <w:fldChar w:fldCharType="separate"/>
      </w:r>
      <w:r w:rsidR="005B0CD2">
        <w:rPr>
          <w:noProof/>
        </w:rPr>
        <w:t>16</w:t>
      </w:r>
      <w:r>
        <w:fldChar w:fldCharType="end"/>
      </w:r>
      <w:bookmarkEnd w:id="46"/>
      <w:r>
        <w:t xml:space="preserve"> </w:t>
      </w:r>
      <w:r w:rsidR="004C1697">
        <w:t>–</w:t>
      </w:r>
      <w:r w:rsidR="0052414D">
        <w:t xml:space="preserve"> </w:t>
      </w:r>
      <w:r w:rsidR="00483F1D">
        <w:t xml:space="preserve">Simulation performance outcome diagrams </w:t>
      </w:r>
      <w:r w:rsidR="00EC2CFC">
        <w:t>including undercut and overcut areas</w:t>
      </w:r>
    </w:p>
    <w:p w14:paraId="0CA7840A" w14:textId="0A04B717" w:rsidR="43D814FC" w:rsidRDefault="43D814FC" w:rsidP="43D814FC">
      <w:pPr>
        <w:pStyle w:val="Heading1"/>
      </w:pPr>
      <w:bookmarkStart w:id="47" w:name="_Toc19110758"/>
      <w:bookmarkStart w:id="48" w:name="_Toc20685643"/>
      <w:r w:rsidRPr="43D814FC">
        <w:rPr>
          <w:rFonts w:ascii="Arial" w:eastAsia="Arial" w:hAnsi="Arial" w:cs="Arial"/>
          <w:color w:val="000000" w:themeColor="text1"/>
          <w:sz w:val="28"/>
          <w:szCs w:val="28"/>
        </w:rPr>
        <w:t>Conclusion</w:t>
      </w:r>
      <w:bookmarkEnd w:id="47"/>
      <w:bookmarkEnd w:id="48"/>
    </w:p>
    <w:p w14:paraId="03AC4E99" w14:textId="5D83A15A" w:rsidR="43D814FC" w:rsidRDefault="43D814FC" w:rsidP="00CC12BB">
      <w:pPr>
        <w:ind w:firstLine="238"/>
        <w:jc w:val="both"/>
      </w:pPr>
      <w:r w:rsidRPr="43D814FC">
        <w:rPr>
          <w:rFonts w:eastAsia="Times" w:cs="Times"/>
          <w:color w:val="000000" w:themeColor="text1"/>
          <w:szCs w:val="20"/>
        </w:rPr>
        <w:t xml:space="preserve">The exciting possibilities </w:t>
      </w:r>
      <w:r w:rsidR="00C26828">
        <w:rPr>
          <w:rFonts w:eastAsia="Times" w:cs="Times"/>
          <w:color w:val="000000" w:themeColor="text1"/>
          <w:szCs w:val="20"/>
        </w:rPr>
        <w:t>afforded by</w:t>
      </w:r>
      <w:r w:rsidRPr="43D814FC">
        <w:rPr>
          <w:rFonts w:eastAsia="Times" w:cs="Times"/>
          <w:color w:val="000000" w:themeColor="text1"/>
          <w:szCs w:val="20"/>
        </w:rPr>
        <w:t xml:space="preserve"> mixed reality systems have been foreseen by early visionaries such as Ivan Sutherland who developed their own hardware to uncover a new presentation method for computer generated information in the early 1960’s. Now almost 60 years later we are seeing a rapid acceleration of hardware technologies that can deliver compelling real-time visual </w:t>
      </w:r>
      <w:r w:rsidRPr="43D814FC">
        <w:rPr>
          <w:rFonts w:eastAsia="Times" w:cs="Times"/>
          <w:color w:val="000000" w:themeColor="text1"/>
          <w:szCs w:val="20"/>
        </w:rPr>
        <w:lastRenderedPageBreak/>
        <w:t xml:space="preserve">information that is accessible and affordable. Mixed and virtual reality technologies are now being considered in more depth for a diverse set of applications and often are providing new supporting roles with well-established practices in medical domains.  </w:t>
      </w:r>
    </w:p>
    <w:p w14:paraId="6EF52BC5" w14:textId="32A39FA1" w:rsidR="43D814FC" w:rsidRDefault="43D814FC" w:rsidP="00CC12BB">
      <w:pPr>
        <w:ind w:firstLine="238"/>
        <w:jc w:val="both"/>
      </w:pPr>
      <w:r w:rsidRPr="7BCB42C5">
        <w:rPr>
          <w:rFonts w:eastAsia="Times" w:cs="Times"/>
          <w:color w:val="000000" w:themeColor="text1"/>
        </w:rPr>
        <w:t>This chapter describ</w:t>
      </w:r>
      <w:r w:rsidR="00A47AF2">
        <w:rPr>
          <w:rFonts w:eastAsia="Times" w:cs="Times"/>
          <w:color w:val="000000" w:themeColor="text1"/>
        </w:rPr>
        <w:t>ed</w:t>
      </w:r>
      <w:r w:rsidRPr="7BCB42C5">
        <w:rPr>
          <w:rFonts w:eastAsia="Times" w:cs="Times"/>
          <w:color w:val="000000" w:themeColor="text1"/>
        </w:rPr>
        <w:t xml:space="preserve"> the core presentation methods for mixed and virtual reality systems that </w:t>
      </w:r>
      <w:r w:rsidR="008D3199">
        <w:rPr>
          <w:rFonts w:eastAsia="Times" w:cs="Times"/>
          <w:color w:val="000000" w:themeColor="text1"/>
        </w:rPr>
        <w:t>have found applications in the medical field</w:t>
      </w:r>
      <w:r w:rsidRPr="7BCB42C5">
        <w:rPr>
          <w:rFonts w:eastAsia="Times" w:cs="Times"/>
          <w:color w:val="000000" w:themeColor="text1"/>
        </w:rPr>
        <w:t xml:space="preserve"> today</w:t>
      </w:r>
      <w:r w:rsidR="00696AF5">
        <w:rPr>
          <w:rFonts w:eastAsia="Times" w:cs="Times"/>
          <w:color w:val="000000" w:themeColor="text1"/>
        </w:rPr>
        <w:t xml:space="preserve"> </w:t>
      </w:r>
      <w:r w:rsidR="00F7248B">
        <w:rPr>
          <w:rFonts w:eastAsia="Times" w:cs="Times"/>
          <w:color w:val="000000" w:themeColor="text1"/>
        </w:rPr>
        <w:t>a</w:t>
      </w:r>
      <w:r w:rsidR="00696AF5">
        <w:rPr>
          <w:rFonts w:eastAsia="Times" w:cs="Times"/>
          <w:color w:val="000000" w:themeColor="text1"/>
        </w:rPr>
        <w:t xml:space="preserve">nd briefly explored the </w:t>
      </w:r>
      <w:r w:rsidR="00696AF5" w:rsidRPr="7BCB42C5">
        <w:rPr>
          <w:rFonts w:eastAsia="Times" w:cs="Times"/>
          <w:color w:val="000000" w:themeColor="text1"/>
        </w:rPr>
        <w:t>current limitations in terms of calibration and the current research methods that are aiming to reduce or overcome these challenges.</w:t>
      </w:r>
      <w:r w:rsidRPr="7BCB42C5">
        <w:rPr>
          <w:rFonts w:eastAsia="Times" w:cs="Times"/>
          <w:color w:val="000000" w:themeColor="text1"/>
        </w:rPr>
        <w:t xml:space="preserve"> </w:t>
      </w:r>
      <w:r w:rsidR="00F7248B">
        <w:rPr>
          <w:rFonts w:eastAsia="Times" w:cs="Times"/>
          <w:color w:val="000000" w:themeColor="text1"/>
        </w:rPr>
        <w:t>E</w:t>
      </w:r>
      <w:r w:rsidRPr="7BCB42C5">
        <w:rPr>
          <w:rFonts w:eastAsia="Times" w:cs="Times"/>
          <w:color w:val="000000" w:themeColor="text1"/>
        </w:rPr>
        <w:t xml:space="preserve">xemplars </w:t>
      </w:r>
      <w:r w:rsidR="00F7248B">
        <w:rPr>
          <w:rFonts w:eastAsia="Times" w:cs="Times"/>
          <w:color w:val="000000" w:themeColor="text1"/>
        </w:rPr>
        <w:t xml:space="preserve">covering a wide spectrum of tasks </w:t>
      </w:r>
      <w:r w:rsidR="0027206A">
        <w:rPr>
          <w:rFonts w:eastAsia="Times" w:cs="Times"/>
          <w:color w:val="000000" w:themeColor="text1"/>
        </w:rPr>
        <w:t>were</w:t>
      </w:r>
      <w:r w:rsidRPr="7BCB42C5">
        <w:rPr>
          <w:rFonts w:eastAsia="Times" w:cs="Times"/>
          <w:color w:val="000000" w:themeColor="text1"/>
        </w:rPr>
        <w:t xml:space="preserve"> presented </w:t>
      </w:r>
      <w:r w:rsidR="0027206A">
        <w:rPr>
          <w:rFonts w:eastAsia="Times" w:cs="Times"/>
          <w:color w:val="000000" w:themeColor="text1"/>
        </w:rPr>
        <w:t>to demonstrate</w:t>
      </w:r>
      <w:r w:rsidR="005C7EF5">
        <w:rPr>
          <w:rFonts w:eastAsia="Times" w:cs="Times"/>
          <w:color w:val="000000" w:themeColor="text1"/>
        </w:rPr>
        <w:t xml:space="preserve"> </w:t>
      </w:r>
      <w:r w:rsidR="008D3199">
        <w:rPr>
          <w:rFonts w:eastAsia="Times" w:cs="Times"/>
          <w:color w:val="000000" w:themeColor="text1"/>
        </w:rPr>
        <w:t>the breadth of</w:t>
      </w:r>
      <w:r w:rsidRPr="7BCB42C5">
        <w:rPr>
          <w:rFonts w:eastAsia="Times" w:cs="Times"/>
          <w:color w:val="000000" w:themeColor="text1"/>
        </w:rPr>
        <w:t xml:space="preserve"> visualizations </w:t>
      </w:r>
      <w:r w:rsidR="008D3199">
        <w:rPr>
          <w:rFonts w:eastAsia="Times" w:cs="Times"/>
          <w:color w:val="000000" w:themeColor="text1"/>
        </w:rPr>
        <w:t>and non-traditional interaction techniques that</w:t>
      </w:r>
      <w:r w:rsidRPr="7BCB42C5">
        <w:rPr>
          <w:rFonts w:eastAsia="Times" w:cs="Times"/>
          <w:color w:val="000000" w:themeColor="text1"/>
        </w:rPr>
        <w:t xml:space="preserve"> are being employed to enhance medical procedures from in-situ anatomy visualizations, abstract data representations and interaction methods. </w:t>
      </w:r>
    </w:p>
    <w:p w14:paraId="645C809A" w14:textId="6B499C70" w:rsidR="007E72B9" w:rsidRPr="00F70939" w:rsidRDefault="00162C2A" w:rsidP="007E72B9">
      <w:pPr>
        <w:pStyle w:val="Heading1"/>
        <w:rPr>
          <w:rFonts w:ascii="Arial" w:hAnsi="Arial" w:cs="Arial"/>
          <w:color w:val="000000" w:themeColor="text1"/>
          <w:sz w:val="28"/>
          <w:szCs w:val="28"/>
        </w:rPr>
      </w:pPr>
      <w:bookmarkStart w:id="49" w:name="_Toc19110759"/>
      <w:bookmarkStart w:id="50" w:name="_Toc20685644"/>
      <w:r w:rsidRPr="00F70939">
        <w:rPr>
          <w:rFonts w:ascii="Arial" w:hAnsi="Arial" w:cs="Arial"/>
          <w:color w:val="000000" w:themeColor="text1"/>
          <w:sz w:val="28"/>
          <w:szCs w:val="28"/>
        </w:rPr>
        <w:t>References</w:t>
      </w:r>
      <w:bookmarkEnd w:id="49"/>
      <w:bookmarkEnd w:id="50"/>
    </w:p>
    <w:p w14:paraId="1C518725" w14:textId="77777777" w:rsidR="00B16830" w:rsidRPr="00B16830" w:rsidRDefault="007E72B9" w:rsidP="00B16830">
      <w:pPr>
        <w:pStyle w:val="EndNoteBibliography"/>
        <w:spacing w:after="0"/>
        <w:ind w:left="720" w:hanging="720"/>
        <w:rPr>
          <w:noProof/>
        </w:rPr>
      </w:pPr>
      <w:r>
        <w:fldChar w:fldCharType="begin"/>
      </w:r>
      <w:r>
        <w:instrText xml:space="preserve"> ADDIN EN.REFLIST </w:instrText>
      </w:r>
      <w:r>
        <w:fldChar w:fldCharType="separate"/>
      </w:r>
      <w:r w:rsidR="00B16830" w:rsidRPr="00B16830">
        <w:rPr>
          <w:noProof/>
        </w:rPr>
        <w:t>AGTEN, C. A., DENNLER, C., ROSSKOPF, A. B., JABERG, L., PFIRRMANN, C. W. A., &amp; FARSHAD, M. 2018. Augmented Reality-Guided Lumbar Facet Joint Injections. Investigative Radiology. 53</w:t>
      </w:r>
      <w:r w:rsidR="00B16830" w:rsidRPr="00B16830">
        <w:rPr>
          <w:b/>
          <w:noProof/>
        </w:rPr>
        <w:t>,</w:t>
      </w:r>
      <w:r w:rsidR="00B16830" w:rsidRPr="00B16830">
        <w:rPr>
          <w:noProof/>
        </w:rPr>
        <w:t xml:space="preserve"> 495-498.</w:t>
      </w:r>
    </w:p>
    <w:p w14:paraId="21B4C1BB" w14:textId="77777777" w:rsidR="00B16830" w:rsidRPr="00B16830" w:rsidRDefault="00B16830" w:rsidP="00B16830">
      <w:pPr>
        <w:pStyle w:val="EndNoteBibliography"/>
        <w:spacing w:after="0"/>
        <w:ind w:left="720" w:hanging="720"/>
        <w:rPr>
          <w:noProof/>
        </w:rPr>
      </w:pPr>
      <w:r w:rsidRPr="00B16830">
        <w:rPr>
          <w:noProof/>
        </w:rPr>
        <w:t xml:space="preserve">AZMANDIAN, M. A. H., MARK AND BENKO, HRVOJE AND OFEK, EYAL AND WILSON, ANDREW D. 2016. Haptic Retargeting: Dynamic Repurposing of Passive Haptics for Enhanced Virtual Reality Experiences. </w:t>
      </w:r>
      <w:r w:rsidRPr="00B16830">
        <w:rPr>
          <w:i/>
          <w:noProof/>
        </w:rPr>
        <w:lastRenderedPageBreak/>
        <w:t>Proceedings of the 2016 CHI Conference on Human Factors in Computing Systems</w:t>
      </w:r>
      <w:r w:rsidRPr="00B16830">
        <w:rPr>
          <w:b/>
          <w:noProof/>
        </w:rPr>
        <w:t>,</w:t>
      </w:r>
      <w:r w:rsidRPr="00B16830">
        <w:rPr>
          <w:noProof/>
        </w:rPr>
        <w:t xml:space="preserve"> 1968-1979.</w:t>
      </w:r>
    </w:p>
    <w:p w14:paraId="7891D1DC" w14:textId="77777777" w:rsidR="00B16830" w:rsidRPr="00B16830" w:rsidRDefault="00B16830" w:rsidP="00B16830">
      <w:pPr>
        <w:pStyle w:val="EndNoteBibliography"/>
        <w:spacing w:after="0"/>
        <w:ind w:left="720" w:hanging="720"/>
        <w:rPr>
          <w:noProof/>
        </w:rPr>
      </w:pPr>
      <w:r w:rsidRPr="00B16830">
        <w:rPr>
          <w:noProof/>
        </w:rPr>
        <w:t xml:space="preserve">BALIAN, S., MCGOVERN, S. K., ABELLA, B. S., BLEWER, A. L. &amp; LEARY, M. 2019. Feasibility of an augmented reality cardiopulmonary resuscitation training system for health care providers. </w:t>
      </w:r>
      <w:r w:rsidRPr="00B16830">
        <w:rPr>
          <w:i/>
          <w:noProof/>
        </w:rPr>
        <w:t>Heliyon,</w:t>
      </w:r>
      <w:r w:rsidRPr="00B16830">
        <w:rPr>
          <w:noProof/>
        </w:rPr>
        <w:t xml:space="preserve"> 5</w:t>
      </w:r>
      <w:r w:rsidRPr="00B16830">
        <w:rPr>
          <w:b/>
          <w:noProof/>
        </w:rPr>
        <w:t>,</w:t>
      </w:r>
      <w:r w:rsidRPr="00B16830">
        <w:rPr>
          <w:noProof/>
        </w:rPr>
        <w:t xml:space="preserve"> e02205.</w:t>
      </w:r>
    </w:p>
    <w:p w14:paraId="34A1DB90" w14:textId="77777777" w:rsidR="00B16830" w:rsidRPr="00B16830" w:rsidRDefault="00B16830" w:rsidP="00B16830">
      <w:pPr>
        <w:pStyle w:val="EndNoteBibliography"/>
        <w:spacing w:after="0"/>
        <w:ind w:left="720" w:hanging="720"/>
        <w:rPr>
          <w:noProof/>
        </w:rPr>
      </w:pPr>
      <w:r w:rsidRPr="00B16830">
        <w:rPr>
          <w:noProof/>
        </w:rPr>
        <w:t xml:space="preserve">BENKO, H. A. H., CHRISTIAN AND SINCLAIR, MIKE AND OFEK, EYAL 2016. NormalTouch and TextureTouch: High-fidelity 3D Haptic Shape Rendering on Handheld Virtual Reality Controllers. </w:t>
      </w:r>
      <w:r w:rsidRPr="00B16830">
        <w:rPr>
          <w:i/>
          <w:noProof/>
        </w:rPr>
        <w:t>Proceedings of the 29th Annual Symposium on User Interface Software and Technology</w:t>
      </w:r>
      <w:r w:rsidRPr="00B16830">
        <w:rPr>
          <w:b/>
          <w:noProof/>
        </w:rPr>
        <w:t>,</w:t>
      </w:r>
      <w:r w:rsidRPr="00B16830">
        <w:rPr>
          <w:noProof/>
        </w:rPr>
        <w:t xml:space="preserve"> 717-728.</w:t>
      </w:r>
    </w:p>
    <w:p w14:paraId="027D01E8" w14:textId="77777777" w:rsidR="00B16830" w:rsidRPr="00B16830" w:rsidRDefault="00B16830" w:rsidP="00B16830">
      <w:pPr>
        <w:pStyle w:val="EndNoteBibliography"/>
        <w:spacing w:after="0"/>
        <w:ind w:left="720" w:hanging="720"/>
        <w:rPr>
          <w:noProof/>
        </w:rPr>
      </w:pPr>
      <w:r w:rsidRPr="00B16830">
        <w:rPr>
          <w:noProof/>
        </w:rPr>
        <w:t xml:space="preserve">CHIAO, F. B., RESTA-FLARER, F., LESSER, J., NG, J., GANZ, A., PINO-LUEY, D., WITEK, B 2013. Vein visualization: patient characteristic factors and efficacy of a new infrared vein finder technology. </w:t>
      </w:r>
      <w:r w:rsidRPr="00B16830">
        <w:rPr>
          <w:i/>
          <w:noProof/>
        </w:rPr>
        <w:t>British Journal of Anaesthesia,</w:t>
      </w:r>
      <w:r w:rsidRPr="00B16830">
        <w:rPr>
          <w:noProof/>
        </w:rPr>
        <w:t xml:space="preserve"> 110</w:t>
      </w:r>
      <w:r w:rsidRPr="00B16830">
        <w:rPr>
          <w:b/>
          <w:noProof/>
        </w:rPr>
        <w:t>,</w:t>
      </w:r>
      <w:r w:rsidRPr="00B16830">
        <w:rPr>
          <w:noProof/>
        </w:rPr>
        <w:t xml:space="preserve"> 966-971.</w:t>
      </w:r>
    </w:p>
    <w:p w14:paraId="3E974D2C" w14:textId="77777777" w:rsidR="00B16830" w:rsidRPr="00B16830" w:rsidRDefault="00B16830" w:rsidP="00B16830">
      <w:pPr>
        <w:pStyle w:val="EndNoteBibliography"/>
        <w:spacing w:after="0"/>
        <w:ind w:left="720" w:hanging="720"/>
        <w:rPr>
          <w:noProof/>
        </w:rPr>
      </w:pPr>
      <w:r w:rsidRPr="00B16830">
        <w:rPr>
          <w:noProof/>
        </w:rPr>
        <w:t xml:space="preserve">CHOI, I. A. O., EYAL AND BENKO, HRVOJE AND SINCLAIR, MIKE AND HOLZ, CHRISTIAN CLAW: A Multifunctional Handheld Haptic Controller for Grasping, Touching, and Triggering in Virtual Reality. </w:t>
      </w:r>
      <w:r w:rsidRPr="00B16830">
        <w:rPr>
          <w:i/>
          <w:noProof/>
        </w:rPr>
        <w:t>Proceedings of the 2018 CHI Conference on Human Factors in Computing Systems,</w:t>
      </w:r>
      <w:r w:rsidRPr="00B16830">
        <w:rPr>
          <w:noProof/>
        </w:rPr>
        <w:t xml:space="preserve"> 654.</w:t>
      </w:r>
    </w:p>
    <w:p w14:paraId="64821CDC" w14:textId="77777777" w:rsidR="00B16830" w:rsidRPr="00B16830" w:rsidRDefault="00B16830" w:rsidP="00B16830">
      <w:pPr>
        <w:pStyle w:val="EndNoteBibliography"/>
        <w:spacing w:after="0"/>
        <w:ind w:left="720" w:hanging="720"/>
        <w:rPr>
          <w:noProof/>
        </w:rPr>
      </w:pPr>
      <w:r w:rsidRPr="00B16830">
        <w:rPr>
          <w:noProof/>
        </w:rPr>
        <w:t xml:space="preserve">COMANICIU, D., ENGEL, K., GEORGESCU, B. &amp; MANSI, T. 2016. Shaping the future through innovations: From medical imaging to precision medicine. </w:t>
      </w:r>
      <w:r w:rsidRPr="00B16830">
        <w:rPr>
          <w:i/>
          <w:noProof/>
        </w:rPr>
        <w:t>Medical Image Analysis,</w:t>
      </w:r>
      <w:r w:rsidRPr="00B16830">
        <w:rPr>
          <w:noProof/>
        </w:rPr>
        <w:t xml:space="preserve"> 33</w:t>
      </w:r>
      <w:r w:rsidRPr="00B16830">
        <w:rPr>
          <w:b/>
          <w:noProof/>
        </w:rPr>
        <w:t>,</w:t>
      </w:r>
      <w:r w:rsidRPr="00B16830">
        <w:rPr>
          <w:noProof/>
        </w:rPr>
        <w:t xml:space="preserve"> 19-26.</w:t>
      </w:r>
    </w:p>
    <w:p w14:paraId="46DD88F5" w14:textId="77777777" w:rsidR="00B16830" w:rsidRPr="00B16830" w:rsidRDefault="00B16830" w:rsidP="00B16830">
      <w:pPr>
        <w:pStyle w:val="EndNoteBibliography"/>
        <w:spacing w:after="0"/>
        <w:ind w:left="720" w:hanging="720"/>
        <w:rPr>
          <w:noProof/>
        </w:rPr>
      </w:pPr>
      <w:r w:rsidRPr="00B16830">
        <w:rPr>
          <w:noProof/>
        </w:rPr>
        <w:lastRenderedPageBreak/>
        <w:t xml:space="preserve">CORDEIL, M., CUNNINGHAM, A., DWYER, T., THOMAS, B. H. &amp; MARRIOTT, K. 2017. ImAxes: Immersive Axes as Embodied Affordances for Interactive Multivariate Data Visualisation. </w:t>
      </w:r>
      <w:r w:rsidRPr="00B16830">
        <w:rPr>
          <w:i/>
          <w:noProof/>
        </w:rPr>
        <w:t>Uist'17: Proceedings of the 30th Annual Acm Symposium on User Interface Software and Technology</w:t>
      </w:r>
      <w:r w:rsidRPr="00B16830">
        <w:rPr>
          <w:b/>
          <w:noProof/>
        </w:rPr>
        <w:t>,</w:t>
      </w:r>
      <w:r w:rsidRPr="00B16830">
        <w:rPr>
          <w:noProof/>
        </w:rPr>
        <w:t xml:space="preserve"> 71-83.</w:t>
      </w:r>
    </w:p>
    <w:p w14:paraId="21574BB4" w14:textId="77777777" w:rsidR="00B16830" w:rsidRPr="00B16830" w:rsidRDefault="00B16830" w:rsidP="00B16830">
      <w:pPr>
        <w:pStyle w:val="EndNoteBibliography"/>
        <w:spacing w:after="0"/>
        <w:ind w:left="720" w:hanging="720"/>
        <w:rPr>
          <w:noProof/>
        </w:rPr>
      </w:pPr>
      <w:r w:rsidRPr="00B16830">
        <w:rPr>
          <w:noProof/>
        </w:rPr>
        <w:t xml:space="preserve">CUTOLO, F., FRESCHI, C., MASCIOLI, S., PARCHI, P., FERRARI, M., &amp; FERRARI, V. 2016. Robust and Accurate Algorithm for Wearable Stereoscopic Augmented Reality with Three Indistinguishable Markers. </w:t>
      </w:r>
      <w:r w:rsidRPr="00B16830">
        <w:rPr>
          <w:i/>
          <w:noProof/>
        </w:rPr>
        <w:t>Electronics,</w:t>
      </w:r>
      <w:r w:rsidRPr="00B16830">
        <w:rPr>
          <w:noProof/>
        </w:rPr>
        <w:t xml:space="preserve"> 5</w:t>
      </w:r>
      <w:r w:rsidRPr="00B16830">
        <w:rPr>
          <w:b/>
          <w:noProof/>
        </w:rPr>
        <w:t>,</w:t>
      </w:r>
      <w:r w:rsidRPr="00B16830">
        <w:rPr>
          <w:noProof/>
        </w:rPr>
        <w:t xml:space="preserve"> 59.</w:t>
      </w:r>
    </w:p>
    <w:p w14:paraId="756F4E20" w14:textId="77777777" w:rsidR="00B16830" w:rsidRPr="00B16830" w:rsidRDefault="00B16830" w:rsidP="00B16830">
      <w:pPr>
        <w:pStyle w:val="EndNoteBibliography"/>
        <w:spacing w:after="0"/>
        <w:ind w:left="720" w:hanging="720"/>
        <w:rPr>
          <w:noProof/>
        </w:rPr>
      </w:pPr>
      <w:r w:rsidRPr="00B16830">
        <w:rPr>
          <w:noProof/>
        </w:rPr>
        <w:t xml:space="preserve">E. VONACH, C. GATTERER &amp; KAUFMANN, H. 2017. VRRobot: Robot actuated props in an infinite virtual environment. </w:t>
      </w:r>
      <w:r w:rsidRPr="00B16830">
        <w:rPr>
          <w:i/>
          <w:noProof/>
        </w:rPr>
        <w:t>2017 IEEE Virtual Reality (VR)</w:t>
      </w:r>
      <w:r w:rsidRPr="00B16830">
        <w:rPr>
          <w:b/>
          <w:noProof/>
        </w:rPr>
        <w:t>,</w:t>
      </w:r>
      <w:r w:rsidRPr="00B16830">
        <w:rPr>
          <w:noProof/>
        </w:rPr>
        <w:t xml:space="preserve"> 74-83.</w:t>
      </w:r>
    </w:p>
    <w:p w14:paraId="21D58ED5" w14:textId="77777777" w:rsidR="00B16830" w:rsidRPr="00B16830" w:rsidRDefault="00B16830" w:rsidP="00B16830">
      <w:pPr>
        <w:pStyle w:val="EndNoteBibliography"/>
        <w:spacing w:after="0"/>
        <w:ind w:left="720" w:hanging="720"/>
        <w:rPr>
          <w:noProof/>
        </w:rPr>
      </w:pPr>
      <w:r w:rsidRPr="00B16830">
        <w:rPr>
          <w:noProof/>
        </w:rPr>
        <w:t xml:space="preserve">GARCIA-VAZQUEZ, V., VON HAXTHAUSEN, F., JACKLE, S., SCHUMANN, C., KUHLEMANN, I., BOUCHAGIAR, J., HOFER, A. C., MATYSIAK, F., HUTTMANN, G., GOLTZ, J. P., KLEEMANN, M., ERNST, F. &amp; HORN, M. 2018. Navigation and visualisation with HoloLens in endovascular aortic repair. </w:t>
      </w:r>
      <w:r w:rsidRPr="00B16830">
        <w:rPr>
          <w:i/>
          <w:noProof/>
        </w:rPr>
        <w:t>Innovative Surgical Sciences,</w:t>
      </w:r>
      <w:r w:rsidRPr="00B16830">
        <w:rPr>
          <w:noProof/>
        </w:rPr>
        <w:t xml:space="preserve"> 3</w:t>
      </w:r>
      <w:r w:rsidRPr="00B16830">
        <w:rPr>
          <w:b/>
          <w:noProof/>
        </w:rPr>
        <w:t>,</w:t>
      </w:r>
      <w:r w:rsidRPr="00B16830">
        <w:rPr>
          <w:noProof/>
        </w:rPr>
        <w:t xml:space="preserve"> 167-+.</w:t>
      </w:r>
    </w:p>
    <w:p w14:paraId="489E2D1B" w14:textId="1370F167" w:rsidR="00B16830" w:rsidRDefault="00B16830" w:rsidP="00B16830">
      <w:pPr>
        <w:pStyle w:val="EndNoteBibliography"/>
        <w:spacing w:after="0"/>
        <w:ind w:left="720" w:hanging="720"/>
        <w:rPr>
          <w:noProof/>
        </w:rPr>
      </w:pPr>
      <w:r w:rsidRPr="00B16830">
        <w:rPr>
          <w:noProof/>
        </w:rPr>
        <w:t xml:space="preserve">HANNA, M. G., AHMED, I., NINE, J., PRAJAPATI, S. &amp; PANTANOWITZ, L. 2018. Augmented Reality Technology Using Microsoft HoloLens in Anatomic Pathology. </w:t>
      </w:r>
      <w:r w:rsidRPr="00B16830">
        <w:rPr>
          <w:i/>
          <w:noProof/>
        </w:rPr>
        <w:t>Archives of Pathology &amp; Laboratory Medicine,</w:t>
      </w:r>
      <w:r w:rsidRPr="00B16830">
        <w:rPr>
          <w:noProof/>
        </w:rPr>
        <w:t xml:space="preserve"> 142</w:t>
      </w:r>
      <w:r w:rsidRPr="00B16830">
        <w:rPr>
          <w:b/>
          <w:noProof/>
        </w:rPr>
        <w:t>,</w:t>
      </w:r>
      <w:r w:rsidRPr="00B16830">
        <w:rPr>
          <w:noProof/>
        </w:rPr>
        <w:t xml:space="preserve"> 638-644.</w:t>
      </w:r>
    </w:p>
    <w:p w14:paraId="6EE9C4DF" w14:textId="5C3FDC12" w:rsidR="00FC17A2" w:rsidRPr="00FC17A2" w:rsidRDefault="00FC17A2" w:rsidP="00FC17A2">
      <w:pPr>
        <w:pStyle w:val="NormalWeb"/>
        <w:ind w:left="480" w:hanging="480"/>
        <w:rPr>
          <w:rFonts w:asciiTheme="minorHAnsi" w:hAnsiTheme="minorHAnsi" w:cstheme="minorHAnsi"/>
          <w:sz w:val="22"/>
          <w:szCs w:val="22"/>
        </w:rPr>
      </w:pPr>
      <w:r>
        <w:rPr>
          <w:rFonts w:asciiTheme="minorHAnsi" w:hAnsiTheme="minorHAnsi" w:cstheme="minorHAnsi"/>
          <w:sz w:val="22"/>
          <w:szCs w:val="22"/>
        </w:rPr>
        <w:lastRenderedPageBreak/>
        <w:t>HOE, Z-Y.</w:t>
      </w:r>
      <w:r w:rsidRPr="007A360F">
        <w:rPr>
          <w:rFonts w:asciiTheme="minorHAnsi" w:hAnsiTheme="minorHAnsi" w:cstheme="minorHAnsi"/>
          <w:sz w:val="22"/>
          <w:szCs w:val="22"/>
        </w:rPr>
        <w:t>, L</w:t>
      </w:r>
      <w:r>
        <w:rPr>
          <w:rFonts w:asciiTheme="minorHAnsi" w:hAnsiTheme="minorHAnsi" w:cstheme="minorHAnsi"/>
          <w:sz w:val="22"/>
          <w:szCs w:val="22"/>
        </w:rPr>
        <w:t>EE</w:t>
      </w:r>
      <w:r w:rsidRPr="007A360F">
        <w:rPr>
          <w:rFonts w:asciiTheme="minorHAnsi" w:hAnsiTheme="minorHAnsi" w:cstheme="minorHAnsi"/>
          <w:sz w:val="22"/>
          <w:szCs w:val="22"/>
        </w:rPr>
        <w:t>, I.-J., C</w:t>
      </w:r>
      <w:r>
        <w:rPr>
          <w:rFonts w:asciiTheme="minorHAnsi" w:hAnsiTheme="minorHAnsi" w:cstheme="minorHAnsi"/>
          <w:sz w:val="22"/>
          <w:szCs w:val="22"/>
        </w:rPr>
        <w:t>HEN</w:t>
      </w:r>
      <w:r w:rsidRPr="007A360F">
        <w:rPr>
          <w:rFonts w:asciiTheme="minorHAnsi" w:hAnsiTheme="minorHAnsi" w:cstheme="minorHAnsi"/>
          <w:sz w:val="22"/>
          <w:szCs w:val="22"/>
        </w:rPr>
        <w:t>, C.-H., &amp; C</w:t>
      </w:r>
      <w:r>
        <w:rPr>
          <w:rFonts w:asciiTheme="minorHAnsi" w:hAnsiTheme="minorHAnsi" w:cstheme="minorHAnsi"/>
          <w:sz w:val="22"/>
          <w:szCs w:val="22"/>
        </w:rPr>
        <w:t>HANG</w:t>
      </w:r>
      <w:r w:rsidRPr="007A360F">
        <w:rPr>
          <w:rFonts w:asciiTheme="minorHAnsi" w:hAnsiTheme="minorHAnsi" w:cstheme="minorHAnsi"/>
          <w:sz w:val="22"/>
          <w:szCs w:val="22"/>
        </w:rPr>
        <w:t xml:space="preserve">, K.-P. 2019. Using an augmented reality-based training system to promote spatial visualization ability for the elderly. </w:t>
      </w:r>
      <w:r w:rsidRPr="007A360F">
        <w:rPr>
          <w:rFonts w:asciiTheme="minorHAnsi" w:hAnsiTheme="minorHAnsi" w:cstheme="minorHAnsi"/>
          <w:i/>
          <w:iCs/>
          <w:sz w:val="22"/>
          <w:szCs w:val="22"/>
        </w:rPr>
        <w:t>Universal Access in the Information Society</w:t>
      </w:r>
      <w:r w:rsidRPr="007A360F">
        <w:rPr>
          <w:rFonts w:asciiTheme="minorHAnsi" w:hAnsiTheme="minorHAnsi" w:cstheme="minorHAnsi"/>
          <w:sz w:val="22"/>
          <w:szCs w:val="22"/>
        </w:rPr>
        <w:t xml:space="preserve">, </w:t>
      </w:r>
      <w:r w:rsidRPr="007A360F">
        <w:rPr>
          <w:rFonts w:asciiTheme="minorHAnsi" w:hAnsiTheme="minorHAnsi" w:cstheme="minorHAnsi"/>
          <w:i/>
          <w:iCs/>
          <w:sz w:val="22"/>
          <w:szCs w:val="22"/>
        </w:rPr>
        <w:t>18</w:t>
      </w:r>
      <w:r w:rsidRPr="007A360F">
        <w:rPr>
          <w:rFonts w:asciiTheme="minorHAnsi" w:hAnsiTheme="minorHAnsi" w:cstheme="minorHAnsi"/>
          <w:sz w:val="22"/>
          <w:szCs w:val="22"/>
        </w:rPr>
        <w:t xml:space="preserve">(2), 327–342. </w:t>
      </w:r>
    </w:p>
    <w:p w14:paraId="7A72832D" w14:textId="77777777" w:rsidR="00B16830" w:rsidRPr="00B16830" w:rsidRDefault="00B16830" w:rsidP="00B16830">
      <w:pPr>
        <w:pStyle w:val="EndNoteBibliography"/>
        <w:spacing w:after="0"/>
        <w:ind w:left="720" w:hanging="720"/>
        <w:rPr>
          <w:noProof/>
        </w:rPr>
      </w:pPr>
      <w:r w:rsidRPr="00B16830">
        <w:rPr>
          <w:noProof/>
        </w:rPr>
        <w:t xml:space="preserve">HUANG, T. K., YANG, C. H., HSIEH, Y. H., WANG, J. C. &amp; HUNG, C. C. 2018. Augmented reality (AR) and virtual reality (VR) applied in dentistry. </w:t>
      </w:r>
      <w:r w:rsidRPr="00B16830">
        <w:rPr>
          <w:i/>
          <w:noProof/>
        </w:rPr>
        <w:t>Kaohsiung J Med Sci,</w:t>
      </w:r>
      <w:r w:rsidRPr="00B16830">
        <w:rPr>
          <w:noProof/>
        </w:rPr>
        <w:t xml:space="preserve"> 34</w:t>
      </w:r>
      <w:r w:rsidRPr="00B16830">
        <w:rPr>
          <w:b/>
          <w:noProof/>
        </w:rPr>
        <w:t>,</w:t>
      </w:r>
      <w:r w:rsidRPr="00B16830">
        <w:rPr>
          <w:noProof/>
        </w:rPr>
        <w:t xml:space="preserve"> 243-248.</w:t>
      </w:r>
    </w:p>
    <w:p w14:paraId="7039EAFB" w14:textId="77777777" w:rsidR="00B16830" w:rsidRPr="00B16830" w:rsidRDefault="00B16830" w:rsidP="00B16830">
      <w:pPr>
        <w:pStyle w:val="EndNoteBibliography"/>
        <w:spacing w:after="0"/>
        <w:ind w:left="720" w:hanging="720"/>
        <w:rPr>
          <w:noProof/>
        </w:rPr>
      </w:pPr>
      <w:r w:rsidRPr="00B16830">
        <w:rPr>
          <w:noProof/>
        </w:rPr>
        <w:t xml:space="preserve">INSKO, B. E. 2001. Passive Haptics Significantly Enhances Virtual Environments. </w:t>
      </w:r>
      <w:r w:rsidRPr="00B16830">
        <w:rPr>
          <w:i/>
          <w:noProof/>
        </w:rPr>
        <w:t>PhD Thesis</w:t>
      </w:r>
      <w:r w:rsidRPr="00B16830">
        <w:rPr>
          <w:noProof/>
        </w:rPr>
        <w:t>.</w:t>
      </w:r>
    </w:p>
    <w:p w14:paraId="7518A9EF" w14:textId="77777777" w:rsidR="00B16830" w:rsidRPr="00B16830" w:rsidRDefault="00B16830" w:rsidP="00B16830">
      <w:pPr>
        <w:pStyle w:val="EndNoteBibliography"/>
        <w:spacing w:after="0"/>
        <w:ind w:left="720" w:hanging="720"/>
        <w:rPr>
          <w:noProof/>
        </w:rPr>
      </w:pPr>
      <w:r w:rsidRPr="00B16830">
        <w:rPr>
          <w:noProof/>
        </w:rPr>
        <w:t xml:space="preserve">J. SPILLMANN, S. T. A. M. H. 2013. Adaptive Space Warping to Enhance Passive Haptics in an Arthroscopy Surgical Simulator. </w:t>
      </w:r>
      <w:r w:rsidRPr="00B16830">
        <w:rPr>
          <w:i/>
          <w:noProof/>
        </w:rPr>
        <w:t>in IEEE Transactions on Visualization and Computer Graphics,</w:t>
      </w:r>
      <w:r w:rsidRPr="00B16830">
        <w:rPr>
          <w:noProof/>
        </w:rPr>
        <w:t xml:space="preserve"> 19.</w:t>
      </w:r>
    </w:p>
    <w:p w14:paraId="6AA9E9B3" w14:textId="77777777" w:rsidR="00B16830" w:rsidRPr="00B16830" w:rsidRDefault="00B16830" w:rsidP="00B16830">
      <w:pPr>
        <w:pStyle w:val="EndNoteBibliography"/>
        <w:spacing w:after="0"/>
        <w:ind w:left="720" w:hanging="720"/>
        <w:rPr>
          <w:noProof/>
        </w:rPr>
      </w:pPr>
      <w:r w:rsidRPr="00B16830">
        <w:rPr>
          <w:noProof/>
        </w:rPr>
        <w:t xml:space="preserve">KARAMBAKHSH, A., KAMEL, A., SHENG, B., LI, P., YANG, P. &amp; FENG, D. D. 2019. Deep gesture interaction for augmented anatomy learning. </w:t>
      </w:r>
      <w:r w:rsidRPr="00B16830">
        <w:rPr>
          <w:i/>
          <w:noProof/>
        </w:rPr>
        <w:t>International Journal of Information Management,</w:t>
      </w:r>
      <w:r w:rsidRPr="00B16830">
        <w:rPr>
          <w:noProof/>
        </w:rPr>
        <w:t xml:space="preserve"> 45</w:t>
      </w:r>
      <w:r w:rsidRPr="00B16830">
        <w:rPr>
          <w:b/>
          <w:noProof/>
        </w:rPr>
        <w:t>,</w:t>
      </w:r>
      <w:r w:rsidRPr="00B16830">
        <w:rPr>
          <w:noProof/>
        </w:rPr>
        <w:t xml:space="preserve"> 328-336.</w:t>
      </w:r>
    </w:p>
    <w:p w14:paraId="187EB580" w14:textId="77777777" w:rsidR="00B16830" w:rsidRPr="00B16830" w:rsidRDefault="00B16830" w:rsidP="00B16830">
      <w:pPr>
        <w:pStyle w:val="EndNoteBibliography"/>
        <w:spacing w:after="0"/>
        <w:ind w:left="720" w:hanging="720"/>
        <w:rPr>
          <w:noProof/>
        </w:rPr>
      </w:pPr>
      <w:r w:rsidRPr="00B16830">
        <w:rPr>
          <w:noProof/>
        </w:rPr>
        <w:t xml:space="preserve">KASPRZAK, J. D., PAWLOWSKI, J., PERUGA, J. Z., KAMINSKI, J. &amp; LIPIEC, P. 2019. First-in-man experience with real-time holographic mixed reality display of three-dimensional echocardiography during structural intervention: balloon mitral commissurotomy. </w:t>
      </w:r>
      <w:r w:rsidRPr="00B16830">
        <w:rPr>
          <w:i/>
          <w:noProof/>
        </w:rPr>
        <w:t>Eur Heart J</w:t>
      </w:r>
      <w:r w:rsidRPr="00B16830">
        <w:rPr>
          <w:noProof/>
        </w:rPr>
        <w:t>.</w:t>
      </w:r>
    </w:p>
    <w:p w14:paraId="542C18AD" w14:textId="77777777" w:rsidR="00B16830" w:rsidRPr="00B16830" w:rsidRDefault="00B16830" w:rsidP="00B16830">
      <w:pPr>
        <w:pStyle w:val="EndNoteBibliography"/>
        <w:spacing w:after="0"/>
        <w:ind w:left="720" w:hanging="720"/>
        <w:rPr>
          <w:noProof/>
        </w:rPr>
      </w:pPr>
      <w:r w:rsidRPr="00B16830">
        <w:rPr>
          <w:noProof/>
        </w:rPr>
        <w:t xml:space="preserve">KNODEL, M. M., LEMKE, B., LAMPE, M., HOFFER, M., GILLMANN, C., UDER, M. &amp; BÄUERLE, T. 2018. Virtual reality in advanced medical immersive imaging: a workflow for introducing virtual reality as a supporting tool </w:t>
      </w:r>
      <w:r w:rsidRPr="00B16830">
        <w:rPr>
          <w:noProof/>
        </w:rPr>
        <w:lastRenderedPageBreak/>
        <w:t xml:space="preserve">in medical imaging. </w:t>
      </w:r>
      <w:r w:rsidRPr="00B16830">
        <w:rPr>
          <w:i/>
          <w:noProof/>
        </w:rPr>
        <w:t>Computing and Visualization in Science,</w:t>
      </w:r>
      <w:r w:rsidRPr="00B16830">
        <w:rPr>
          <w:noProof/>
        </w:rPr>
        <w:t xml:space="preserve"> 18</w:t>
      </w:r>
      <w:r w:rsidRPr="00B16830">
        <w:rPr>
          <w:b/>
          <w:noProof/>
        </w:rPr>
        <w:t>,</w:t>
      </w:r>
      <w:r w:rsidRPr="00B16830">
        <w:rPr>
          <w:noProof/>
        </w:rPr>
        <w:t xml:space="preserve"> 203-212.</w:t>
      </w:r>
    </w:p>
    <w:p w14:paraId="3EE129E3" w14:textId="77777777" w:rsidR="00B16830" w:rsidRPr="00B16830" w:rsidRDefault="00B16830" w:rsidP="00B16830">
      <w:pPr>
        <w:pStyle w:val="EndNoteBibliography"/>
        <w:spacing w:after="0"/>
        <w:ind w:left="720" w:hanging="720"/>
        <w:rPr>
          <w:noProof/>
        </w:rPr>
      </w:pPr>
      <w:r w:rsidRPr="00B16830">
        <w:rPr>
          <w:noProof/>
        </w:rPr>
        <w:t xml:space="preserve">KOHLI, L. 2010. Redirected touching: Warping space to remap passive haptics. </w:t>
      </w:r>
      <w:r w:rsidRPr="00B16830">
        <w:rPr>
          <w:i/>
          <w:noProof/>
        </w:rPr>
        <w:t>2010 IEEE Symposium on 3D User Interfaces</w:t>
      </w:r>
      <w:r w:rsidRPr="00B16830">
        <w:rPr>
          <w:b/>
          <w:noProof/>
        </w:rPr>
        <w:t>,</w:t>
      </w:r>
      <w:r w:rsidRPr="00B16830">
        <w:rPr>
          <w:noProof/>
        </w:rPr>
        <w:t xml:space="preserve"> 129-130.</w:t>
      </w:r>
    </w:p>
    <w:p w14:paraId="20E21BDB" w14:textId="77777777" w:rsidR="00B16830" w:rsidRPr="00B16830" w:rsidRDefault="00B16830" w:rsidP="00B16830">
      <w:pPr>
        <w:pStyle w:val="EndNoteBibliography"/>
        <w:spacing w:after="0"/>
        <w:ind w:left="720" w:hanging="720"/>
        <w:rPr>
          <w:noProof/>
        </w:rPr>
      </w:pPr>
      <w:r w:rsidRPr="00B16830">
        <w:rPr>
          <w:noProof/>
        </w:rPr>
        <w:t>LI, M., XU, S., MAZILU, D., TURKBEY, B. &amp; WOOD, B. J. Smartglasses/smartphone needle guidance AR system for transperineal prostate procedures.  SPIE Medical Imaging, March 2019. SPIE.</w:t>
      </w:r>
    </w:p>
    <w:p w14:paraId="4A85A142" w14:textId="77777777" w:rsidR="00B16830" w:rsidRPr="00B16830" w:rsidRDefault="00B16830" w:rsidP="00B16830">
      <w:pPr>
        <w:pStyle w:val="EndNoteBibliography"/>
        <w:spacing w:after="0"/>
        <w:ind w:left="720" w:hanging="720"/>
        <w:rPr>
          <w:noProof/>
        </w:rPr>
      </w:pPr>
      <w:r w:rsidRPr="00B16830">
        <w:rPr>
          <w:noProof/>
        </w:rPr>
        <w:t xml:space="preserve">LIU, H., AUVINET, E., GILES, J. &amp; RODRIGUEZ Y BAENA, F. 2018. Augmented Reality Based Navigation for Computer Assisted Hip Resurfacing: A Proof of Concept Study. </w:t>
      </w:r>
      <w:r w:rsidRPr="00B16830">
        <w:rPr>
          <w:i/>
          <w:noProof/>
        </w:rPr>
        <w:t>Annals of Biomedical Engineering,</w:t>
      </w:r>
      <w:r w:rsidRPr="00B16830">
        <w:rPr>
          <w:noProof/>
        </w:rPr>
        <w:t xml:space="preserve"> 46</w:t>
      </w:r>
      <w:r w:rsidRPr="00B16830">
        <w:rPr>
          <w:b/>
          <w:noProof/>
        </w:rPr>
        <w:t>,</w:t>
      </w:r>
      <w:r w:rsidRPr="00B16830">
        <w:rPr>
          <w:noProof/>
        </w:rPr>
        <w:t xml:space="preserve"> 1595-1605.</w:t>
      </w:r>
    </w:p>
    <w:p w14:paraId="043C6880" w14:textId="77777777" w:rsidR="00B16830" w:rsidRPr="00B16830" w:rsidRDefault="00B16830" w:rsidP="00B16830">
      <w:pPr>
        <w:pStyle w:val="EndNoteBibliography"/>
        <w:spacing w:after="0"/>
        <w:ind w:left="720" w:hanging="720"/>
        <w:rPr>
          <w:noProof/>
        </w:rPr>
      </w:pPr>
      <w:r w:rsidRPr="00B16830">
        <w:rPr>
          <w:noProof/>
        </w:rPr>
        <w:t xml:space="preserve">MEWES, A., HEINRICH, F., HENSEN, B., WACKER, F., LAWONN, K., &amp; HANSEN, C. 2018. Concepts for augmented reality visualisation to support needle guidance inside the MRI. </w:t>
      </w:r>
      <w:r w:rsidRPr="00B16830">
        <w:rPr>
          <w:i/>
          <w:noProof/>
        </w:rPr>
        <w:t>Healthcare Technology Letters,</w:t>
      </w:r>
      <w:r w:rsidRPr="00B16830">
        <w:rPr>
          <w:noProof/>
        </w:rPr>
        <w:t xml:space="preserve"> 5</w:t>
      </w:r>
      <w:r w:rsidRPr="00B16830">
        <w:rPr>
          <w:b/>
          <w:noProof/>
        </w:rPr>
        <w:t>,</w:t>
      </w:r>
      <w:r w:rsidRPr="00B16830">
        <w:rPr>
          <w:noProof/>
        </w:rPr>
        <w:t xml:space="preserve"> 172-176.</w:t>
      </w:r>
    </w:p>
    <w:p w14:paraId="1DCCC9B2" w14:textId="77777777" w:rsidR="00B16830" w:rsidRPr="00B16830" w:rsidRDefault="00B16830" w:rsidP="00B16830">
      <w:pPr>
        <w:pStyle w:val="EndNoteBibliography"/>
        <w:spacing w:after="0"/>
        <w:ind w:left="720" w:hanging="720"/>
        <w:rPr>
          <w:noProof/>
        </w:rPr>
      </w:pPr>
      <w:r w:rsidRPr="00B16830">
        <w:rPr>
          <w:noProof/>
        </w:rPr>
        <w:t xml:space="preserve">PRANGE, A., BARZ, M. &amp; SONNTAG, D. 2018. Medical 3D Images in Multimodal Virtual Reality. </w:t>
      </w:r>
      <w:r w:rsidRPr="00B16830">
        <w:rPr>
          <w:i/>
          <w:noProof/>
        </w:rPr>
        <w:t>Companion of the 23rd International Conference on Intelligent User Interfaces (Iui'18)</w:t>
      </w:r>
      <w:r w:rsidRPr="00B16830">
        <w:rPr>
          <w:noProof/>
        </w:rPr>
        <w:t>.</w:t>
      </w:r>
    </w:p>
    <w:p w14:paraId="068E40C3" w14:textId="77777777" w:rsidR="00B16830" w:rsidRPr="00B16830" w:rsidRDefault="00B16830" w:rsidP="00B16830">
      <w:pPr>
        <w:pStyle w:val="EndNoteBibliography"/>
        <w:spacing w:after="0"/>
        <w:ind w:left="720" w:hanging="720"/>
        <w:rPr>
          <w:noProof/>
        </w:rPr>
      </w:pPr>
      <w:r w:rsidRPr="00B16830">
        <w:rPr>
          <w:noProof/>
        </w:rPr>
        <w:t xml:space="preserve">PRATT, P., IVES, M., LAWTON, G., SIMMONS, J., RADEV, N., SPYROPOULOU, L. &amp; AMIRAS, D. 2018. Through the HoloLens looking glass: augmented </w:t>
      </w:r>
      <w:r w:rsidRPr="00B16830">
        <w:rPr>
          <w:noProof/>
        </w:rPr>
        <w:lastRenderedPageBreak/>
        <w:t xml:space="preserve">reality for extremity reconstruction surgery using 3D vascular models with perforating vessels. </w:t>
      </w:r>
      <w:r w:rsidRPr="00B16830">
        <w:rPr>
          <w:i/>
          <w:noProof/>
        </w:rPr>
        <w:t>Eur Radiol Exp,</w:t>
      </w:r>
      <w:r w:rsidRPr="00B16830">
        <w:rPr>
          <w:noProof/>
        </w:rPr>
        <w:t xml:space="preserve"> 2</w:t>
      </w:r>
      <w:r w:rsidRPr="00B16830">
        <w:rPr>
          <w:b/>
          <w:noProof/>
        </w:rPr>
        <w:t>,</w:t>
      </w:r>
      <w:r w:rsidRPr="00B16830">
        <w:rPr>
          <w:noProof/>
        </w:rPr>
        <w:t xml:space="preserve"> 2.</w:t>
      </w:r>
    </w:p>
    <w:p w14:paraId="4BD7097B" w14:textId="77777777" w:rsidR="00B16830" w:rsidRPr="00B16830" w:rsidRDefault="00B16830" w:rsidP="00B16830">
      <w:pPr>
        <w:pStyle w:val="EndNoteBibliography"/>
        <w:spacing w:after="0"/>
        <w:ind w:left="720" w:hanging="720"/>
        <w:rPr>
          <w:noProof/>
        </w:rPr>
      </w:pPr>
      <w:r w:rsidRPr="00B16830">
        <w:rPr>
          <w:noProof/>
        </w:rPr>
        <w:t xml:space="preserve">SOUSA, M., MENDES, D., PAULO, S., MATELA, N., JORGE, J. &amp; LOPES, D. S. 2017. VRRRRoom: Virtual Reality for Radiologists in the Reading Room. </w:t>
      </w:r>
      <w:r w:rsidRPr="00B16830">
        <w:rPr>
          <w:i/>
          <w:noProof/>
        </w:rPr>
        <w:t>Proceedings of the 2017 Acm Sigchi Conference on Human Factors in Computing Systems (Chi'17)</w:t>
      </w:r>
      <w:r w:rsidRPr="00B16830">
        <w:rPr>
          <w:b/>
          <w:noProof/>
        </w:rPr>
        <w:t>,</w:t>
      </w:r>
      <w:r w:rsidRPr="00B16830">
        <w:rPr>
          <w:noProof/>
        </w:rPr>
        <w:t xml:space="preserve"> 4057-4062.</w:t>
      </w:r>
    </w:p>
    <w:p w14:paraId="1FCB724B" w14:textId="77777777" w:rsidR="00B16830" w:rsidRPr="00B16830" w:rsidRDefault="00B16830" w:rsidP="00B16830">
      <w:pPr>
        <w:pStyle w:val="EndNoteBibliography"/>
        <w:spacing w:after="0"/>
        <w:ind w:left="720" w:hanging="720"/>
        <w:rPr>
          <w:noProof/>
        </w:rPr>
      </w:pPr>
      <w:r w:rsidRPr="00B16830">
        <w:rPr>
          <w:noProof/>
        </w:rPr>
        <w:t xml:space="preserve">SUTHERLAND, I. E. 1968. A head-mounted three dimensional display. </w:t>
      </w:r>
      <w:r w:rsidRPr="00B16830">
        <w:rPr>
          <w:i/>
          <w:noProof/>
        </w:rPr>
        <w:t>Proceedings of AFIPS 68</w:t>
      </w:r>
      <w:r w:rsidRPr="00B16830">
        <w:rPr>
          <w:b/>
          <w:noProof/>
        </w:rPr>
        <w:t>,</w:t>
      </w:r>
      <w:r w:rsidRPr="00B16830">
        <w:rPr>
          <w:noProof/>
        </w:rPr>
        <w:t xml:space="preserve"> 757-764.</w:t>
      </w:r>
    </w:p>
    <w:p w14:paraId="1AF0BB5E" w14:textId="77777777" w:rsidR="00B16830" w:rsidRPr="00B16830" w:rsidRDefault="00B16830" w:rsidP="00B16830">
      <w:pPr>
        <w:pStyle w:val="EndNoteBibliography"/>
        <w:spacing w:after="0"/>
        <w:ind w:left="720" w:hanging="720"/>
        <w:rPr>
          <w:noProof/>
        </w:rPr>
      </w:pPr>
      <w:r w:rsidRPr="00B16830">
        <w:rPr>
          <w:noProof/>
        </w:rPr>
        <w:t xml:space="preserve">WHITMIRE, E. A. B., HRVOJE AND HOLZ, CHRISTIAN AND OFEK, EYAL AND SINCLAIR, MIKE 2018. Haptic Revolver: Touch, Shear, Texture, and Shape Rendering on a Reconfigurable Virtual Reality Controller. </w:t>
      </w:r>
      <w:r w:rsidRPr="00B16830">
        <w:rPr>
          <w:i/>
          <w:noProof/>
        </w:rPr>
        <w:t>Proceedings of the 2018 CHI Conference on Human Factors in Computing Systems,</w:t>
      </w:r>
      <w:r w:rsidRPr="00B16830">
        <w:rPr>
          <w:noProof/>
        </w:rPr>
        <w:t xml:space="preserve"> 86.</w:t>
      </w:r>
    </w:p>
    <w:p w14:paraId="53E65CA1" w14:textId="77777777" w:rsidR="00B16830" w:rsidRPr="00B16830" w:rsidRDefault="00B16830" w:rsidP="00B16830">
      <w:pPr>
        <w:pStyle w:val="EndNoteBibliography"/>
        <w:ind w:left="720" w:hanging="720"/>
        <w:rPr>
          <w:noProof/>
        </w:rPr>
      </w:pPr>
      <w:r w:rsidRPr="00B16830">
        <w:rPr>
          <w:noProof/>
        </w:rPr>
        <w:t xml:space="preserve">YIN, M. S., HADDAWY, P., SUEBNUKARN, S. &amp; RHIENMORA, P. 2018. Automated outcome scoring in a virtual reality simulator for endodontic surgery. </w:t>
      </w:r>
      <w:r w:rsidRPr="00B16830">
        <w:rPr>
          <w:i/>
          <w:noProof/>
        </w:rPr>
        <w:t>Computer Methods and Programs in Biomedicine,</w:t>
      </w:r>
      <w:r w:rsidRPr="00B16830">
        <w:rPr>
          <w:noProof/>
        </w:rPr>
        <w:t xml:space="preserve"> 153</w:t>
      </w:r>
      <w:r w:rsidRPr="00B16830">
        <w:rPr>
          <w:b/>
          <w:noProof/>
        </w:rPr>
        <w:t>,</w:t>
      </w:r>
      <w:r w:rsidRPr="00B16830">
        <w:rPr>
          <w:noProof/>
        </w:rPr>
        <w:t xml:space="preserve"> 53-59.</w:t>
      </w:r>
    </w:p>
    <w:p w14:paraId="0AADEACE" w14:textId="64A28E94" w:rsidR="000D6ECA" w:rsidRDefault="007E72B9" w:rsidP="00CC12BB">
      <w:pPr>
        <w:jc w:val="both"/>
      </w:pPr>
      <w:r>
        <w:fldChar w:fldCharType="end"/>
      </w:r>
    </w:p>
    <w:sectPr w:rsidR="000D6ECA" w:rsidSect="00E32540">
      <w:headerReference w:type="default" r:id="rId36"/>
      <w:footerReference w:type="default" r:id="rId37"/>
      <w:pgSz w:w="12240" w:h="15840"/>
      <w:pgMar w:top="2948" w:right="2665" w:bottom="3232" w:left="26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24D4DC" w14:textId="77777777" w:rsidR="00D0354F" w:rsidRDefault="00D0354F" w:rsidP="002E74B7">
      <w:r>
        <w:separator/>
      </w:r>
    </w:p>
  </w:endnote>
  <w:endnote w:type="continuationSeparator" w:id="0">
    <w:p w14:paraId="16F2C3A0" w14:textId="77777777" w:rsidR="00D0354F" w:rsidRDefault="00D0354F" w:rsidP="002E74B7">
      <w:r>
        <w:continuationSeparator/>
      </w:r>
    </w:p>
  </w:endnote>
  <w:endnote w:type="continuationNotice" w:id="1">
    <w:p w14:paraId="273ABCA6" w14:textId="77777777" w:rsidR="00D0354F" w:rsidRDefault="00D035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322"/>
      <w:gridCol w:w="2322"/>
      <w:gridCol w:w="2322"/>
    </w:tblGrid>
    <w:tr w:rsidR="008A6CFD" w14:paraId="76D0A343" w14:textId="77777777" w:rsidTr="2A66CC25">
      <w:tc>
        <w:tcPr>
          <w:tcW w:w="2322" w:type="dxa"/>
        </w:tcPr>
        <w:p w14:paraId="3AA16298" w14:textId="379EECF8" w:rsidR="008A6CFD" w:rsidRDefault="008A6CFD" w:rsidP="3E1CD22F">
          <w:pPr>
            <w:pStyle w:val="Header"/>
            <w:ind w:left="-115"/>
          </w:pPr>
        </w:p>
      </w:tc>
      <w:tc>
        <w:tcPr>
          <w:tcW w:w="2322" w:type="dxa"/>
        </w:tcPr>
        <w:p w14:paraId="70286D18" w14:textId="39D94D0B" w:rsidR="008A6CFD" w:rsidRDefault="008A6CFD" w:rsidP="3E1CD22F">
          <w:pPr>
            <w:pStyle w:val="Header"/>
            <w:jc w:val="center"/>
          </w:pPr>
        </w:p>
      </w:tc>
      <w:tc>
        <w:tcPr>
          <w:tcW w:w="2322" w:type="dxa"/>
        </w:tcPr>
        <w:p w14:paraId="3E894760" w14:textId="67A66EDC" w:rsidR="008A6CFD" w:rsidRDefault="008A6CFD" w:rsidP="3E1CD22F">
          <w:pPr>
            <w:pStyle w:val="Header"/>
            <w:ind w:right="-115"/>
            <w:jc w:val="right"/>
          </w:pPr>
        </w:p>
      </w:tc>
    </w:tr>
  </w:tbl>
  <w:p w14:paraId="1F205373" w14:textId="38B5D4CD" w:rsidR="008A6CFD" w:rsidRDefault="008A6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EB8D47" w14:textId="77777777" w:rsidR="00D0354F" w:rsidRDefault="00D0354F" w:rsidP="002E74B7">
      <w:r>
        <w:separator/>
      </w:r>
    </w:p>
  </w:footnote>
  <w:footnote w:type="continuationSeparator" w:id="0">
    <w:p w14:paraId="6D543EDB" w14:textId="77777777" w:rsidR="00D0354F" w:rsidRDefault="00D0354F" w:rsidP="002E74B7">
      <w:r>
        <w:continuationSeparator/>
      </w:r>
    </w:p>
  </w:footnote>
  <w:footnote w:type="continuationNotice" w:id="1">
    <w:p w14:paraId="0EE5B1E0" w14:textId="77777777" w:rsidR="00D0354F" w:rsidRDefault="00D0354F"/>
  </w:footnote>
  <w:footnote w:id="2">
    <w:p w14:paraId="1970C81A" w14:textId="2FEBDF17" w:rsidR="008A6CFD" w:rsidRPr="00396D58" w:rsidRDefault="008A6CFD">
      <w:pPr>
        <w:pStyle w:val="FootnoteText"/>
        <w:rPr>
          <w:lang w:val="en-AU"/>
        </w:rPr>
      </w:pPr>
      <w:r>
        <w:rPr>
          <w:rStyle w:val="FootnoteReference"/>
        </w:rPr>
        <w:footnoteRef/>
      </w:r>
      <w:r>
        <w:t xml:space="preserve"> </w:t>
      </w:r>
      <w:r w:rsidRPr="0046694B">
        <w:t>https://haptx.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322"/>
      <w:gridCol w:w="2322"/>
      <w:gridCol w:w="2322"/>
    </w:tblGrid>
    <w:tr w:rsidR="008A6CFD" w14:paraId="33263CA2" w14:textId="77777777" w:rsidTr="2A66CC25">
      <w:tc>
        <w:tcPr>
          <w:tcW w:w="2322" w:type="dxa"/>
        </w:tcPr>
        <w:p w14:paraId="3ACF9D6E" w14:textId="0546DA1A" w:rsidR="008A6CFD" w:rsidRDefault="008A6CFD" w:rsidP="3E1CD22F">
          <w:pPr>
            <w:pStyle w:val="Header"/>
            <w:ind w:left="-115"/>
          </w:pPr>
        </w:p>
      </w:tc>
      <w:tc>
        <w:tcPr>
          <w:tcW w:w="2322" w:type="dxa"/>
        </w:tcPr>
        <w:p w14:paraId="2749021B" w14:textId="01696413" w:rsidR="008A6CFD" w:rsidRDefault="008A6CFD" w:rsidP="3E1CD22F">
          <w:pPr>
            <w:pStyle w:val="Header"/>
            <w:jc w:val="center"/>
          </w:pPr>
        </w:p>
      </w:tc>
      <w:tc>
        <w:tcPr>
          <w:tcW w:w="2322" w:type="dxa"/>
        </w:tcPr>
        <w:p w14:paraId="7489D03C" w14:textId="293B496C" w:rsidR="008A6CFD" w:rsidRDefault="008A6CFD" w:rsidP="3E1CD22F">
          <w:pPr>
            <w:pStyle w:val="Header"/>
            <w:ind w:right="-115"/>
            <w:jc w:val="right"/>
          </w:pPr>
        </w:p>
      </w:tc>
    </w:tr>
  </w:tbl>
  <w:p w14:paraId="05101D81" w14:textId="38DDD8C1" w:rsidR="00086C9F" w:rsidRPr="00086C9F" w:rsidRDefault="00A76D19" w:rsidP="00086C9F">
    <w:pPr>
      <w:pStyle w:val="Header"/>
      <w:rPr>
        <w:sz w:val="20"/>
        <w:szCs w:val="20"/>
        <w:lang w:val="en-AU"/>
      </w:rPr>
    </w:pPr>
    <w:r w:rsidRPr="00A76D19">
      <w:rPr>
        <w:sz w:val="20"/>
        <w:szCs w:val="20"/>
      </w:rPr>
      <w:t>This is a preprint of the following chapter: Ross T. Smith, Thomas J. Clarke, Wolfgang Mayer, Andrew Cunningh</w:t>
    </w:r>
    <w:r w:rsidR="00086C9F">
      <w:rPr>
        <w:sz w:val="20"/>
        <w:szCs w:val="20"/>
      </w:rPr>
      <w:t>am</w:t>
    </w:r>
    <w:r w:rsidRPr="00A76D19">
      <w:rPr>
        <w:sz w:val="20"/>
        <w:szCs w:val="20"/>
      </w:rPr>
      <w:t xml:space="preserve">, Brandon Matthews, Joanne E. Zucco, Mixed and Virtual Reality Interaction and Presentation Techniques for Medical Visualizations, published in </w:t>
    </w:r>
    <w:r w:rsidR="00086C9F" w:rsidRPr="00086C9F">
      <w:rPr>
        <w:sz w:val="20"/>
        <w:szCs w:val="20"/>
      </w:rPr>
      <w:t>Biomedical Visualisation</w:t>
    </w:r>
    <w:r w:rsidR="00086C9F">
      <w:rPr>
        <w:sz w:val="20"/>
        <w:szCs w:val="20"/>
      </w:rPr>
      <w:t xml:space="preserve"> Volume 8</w:t>
    </w:r>
    <w:r w:rsidRPr="00A76D19">
      <w:rPr>
        <w:sz w:val="20"/>
        <w:szCs w:val="20"/>
      </w:rPr>
      <w:t xml:space="preserve">, edited by </w:t>
    </w:r>
    <w:r w:rsidR="00086C9F">
      <w:rPr>
        <w:sz w:val="20"/>
        <w:szCs w:val="20"/>
      </w:rPr>
      <w:t>Paul M. Rea</w:t>
    </w:r>
    <w:r w:rsidRPr="00A76D19">
      <w:rPr>
        <w:sz w:val="20"/>
        <w:szCs w:val="20"/>
      </w:rPr>
      <w:t xml:space="preserve">, 2024, Springer Nature Switzerland reproduced with permission of Springer Nature Switzerland The final authenticated version is available online at: </w:t>
    </w:r>
    <w:hyperlink r:id="rId1" w:tgtFrame="_blank" w:history="1">
      <w:r w:rsidR="00086C9F" w:rsidRPr="00086C9F">
        <w:rPr>
          <w:rStyle w:val="Hyperlink"/>
          <w:sz w:val="20"/>
          <w:szCs w:val="20"/>
          <w:lang w:val="en-AU"/>
        </w:rPr>
        <w:t>10.1007/978-3-030-47483-6_7</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423507"/>
    <w:multiLevelType w:val="hybridMultilevel"/>
    <w:tmpl w:val="F31033A0"/>
    <w:lvl w:ilvl="0" w:tplc="B2B09CB2">
      <w:start w:val="5"/>
      <w:numFmt w:val="bullet"/>
      <w:lvlText w:val="-"/>
      <w:lvlJc w:val="left"/>
      <w:pPr>
        <w:ind w:left="720" w:hanging="360"/>
      </w:pPr>
      <w:rPr>
        <w:rFonts w:ascii="Times" w:eastAsiaTheme="minorHAnsi" w:hAnsi="Time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F01055"/>
    <w:multiLevelType w:val="multilevel"/>
    <w:tmpl w:val="9B06C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28733445">
    <w:abstractNumId w:val="0"/>
  </w:num>
  <w:num w:numId="2" w16cid:durableId="20772361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defaultTabStop w:val="720"/>
  <w:drawingGridHorizontalSpacing w:val="10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w9s5ps3vzf9zeezr5pz009w2dv05srrz22&quot;&gt;My EndNote Library&lt;record-ids&gt;&lt;item&gt;2&lt;/item&gt;&lt;item&gt;3&lt;/item&gt;&lt;item&gt;5&lt;/item&gt;&lt;item&gt;29&lt;/item&gt;&lt;item&gt;30&lt;/item&gt;&lt;item&gt;32&lt;/item&gt;&lt;item&gt;33&lt;/item&gt;&lt;item&gt;34&lt;/item&gt;&lt;item&gt;37&lt;/item&gt;&lt;item&gt;40&lt;/item&gt;&lt;item&gt;43&lt;/item&gt;&lt;item&gt;45&lt;/item&gt;&lt;item&gt;46&lt;/item&gt;&lt;item&gt;47&lt;/item&gt;&lt;item&gt;48&lt;/item&gt;&lt;item&gt;49&lt;/item&gt;&lt;item&gt;50&lt;/item&gt;&lt;item&gt;51&lt;/item&gt;&lt;item&gt;52&lt;/item&gt;&lt;item&gt;53&lt;/item&gt;&lt;item&gt;56&lt;/item&gt;&lt;item&gt;57&lt;/item&gt;&lt;item&gt;58&lt;/item&gt;&lt;item&gt;59&lt;/item&gt;&lt;item&gt;61&lt;/item&gt;&lt;item&gt;62&lt;/item&gt;&lt;item&gt;63&lt;/item&gt;&lt;item&gt;64&lt;/item&gt;&lt;item&gt;65&lt;/item&gt;&lt;/record-ids&gt;&lt;/item&gt;&lt;/Libraries&gt;"/>
  </w:docVars>
  <w:rsids>
    <w:rsidRoot w:val="4EEA0F98"/>
    <w:rsid w:val="00002FC2"/>
    <w:rsid w:val="000066A9"/>
    <w:rsid w:val="000102CD"/>
    <w:rsid w:val="000114A0"/>
    <w:rsid w:val="00012325"/>
    <w:rsid w:val="00012CDE"/>
    <w:rsid w:val="00015B02"/>
    <w:rsid w:val="000160EB"/>
    <w:rsid w:val="0001633B"/>
    <w:rsid w:val="000163A4"/>
    <w:rsid w:val="000178C8"/>
    <w:rsid w:val="00017C91"/>
    <w:rsid w:val="00017F92"/>
    <w:rsid w:val="00020322"/>
    <w:rsid w:val="00024584"/>
    <w:rsid w:val="000248D1"/>
    <w:rsid w:val="00027674"/>
    <w:rsid w:val="000300C7"/>
    <w:rsid w:val="00031A8A"/>
    <w:rsid w:val="00032C11"/>
    <w:rsid w:val="00033077"/>
    <w:rsid w:val="000336EB"/>
    <w:rsid w:val="00033A25"/>
    <w:rsid w:val="00033BBC"/>
    <w:rsid w:val="00035352"/>
    <w:rsid w:val="0003589C"/>
    <w:rsid w:val="00036ACA"/>
    <w:rsid w:val="00041810"/>
    <w:rsid w:val="00041A03"/>
    <w:rsid w:val="0004288D"/>
    <w:rsid w:val="00044663"/>
    <w:rsid w:val="00052459"/>
    <w:rsid w:val="00053DA5"/>
    <w:rsid w:val="00054F70"/>
    <w:rsid w:val="0005747E"/>
    <w:rsid w:val="000579E6"/>
    <w:rsid w:val="00057AD1"/>
    <w:rsid w:val="0006002E"/>
    <w:rsid w:val="00061B49"/>
    <w:rsid w:val="00064DE1"/>
    <w:rsid w:val="00066146"/>
    <w:rsid w:val="00066825"/>
    <w:rsid w:val="00067349"/>
    <w:rsid w:val="00075820"/>
    <w:rsid w:val="00075D53"/>
    <w:rsid w:val="00077C07"/>
    <w:rsid w:val="000802BA"/>
    <w:rsid w:val="00082680"/>
    <w:rsid w:val="00083AF3"/>
    <w:rsid w:val="000846C6"/>
    <w:rsid w:val="00084E38"/>
    <w:rsid w:val="000863DD"/>
    <w:rsid w:val="00086C9F"/>
    <w:rsid w:val="00096722"/>
    <w:rsid w:val="0009698C"/>
    <w:rsid w:val="00097165"/>
    <w:rsid w:val="000A0642"/>
    <w:rsid w:val="000A7013"/>
    <w:rsid w:val="000A7F4F"/>
    <w:rsid w:val="000B79FB"/>
    <w:rsid w:val="000C1504"/>
    <w:rsid w:val="000C184B"/>
    <w:rsid w:val="000C45E5"/>
    <w:rsid w:val="000D0DC6"/>
    <w:rsid w:val="000D4098"/>
    <w:rsid w:val="000D4A05"/>
    <w:rsid w:val="000D6ECA"/>
    <w:rsid w:val="000E1E90"/>
    <w:rsid w:val="000E2E39"/>
    <w:rsid w:val="000E7030"/>
    <w:rsid w:val="000E7788"/>
    <w:rsid w:val="000F0A06"/>
    <w:rsid w:val="000F132E"/>
    <w:rsid w:val="000F1761"/>
    <w:rsid w:val="000F2758"/>
    <w:rsid w:val="000F2C8C"/>
    <w:rsid w:val="000F335E"/>
    <w:rsid w:val="000F34AD"/>
    <w:rsid w:val="000F4088"/>
    <w:rsid w:val="000F4A58"/>
    <w:rsid w:val="000F7A2D"/>
    <w:rsid w:val="000F7F7D"/>
    <w:rsid w:val="00103342"/>
    <w:rsid w:val="00105532"/>
    <w:rsid w:val="001058F2"/>
    <w:rsid w:val="00110F71"/>
    <w:rsid w:val="0011123B"/>
    <w:rsid w:val="00111BBA"/>
    <w:rsid w:val="001139D7"/>
    <w:rsid w:val="0011569C"/>
    <w:rsid w:val="00121246"/>
    <w:rsid w:val="001213AF"/>
    <w:rsid w:val="0012191C"/>
    <w:rsid w:val="0012331B"/>
    <w:rsid w:val="001241C1"/>
    <w:rsid w:val="00125DE2"/>
    <w:rsid w:val="001334A3"/>
    <w:rsid w:val="00140A53"/>
    <w:rsid w:val="00144383"/>
    <w:rsid w:val="00147173"/>
    <w:rsid w:val="00147B77"/>
    <w:rsid w:val="00153505"/>
    <w:rsid w:val="00155E5B"/>
    <w:rsid w:val="00156C10"/>
    <w:rsid w:val="00161534"/>
    <w:rsid w:val="001622A1"/>
    <w:rsid w:val="00162C2A"/>
    <w:rsid w:val="00163724"/>
    <w:rsid w:val="00164C40"/>
    <w:rsid w:val="00165F9F"/>
    <w:rsid w:val="00170B76"/>
    <w:rsid w:val="0017141F"/>
    <w:rsid w:val="00173271"/>
    <w:rsid w:val="00174286"/>
    <w:rsid w:val="00174E64"/>
    <w:rsid w:val="00181243"/>
    <w:rsid w:val="001853A7"/>
    <w:rsid w:val="00186138"/>
    <w:rsid w:val="00187EF2"/>
    <w:rsid w:val="00193257"/>
    <w:rsid w:val="00197158"/>
    <w:rsid w:val="001A101E"/>
    <w:rsid w:val="001A1741"/>
    <w:rsid w:val="001A1D9E"/>
    <w:rsid w:val="001B1B45"/>
    <w:rsid w:val="001B21B6"/>
    <w:rsid w:val="001B2699"/>
    <w:rsid w:val="001B3A0E"/>
    <w:rsid w:val="001B4B35"/>
    <w:rsid w:val="001B5827"/>
    <w:rsid w:val="001B6CF8"/>
    <w:rsid w:val="001B7A33"/>
    <w:rsid w:val="001C004A"/>
    <w:rsid w:val="001C0570"/>
    <w:rsid w:val="001C0B86"/>
    <w:rsid w:val="001C20BF"/>
    <w:rsid w:val="001C2510"/>
    <w:rsid w:val="001C323A"/>
    <w:rsid w:val="001C4DF7"/>
    <w:rsid w:val="001C68BC"/>
    <w:rsid w:val="001D0F30"/>
    <w:rsid w:val="001D3840"/>
    <w:rsid w:val="001D560F"/>
    <w:rsid w:val="001E164A"/>
    <w:rsid w:val="001E4B23"/>
    <w:rsid w:val="001E4C88"/>
    <w:rsid w:val="001E7251"/>
    <w:rsid w:val="001E7A35"/>
    <w:rsid w:val="001E7F0D"/>
    <w:rsid w:val="001F34D8"/>
    <w:rsid w:val="001F4136"/>
    <w:rsid w:val="001F4FD7"/>
    <w:rsid w:val="001F5940"/>
    <w:rsid w:val="001F660E"/>
    <w:rsid w:val="001F7FE2"/>
    <w:rsid w:val="00200FED"/>
    <w:rsid w:val="00201D89"/>
    <w:rsid w:val="00204B01"/>
    <w:rsid w:val="00205E20"/>
    <w:rsid w:val="00206EDD"/>
    <w:rsid w:val="00207162"/>
    <w:rsid w:val="002125AF"/>
    <w:rsid w:val="00213954"/>
    <w:rsid w:val="00214E34"/>
    <w:rsid w:val="00217278"/>
    <w:rsid w:val="002206B2"/>
    <w:rsid w:val="00222972"/>
    <w:rsid w:val="00223A9B"/>
    <w:rsid w:val="0023067B"/>
    <w:rsid w:val="002315D4"/>
    <w:rsid w:val="0023167F"/>
    <w:rsid w:val="002317FE"/>
    <w:rsid w:val="002334FF"/>
    <w:rsid w:val="0023584E"/>
    <w:rsid w:val="00235892"/>
    <w:rsid w:val="002363AD"/>
    <w:rsid w:val="00236A30"/>
    <w:rsid w:val="00237442"/>
    <w:rsid w:val="00241127"/>
    <w:rsid w:val="002412D3"/>
    <w:rsid w:val="00242608"/>
    <w:rsid w:val="00244341"/>
    <w:rsid w:val="00245975"/>
    <w:rsid w:val="002464F5"/>
    <w:rsid w:val="00250ACC"/>
    <w:rsid w:val="00250F7F"/>
    <w:rsid w:val="002513CA"/>
    <w:rsid w:val="00253F7E"/>
    <w:rsid w:val="00257747"/>
    <w:rsid w:val="00257BF8"/>
    <w:rsid w:val="00260B39"/>
    <w:rsid w:val="00260E7E"/>
    <w:rsid w:val="002616AC"/>
    <w:rsid w:val="002633B4"/>
    <w:rsid w:val="0027039C"/>
    <w:rsid w:val="002705AC"/>
    <w:rsid w:val="00270715"/>
    <w:rsid w:val="00270FBB"/>
    <w:rsid w:val="0027206A"/>
    <w:rsid w:val="00272CDE"/>
    <w:rsid w:val="0027383F"/>
    <w:rsid w:val="00274759"/>
    <w:rsid w:val="0027726F"/>
    <w:rsid w:val="00280A91"/>
    <w:rsid w:val="00282573"/>
    <w:rsid w:val="00283258"/>
    <w:rsid w:val="002838B4"/>
    <w:rsid w:val="002877F7"/>
    <w:rsid w:val="00287DD8"/>
    <w:rsid w:val="002901D9"/>
    <w:rsid w:val="0029125F"/>
    <w:rsid w:val="00294341"/>
    <w:rsid w:val="002955C7"/>
    <w:rsid w:val="00297641"/>
    <w:rsid w:val="002979A4"/>
    <w:rsid w:val="00297E50"/>
    <w:rsid w:val="002A0C7D"/>
    <w:rsid w:val="002A2EC9"/>
    <w:rsid w:val="002A2EDD"/>
    <w:rsid w:val="002A46BB"/>
    <w:rsid w:val="002A4E42"/>
    <w:rsid w:val="002A657B"/>
    <w:rsid w:val="002A6B28"/>
    <w:rsid w:val="002B227C"/>
    <w:rsid w:val="002C42BF"/>
    <w:rsid w:val="002C61E3"/>
    <w:rsid w:val="002C6602"/>
    <w:rsid w:val="002C7709"/>
    <w:rsid w:val="002C7995"/>
    <w:rsid w:val="002D0C87"/>
    <w:rsid w:val="002D19CE"/>
    <w:rsid w:val="002D2224"/>
    <w:rsid w:val="002D24B7"/>
    <w:rsid w:val="002E48F7"/>
    <w:rsid w:val="002E69FC"/>
    <w:rsid w:val="002E6A78"/>
    <w:rsid w:val="002E719F"/>
    <w:rsid w:val="002E74B7"/>
    <w:rsid w:val="002F437D"/>
    <w:rsid w:val="002F549F"/>
    <w:rsid w:val="002F7D91"/>
    <w:rsid w:val="00301803"/>
    <w:rsid w:val="0030393F"/>
    <w:rsid w:val="003042FB"/>
    <w:rsid w:val="003046F8"/>
    <w:rsid w:val="003052D6"/>
    <w:rsid w:val="00306DEE"/>
    <w:rsid w:val="00307B00"/>
    <w:rsid w:val="003102FE"/>
    <w:rsid w:val="003148E9"/>
    <w:rsid w:val="003152F1"/>
    <w:rsid w:val="00317584"/>
    <w:rsid w:val="0031759E"/>
    <w:rsid w:val="003178AF"/>
    <w:rsid w:val="00317D06"/>
    <w:rsid w:val="00320BCC"/>
    <w:rsid w:val="00323487"/>
    <w:rsid w:val="00323ACE"/>
    <w:rsid w:val="003248CC"/>
    <w:rsid w:val="00325D6A"/>
    <w:rsid w:val="003265C4"/>
    <w:rsid w:val="00333259"/>
    <w:rsid w:val="003356DE"/>
    <w:rsid w:val="003374F4"/>
    <w:rsid w:val="00337F64"/>
    <w:rsid w:val="003434CD"/>
    <w:rsid w:val="003447F2"/>
    <w:rsid w:val="00344DCE"/>
    <w:rsid w:val="0034793E"/>
    <w:rsid w:val="003505EC"/>
    <w:rsid w:val="00354B23"/>
    <w:rsid w:val="00355001"/>
    <w:rsid w:val="0035642F"/>
    <w:rsid w:val="003607C8"/>
    <w:rsid w:val="0036244D"/>
    <w:rsid w:val="00362512"/>
    <w:rsid w:val="00364B9D"/>
    <w:rsid w:val="00364F3A"/>
    <w:rsid w:val="00365A02"/>
    <w:rsid w:val="00365CC9"/>
    <w:rsid w:val="00365DC2"/>
    <w:rsid w:val="00366B50"/>
    <w:rsid w:val="00366D45"/>
    <w:rsid w:val="00371635"/>
    <w:rsid w:val="00371D52"/>
    <w:rsid w:val="00372286"/>
    <w:rsid w:val="00372551"/>
    <w:rsid w:val="00372DBD"/>
    <w:rsid w:val="00374229"/>
    <w:rsid w:val="0037439A"/>
    <w:rsid w:val="00374ED8"/>
    <w:rsid w:val="00380140"/>
    <w:rsid w:val="00383879"/>
    <w:rsid w:val="003869F6"/>
    <w:rsid w:val="00395A9E"/>
    <w:rsid w:val="00395FD9"/>
    <w:rsid w:val="003967AB"/>
    <w:rsid w:val="00396D58"/>
    <w:rsid w:val="003975C7"/>
    <w:rsid w:val="00397855"/>
    <w:rsid w:val="003A0C14"/>
    <w:rsid w:val="003A12FA"/>
    <w:rsid w:val="003A2A03"/>
    <w:rsid w:val="003A3CFE"/>
    <w:rsid w:val="003A4796"/>
    <w:rsid w:val="003A56D6"/>
    <w:rsid w:val="003A72A8"/>
    <w:rsid w:val="003B24B8"/>
    <w:rsid w:val="003B41A7"/>
    <w:rsid w:val="003B4BEA"/>
    <w:rsid w:val="003B56D9"/>
    <w:rsid w:val="003C099E"/>
    <w:rsid w:val="003C1A15"/>
    <w:rsid w:val="003C3208"/>
    <w:rsid w:val="003C370D"/>
    <w:rsid w:val="003D0528"/>
    <w:rsid w:val="003D2D79"/>
    <w:rsid w:val="003D3A38"/>
    <w:rsid w:val="003D7A44"/>
    <w:rsid w:val="003E06EB"/>
    <w:rsid w:val="003E178B"/>
    <w:rsid w:val="003E3A15"/>
    <w:rsid w:val="003E3D81"/>
    <w:rsid w:val="003E4A39"/>
    <w:rsid w:val="003E509B"/>
    <w:rsid w:val="003E75E1"/>
    <w:rsid w:val="003E7FFC"/>
    <w:rsid w:val="003F045F"/>
    <w:rsid w:val="003F1874"/>
    <w:rsid w:val="003F1C36"/>
    <w:rsid w:val="003F3416"/>
    <w:rsid w:val="003F3711"/>
    <w:rsid w:val="003F5212"/>
    <w:rsid w:val="003F5396"/>
    <w:rsid w:val="003F55CF"/>
    <w:rsid w:val="003F7839"/>
    <w:rsid w:val="004005B9"/>
    <w:rsid w:val="004025B7"/>
    <w:rsid w:val="00402FFE"/>
    <w:rsid w:val="0040369A"/>
    <w:rsid w:val="00403FAF"/>
    <w:rsid w:val="00406D78"/>
    <w:rsid w:val="00413C4D"/>
    <w:rsid w:val="00417243"/>
    <w:rsid w:val="00417E62"/>
    <w:rsid w:val="0042262F"/>
    <w:rsid w:val="00422F96"/>
    <w:rsid w:val="0042526A"/>
    <w:rsid w:val="0042539D"/>
    <w:rsid w:val="00426EFE"/>
    <w:rsid w:val="00427BDA"/>
    <w:rsid w:val="00431AAB"/>
    <w:rsid w:val="00432B62"/>
    <w:rsid w:val="00433DFF"/>
    <w:rsid w:val="00433E0E"/>
    <w:rsid w:val="00437DC1"/>
    <w:rsid w:val="00440411"/>
    <w:rsid w:val="00441FF0"/>
    <w:rsid w:val="004440E7"/>
    <w:rsid w:val="004443D0"/>
    <w:rsid w:val="00445024"/>
    <w:rsid w:val="00446B5F"/>
    <w:rsid w:val="00452AD0"/>
    <w:rsid w:val="00452EDB"/>
    <w:rsid w:val="00453C3A"/>
    <w:rsid w:val="00456C29"/>
    <w:rsid w:val="0046694B"/>
    <w:rsid w:val="00467B21"/>
    <w:rsid w:val="004704C4"/>
    <w:rsid w:val="004725C4"/>
    <w:rsid w:val="004726B0"/>
    <w:rsid w:val="00472CD4"/>
    <w:rsid w:val="004747FA"/>
    <w:rsid w:val="00480562"/>
    <w:rsid w:val="00483F1D"/>
    <w:rsid w:val="0048763D"/>
    <w:rsid w:val="004911E4"/>
    <w:rsid w:val="00492113"/>
    <w:rsid w:val="00493266"/>
    <w:rsid w:val="00494143"/>
    <w:rsid w:val="004958B9"/>
    <w:rsid w:val="00495C0A"/>
    <w:rsid w:val="00496645"/>
    <w:rsid w:val="00496D89"/>
    <w:rsid w:val="004A1138"/>
    <w:rsid w:val="004A16E7"/>
    <w:rsid w:val="004A271F"/>
    <w:rsid w:val="004A2CB6"/>
    <w:rsid w:val="004A35BE"/>
    <w:rsid w:val="004A4290"/>
    <w:rsid w:val="004A59F4"/>
    <w:rsid w:val="004A6356"/>
    <w:rsid w:val="004B6391"/>
    <w:rsid w:val="004B6B49"/>
    <w:rsid w:val="004C1697"/>
    <w:rsid w:val="004C1FBE"/>
    <w:rsid w:val="004C3497"/>
    <w:rsid w:val="004C3A92"/>
    <w:rsid w:val="004D03E0"/>
    <w:rsid w:val="004D05FA"/>
    <w:rsid w:val="004D12EB"/>
    <w:rsid w:val="004D33B1"/>
    <w:rsid w:val="004D4605"/>
    <w:rsid w:val="004D5B7F"/>
    <w:rsid w:val="004D7144"/>
    <w:rsid w:val="004E0895"/>
    <w:rsid w:val="004E682F"/>
    <w:rsid w:val="004F0052"/>
    <w:rsid w:val="004F2EC8"/>
    <w:rsid w:val="004F37B9"/>
    <w:rsid w:val="004F409B"/>
    <w:rsid w:val="004F45AB"/>
    <w:rsid w:val="004F4FC9"/>
    <w:rsid w:val="004F55E2"/>
    <w:rsid w:val="004F5D40"/>
    <w:rsid w:val="00501D72"/>
    <w:rsid w:val="0050200D"/>
    <w:rsid w:val="00504C8B"/>
    <w:rsid w:val="00506CBF"/>
    <w:rsid w:val="00507ED7"/>
    <w:rsid w:val="0051472F"/>
    <w:rsid w:val="00514B38"/>
    <w:rsid w:val="005165E7"/>
    <w:rsid w:val="00517089"/>
    <w:rsid w:val="005170D6"/>
    <w:rsid w:val="0052031B"/>
    <w:rsid w:val="00521A67"/>
    <w:rsid w:val="00522AC1"/>
    <w:rsid w:val="005234FC"/>
    <w:rsid w:val="0052414D"/>
    <w:rsid w:val="00524454"/>
    <w:rsid w:val="005258DD"/>
    <w:rsid w:val="0052720E"/>
    <w:rsid w:val="00530015"/>
    <w:rsid w:val="00530399"/>
    <w:rsid w:val="0053191F"/>
    <w:rsid w:val="00533820"/>
    <w:rsid w:val="005343A2"/>
    <w:rsid w:val="005344E9"/>
    <w:rsid w:val="00535238"/>
    <w:rsid w:val="005365F4"/>
    <w:rsid w:val="00540655"/>
    <w:rsid w:val="00540DFC"/>
    <w:rsid w:val="00542BB5"/>
    <w:rsid w:val="00543E67"/>
    <w:rsid w:val="00543F8F"/>
    <w:rsid w:val="005458E7"/>
    <w:rsid w:val="0054613E"/>
    <w:rsid w:val="00546186"/>
    <w:rsid w:val="00546944"/>
    <w:rsid w:val="005503BE"/>
    <w:rsid w:val="00553629"/>
    <w:rsid w:val="005538F6"/>
    <w:rsid w:val="00554807"/>
    <w:rsid w:val="00557458"/>
    <w:rsid w:val="00557E1C"/>
    <w:rsid w:val="00561411"/>
    <w:rsid w:val="00563685"/>
    <w:rsid w:val="00565FC5"/>
    <w:rsid w:val="0056653B"/>
    <w:rsid w:val="005671DE"/>
    <w:rsid w:val="00567C3B"/>
    <w:rsid w:val="00570850"/>
    <w:rsid w:val="0057412B"/>
    <w:rsid w:val="00575D92"/>
    <w:rsid w:val="00581A12"/>
    <w:rsid w:val="00581AC0"/>
    <w:rsid w:val="00581F9A"/>
    <w:rsid w:val="005821F6"/>
    <w:rsid w:val="00583B3A"/>
    <w:rsid w:val="00583C9A"/>
    <w:rsid w:val="00587BBA"/>
    <w:rsid w:val="00590FC9"/>
    <w:rsid w:val="0059432C"/>
    <w:rsid w:val="005954C6"/>
    <w:rsid w:val="00596384"/>
    <w:rsid w:val="00596C4A"/>
    <w:rsid w:val="005A11F7"/>
    <w:rsid w:val="005A13C8"/>
    <w:rsid w:val="005A1E35"/>
    <w:rsid w:val="005A1F8D"/>
    <w:rsid w:val="005A2EDE"/>
    <w:rsid w:val="005A3121"/>
    <w:rsid w:val="005A3EBB"/>
    <w:rsid w:val="005A47BC"/>
    <w:rsid w:val="005A6738"/>
    <w:rsid w:val="005B0CD2"/>
    <w:rsid w:val="005B5569"/>
    <w:rsid w:val="005B5EEB"/>
    <w:rsid w:val="005B67D9"/>
    <w:rsid w:val="005C08E1"/>
    <w:rsid w:val="005C1C9A"/>
    <w:rsid w:val="005C2875"/>
    <w:rsid w:val="005C2E53"/>
    <w:rsid w:val="005C4EFF"/>
    <w:rsid w:val="005C6251"/>
    <w:rsid w:val="005C7EF5"/>
    <w:rsid w:val="005D01C3"/>
    <w:rsid w:val="005D3009"/>
    <w:rsid w:val="005D490F"/>
    <w:rsid w:val="005D5AC3"/>
    <w:rsid w:val="005D6178"/>
    <w:rsid w:val="005D64E2"/>
    <w:rsid w:val="005D7B72"/>
    <w:rsid w:val="005E00AD"/>
    <w:rsid w:val="005E2137"/>
    <w:rsid w:val="005E2D5E"/>
    <w:rsid w:val="005E5AD9"/>
    <w:rsid w:val="005E6E48"/>
    <w:rsid w:val="005E6FB7"/>
    <w:rsid w:val="005F65A0"/>
    <w:rsid w:val="00600BA2"/>
    <w:rsid w:val="0060555E"/>
    <w:rsid w:val="00610FEF"/>
    <w:rsid w:val="0062197D"/>
    <w:rsid w:val="00621B24"/>
    <w:rsid w:val="006240EC"/>
    <w:rsid w:val="006252E3"/>
    <w:rsid w:val="00626D64"/>
    <w:rsid w:val="00626DF3"/>
    <w:rsid w:val="006278EE"/>
    <w:rsid w:val="00630099"/>
    <w:rsid w:val="006313BD"/>
    <w:rsid w:val="00631D46"/>
    <w:rsid w:val="006330B8"/>
    <w:rsid w:val="00637247"/>
    <w:rsid w:val="00640585"/>
    <w:rsid w:val="0064091D"/>
    <w:rsid w:val="006409E6"/>
    <w:rsid w:val="00641289"/>
    <w:rsid w:val="00642A48"/>
    <w:rsid w:val="00643969"/>
    <w:rsid w:val="006476B5"/>
    <w:rsid w:val="006479C3"/>
    <w:rsid w:val="00650260"/>
    <w:rsid w:val="0065285F"/>
    <w:rsid w:val="00653319"/>
    <w:rsid w:val="00656008"/>
    <w:rsid w:val="00661140"/>
    <w:rsid w:val="006623A9"/>
    <w:rsid w:val="006665B4"/>
    <w:rsid w:val="0066743E"/>
    <w:rsid w:val="00667BE0"/>
    <w:rsid w:val="00672DD2"/>
    <w:rsid w:val="006731BE"/>
    <w:rsid w:val="00673E8D"/>
    <w:rsid w:val="00674E1D"/>
    <w:rsid w:val="00675B4D"/>
    <w:rsid w:val="0067611C"/>
    <w:rsid w:val="00676A0F"/>
    <w:rsid w:val="00676DBC"/>
    <w:rsid w:val="00676F27"/>
    <w:rsid w:val="0068058E"/>
    <w:rsid w:val="00680CC7"/>
    <w:rsid w:val="006812E8"/>
    <w:rsid w:val="00683BFF"/>
    <w:rsid w:val="00686936"/>
    <w:rsid w:val="006876E3"/>
    <w:rsid w:val="00687816"/>
    <w:rsid w:val="00690DB1"/>
    <w:rsid w:val="006915EC"/>
    <w:rsid w:val="00691B7B"/>
    <w:rsid w:val="006921D8"/>
    <w:rsid w:val="00693D54"/>
    <w:rsid w:val="00693FBF"/>
    <w:rsid w:val="00694BC0"/>
    <w:rsid w:val="00695DF5"/>
    <w:rsid w:val="00696AF5"/>
    <w:rsid w:val="006A5A09"/>
    <w:rsid w:val="006A5D93"/>
    <w:rsid w:val="006A6853"/>
    <w:rsid w:val="006B0561"/>
    <w:rsid w:val="006B06E7"/>
    <w:rsid w:val="006B2343"/>
    <w:rsid w:val="006B2699"/>
    <w:rsid w:val="006B2AF4"/>
    <w:rsid w:val="006B5703"/>
    <w:rsid w:val="006B6EBE"/>
    <w:rsid w:val="006B72F2"/>
    <w:rsid w:val="006B7487"/>
    <w:rsid w:val="006C51EC"/>
    <w:rsid w:val="006D3611"/>
    <w:rsid w:val="006D3B67"/>
    <w:rsid w:val="006D3C70"/>
    <w:rsid w:val="006D44CD"/>
    <w:rsid w:val="006D48A4"/>
    <w:rsid w:val="006D57AC"/>
    <w:rsid w:val="006D5BC8"/>
    <w:rsid w:val="006D5DDE"/>
    <w:rsid w:val="006E0216"/>
    <w:rsid w:val="006E1AB9"/>
    <w:rsid w:val="006E2440"/>
    <w:rsid w:val="006E3003"/>
    <w:rsid w:val="006E3F56"/>
    <w:rsid w:val="006E602C"/>
    <w:rsid w:val="006E7AFE"/>
    <w:rsid w:val="006F4760"/>
    <w:rsid w:val="006F5019"/>
    <w:rsid w:val="006F6675"/>
    <w:rsid w:val="00700F05"/>
    <w:rsid w:val="007011D8"/>
    <w:rsid w:val="00701DFC"/>
    <w:rsid w:val="00702C77"/>
    <w:rsid w:val="00704D67"/>
    <w:rsid w:val="00707ED4"/>
    <w:rsid w:val="00712EBE"/>
    <w:rsid w:val="0071443C"/>
    <w:rsid w:val="00716D1F"/>
    <w:rsid w:val="00716FFF"/>
    <w:rsid w:val="007215F5"/>
    <w:rsid w:val="00721B87"/>
    <w:rsid w:val="007227F7"/>
    <w:rsid w:val="00724C0A"/>
    <w:rsid w:val="00724F09"/>
    <w:rsid w:val="007252F6"/>
    <w:rsid w:val="00731D97"/>
    <w:rsid w:val="0073446C"/>
    <w:rsid w:val="00734ABA"/>
    <w:rsid w:val="007368F9"/>
    <w:rsid w:val="007370A9"/>
    <w:rsid w:val="00737548"/>
    <w:rsid w:val="00744714"/>
    <w:rsid w:val="007468C0"/>
    <w:rsid w:val="00746A3F"/>
    <w:rsid w:val="00751966"/>
    <w:rsid w:val="0075404C"/>
    <w:rsid w:val="00754519"/>
    <w:rsid w:val="00755F28"/>
    <w:rsid w:val="007560B1"/>
    <w:rsid w:val="00757DCE"/>
    <w:rsid w:val="00757FBC"/>
    <w:rsid w:val="007615ED"/>
    <w:rsid w:val="00762982"/>
    <w:rsid w:val="00763CDD"/>
    <w:rsid w:val="0077177C"/>
    <w:rsid w:val="00772CE9"/>
    <w:rsid w:val="007740DE"/>
    <w:rsid w:val="00775FA4"/>
    <w:rsid w:val="00777092"/>
    <w:rsid w:val="00777355"/>
    <w:rsid w:val="007802C8"/>
    <w:rsid w:val="00781902"/>
    <w:rsid w:val="00781AEC"/>
    <w:rsid w:val="007824D5"/>
    <w:rsid w:val="00784ACC"/>
    <w:rsid w:val="00784E21"/>
    <w:rsid w:val="00790106"/>
    <w:rsid w:val="0079029F"/>
    <w:rsid w:val="007903E2"/>
    <w:rsid w:val="007906BE"/>
    <w:rsid w:val="00790FFE"/>
    <w:rsid w:val="0079375B"/>
    <w:rsid w:val="00796847"/>
    <w:rsid w:val="007A43B5"/>
    <w:rsid w:val="007A489F"/>
    <w:rsid w:val="007A62BA"/>
    <w:rsid w:val="007A6A1D"/>
    <w:rsid w:val="007B213D"/>
    <w:rsid w:val="007B31F1"/>
    <w:rsid w:val="007B4E10"/>
    <w:rsid w:val="007C1908"/>
    <w:rsid w:val="007C3206"/>
    <w:rsid w:val="007C7FE6"/>
    <w:rsid w:val="007D2B29"/>
    <w:rsid w:val="007D4152"/>
    <w:rsid w:val="007D4D9D"/>
    <w:rsid w:val="007D5BD8"/>
    <w:rsid w:val="007D6E4C"/>
    <w:rsid w:val="007E0B71"/>
    <w:rsid w:val="007E13BC"/>
    <w:rsid w:val="007E311F"/>
    <w:rsid w:val="007E69BE"/>
    <w:rsid w:val="007E72B9"/>
    <w:rsid w:val="007E7913"/>
    <w:rsid w:val="007F1190"/>
    <w:rsid w:val="007F151F"/>
    <w:rsid w:val="007F1554"/>
    <w:rsid w:val="007F1645"/>
    <w:rsid w:val="007F249A"/>
    <w:rsid w:val="007F28CF"/>
    <w:rsid w:val="007F3BF7"/>
    <w:rsid w:val="007F6BE5"/>
    <w:rsid w:val="00802777"/>
    <w:rsid w:val="0080786A"/>
    <w:rsid w:val="0081012C"/>
    <w:rsid w:val="00813239"/>
    <w:rsid w:val="0081391B"/>
    <w:rsid w:val="00815005"/>
    <w:rsid w:val="00817EF5"/>
    <w:rsid w:val="008207B2"/>
    <w:rsid w:val="0082192D"/>
    <w:rsid w:val="00822212"/>
    <w:rsid w:val="00824296"/>
    <w:rsid w:val="00824EE4"/>
    <w:rsid w:val="00825E04"/>
    <w:rsid w:val="00826460"/>
    <w:rsid w:val="008269FD"/>
    <w:rsid w:val="00827331"/>
    <w:rsid w:val="0083037D"/>
    <w:rsid w:val="008348D8"/>
    <w:rsid w:val="008349BF"/>
    <w:rsid w:val="00835B86"/>
    <w:rsid w:val="00837BA6"/>
    <w:rsid w:val="00837C74"/>
    <w:rsid w:val="00841FE5"/>
    <w:rsid w:val="00845601"/>
    <w:rsid w:val="008520D7"/>
    <w:rsid w:val="008521DE"/>
    <w:rsid w:val="00852D49"/>
    <w:rsid w:val="008550F4"/>
    <w:rsid w:val="00856466"/>
    <w:rsid w:val="00860ED6"/>
    <w:rsid w:val="008620E6"/>
    <w:rsid w:val="008643FA"/>
    <w:rsid w:val="00865735"/>
    <w:rsid w:val="008659CF"/>
    <w:rsid w:val="0087139A"/>
    <w:rsid w:val="0087149F"/>
    <w:rsid w:val="00871A64"/>
    <w:rsid w:val="0088231E"/>
    <w:rsid w:val="0088425E"/>
    <w:rsid w:val="00884383"/>
    <w:rsid w:val="008864E7"/>
    <w:rsid w:val="00891413"/>
    <w:rsid w:val="00892566"/>
    <w:rsid w:val="0089374E"/>
    <w:rsid w:val="00894A4C"/>
    <w:rsid w:val="00894DD8"/>
    <w:rsid w:val="00896ACB"/>
    <w:rsid w:val="008A0FC2"/>
    <w:rsid w:val="008A27BB"/>
    <w:rsid w:val="008A2E1A"/>
    <w:rsid w:val="008A33B5"/>
    <w:rsid w:val="008A5623"/>
    <w:rsid w:val="008A6299"/>
    <w:rsid w:val="008A6CFD"/>
    <w:rsid w:val="008B61AA"/>
    <w:rsid w:val="008B72A6"/>
    <w:rsid w:val="008C05A4"/>
    <w:rsid w:val="008C26B4"/>
    <w:rsid w:val="008C352B"/>
    <w:rsid w:val="008C3FFC"/>
    <w:rsid w:val="008C6B6D"/>
    <w:rsid w:val="008C7198"/>
    <w:rsid w:val="008C7C6D"/>
    <w:rsid w:val="008D02AB"/>
    <w:rsid w:val="008D0EFC"/>
    <w:rsid w:val="008D105C"/>
    <w:rsid w:val="008D2B10"/>
    <w:rsid w:val="008D2EB3"/>
    <w:rsid w:val="008D3199"/>
    <w:rsid w:val="008D3594"/>
    <w:rsid w:val="008D3A42"/>
    <w:rsid w:val="008D4B3A"/>
    <w:rsid w:val="008D6983"/>
    <w:rsid w:val="008D6D87"/>
    <w:rsid w:val="008E1BD4"/>
    <w:rsid w:val="008E40CC"/>
    <w:rsid w:val="008E4115"/>
    <w:rsid w:val="008E5310"/>
    <w:rsid w:val="008E7055"/>
    <w:rsid w:val="008F0407"/>
    <w:rsid w:val="008F0A56"/>
    <w:rsid w:val="008F2108"/>
    <w:rsid w:val="008F279E"/>
    <w:rsid w:val="008F3900"/>
    <w:rsid w:val="008F46FC"/>
    <w:rsid w:val="009003BD"/>
    <w:rsid w:val="00900569"/>
    <w:rsid w:val="00904D21"/>
    <w:rsid w:val="0090546D"/>
    <w:rsid w:val="00905F10"/>
    <w:rsid w:val="00906003"/>
    <w:rsid w:val="00906BFD"/>
    <w:rsid w:val="0090768A"/>
    <w:rsid w:val="0091078D"/>
    <w:rsid w:val="009124BF"/>
    <w:rsid w:val="009176E1"/>
    <w:rsid w:val="00917751"/>
    <w:rsid w:val="009207CE"/>
    <w:rsid w:val="009218BD"/>
    <w:rsid w:val="00922FD2"/>
    <w:rsid w:val="0092338B"/>
    <w:rsid w:val="00924967"/>
    <w:rsid w:val="00924CFD"/>
    <w:rsid w:val="009274DB"/>
    <w:rsid w:val="00930933"/>
    <w:rsid w:val="00933B13"/>
    <w:rsid w:val="00934655"/>
    <w:rsid w:val="00934E79"/>
    <w:rsid w:val="00934ECF"/>
    <w:rsid w:val="009376B2"/>
    <w:rsid w:val="00937787"/>
    <w:rsid w:val="009404AA"/>
    <w:rsid w:val="00944BF3"/>
    <w:rsid w:val="009460BF"/>
    <w:rsid w:val="00946339"/>
    <w:rsid w:val="009509F3"/>
    <w:rsid w:val="00951101"/>
    <w:rsid w:val="009518AD"/>
    <w:rsid w:val="009526B5"/>
    <w:rsid w:val="009527E4"/>
    <w:rsid w:val="0095471B"/>
    <w:rsid w:val="0095554A"/>
    <w:rsid w:val="0095675E"/>
    <w:rsid w:val="009570EC"/>
    <w:rsid w:val="009573F1"/>
    <w:rsid w:val="009602C0"/>
    <w:rsid w:val="00962DFC"/>
    <w:rsid w:val="00962FA9"/>
    <w:rsid w:val="00963615"/>
    <w:rsid w:val="009666F7"/>
    <w:rsid w:val="00966B63"/>
    <w:rsid w:val="00966D46"/>
    <w:rsid w:val="009715F3"/>
    <w:rsid w:val="009717D4"/>
    <w:rsid w:val="009732F7"/>
    <w:rsid w:val="00974535"/>
    <w:rsid w:val="00980827"/>
    <w:rsid w:val="0098158B"/>
    <w:rsid w:val="009815C5"/>
    <w:rsid w:val="00981D22"/>
    <w:rsid w:val="00982A0B"/>
    <w:rsid w:val="00984B99"/>
    <w:rsid w:val="009864A1"/>
    <w:rsid w:val="00987907"/>
    <w:rsid w:val="00987C9A"/>
    <w:rsid w:val="00991141"/>
    <w:rsid w:val="009916A4"/>
    <w:rsid w:val="009920D4"/>
    <w:rsid w:val="009944A0"/>
    <w:rsid w:val="00996300"/>
    <w:rsid w:val="009A42AA"/>
    <w:rsid w:val="009A5991"/>
    <w:rsid w:val="009A5E74"/>
    <w:rsid w:val="009A6DB9"/>
    <w:rsid w:val="009A7C82"/>
    <w:rsid w:val="009B19A1"/>
    <w:rsid w:val="009B37E7"/>
    <w:rsid w:val="009B6E29"/>
    <w:rsid w:val="009B7F27"/>
    <w:rsid w:val="009C2995"/>
    <w:rsid w:val="009C3697"/>
    <w:rsid w:val="009C461D"/>
    <w:rsid w:val="009C637B"/>
    <w:rsid w:val="009C7034"/>
    <w:rsid w:val="009D188F"/>
    <w:rsid w:val="009D6EDF"/>
    <w:rsid w:val="009D7365"/>
    <w:rsid w:val="009D7C96"/>
    <w:rsid w:val="009E01DA"/>
    <w:rsid w:val="009E04F4"/>
    <w:rsid w:val="009E4B3D"/>
    <w:rsid w:val="009E7653"/>
    <w:rsid w:val="009F139D"/>
    <w:rsid w:val="009F21DF"/>
    <w:rsid w:val="00A01244"/>
    <w:rsid w:val="00A01A02"/>
    <w:rsid w:val="00A03B1A"/>
    <w:rsid w:val="00A05A5B"/>
    <w:rsid w:val="00A0601C"/>
    <w:rsid w:val="00A0663D"/>
    <w:rsid w:val="00A07740"/>
    <w:rsid w:val="00A07AAF"/>
    <w:rsid w:val="00A12D2D"/>
    <w:rsid w:val="00A1485E"/>
    <w:rsid w:val="00A15C52"/>
    <w:rsid w:val="00A17966"/>
    <w:rsid w:val="00A2015A"/>
    <w:rsid w:val="00A21137"/>
    <w:rsid w:val="00A2209A"/>
    <w:rsid w:val="00A224A6"/>
    <w:rsid w:val="00A26173"/>
    <w:rsid w:val="00A27BB2"/>
    <w:rsid w:val="00A31F84"/>
    <w:rsid w:val="00A32ABC"/>
    <w:rsid w:val="00A34986"/>
    <w:rsid w:val="00A352EC"/>
    <w:rsid w:val="00A37291"/>
    <w:rsid w:val="00A37459"/>
    <w:rsid w:val="00A40838"/>
    <w:rsid w:val="00A42C0A"/>
    <w:rsid w:val="00A43874"/>
    <w:rsid w:val="00A4730D"/>
    <w:rsid w:val="00A47AF2"/>
    <w:rsid w:val="00A5404C"/>
    <w:rsid w:val="00A54CF4"/>
    <w:rsid w:val="00A55B12"/>
    <w:rsid w:val="00A567DF"/>
    <w:rsid w:val="00A56B24"/>
    <w:rsid w:val="00A5787E"/>
    <w:rsid w:val="00A6083A"/>
    <w:rsid w:val="00A60BD5"/>
    <w:rsid w:val="00A658F9"/>
    <w:rsid w:val="00A725B7"/>
    <w:rsid w:val="00A73C7D"/>
    <w:rsid w:val="00A74A86"/>
    <w:rsid w:val="00A76D19"/>
    <w:rsid w:val="00A76D61"/>
    <w:rsid w:val="00A774B5"/>
    <w:rsid w:val="00A779A7"/>
    <w:rsid w:val="00A81D78"/>
    <w:rsid w:val="00A82B18"/>
    <w:rsid w:val="00A84137"/>
    <w:rsid w:val="00A85B8A"/>
    <w:rsid w:val="00A90398"/>
    <w:rsid w:val="00A90E63"/>
    <w:rsid w:val="00A9224A"/>
    <w:rsid w:val="00A92AD0"/>
    <w:rsid w:val="00A948AA"/>
    <w:rsid w:val="00A94A4F"/>
    <w:rsid w:val="00A9531E"/>
    <w:rsid w:val="00AA0F05"/>
    <w:rsid w:val="00AA3588"/>
    <w:rsid w:val="00AA3605"/>
    <w:rsid w:val="00AA3BB3"/>
    <w:rsid w:val="00AA4ADF"/>
    <w:rsid w:val="00AA52E1"/>
    <w:rsid w:val="00AA5DB5"/>
    <w:rsid w:val="00AB08A4"/>
    <w:rsid w:val="00AB39EB"/>
    <w:rsid w:val="00AB3AF1"/>
    <w:rsid w:val="00AB3E25"/>
    <w:rsid w:val="00AB43FE"/>
    <w:rsid w:val="00AB5882"/>
    <w:rsid w:val="00AB5A2B"/>
    <w:rsid w:val="00AB782A"/>
    <w:rsid w:val="00AB7BA7"/>
    <w:rsid w:val="00AC1FE1"/>
    <w:rsid w:val="00AC2EED"/>
    <w:rsid w:val="00AC329F"/>
    <w:rsid w:val="00AC41A1"/>
    <w:rsid w:val="00AC4309"/>
    <w:rsid w:val="00AC64A7"/>
    <w:rsid w:val="00AD0E92"/>
    <w:rsid w:val="00AD16F9"/>
    <w:rsid w:val="00AD2051"/>
    <w:rsid w:val="00AD3FB2"/>
    <w:rsid w:val="00AD5F38"/>
    <w:rsid w:val="00AD6337"/>
    <w:rsid w:val="00AD63AD"/>
    <w:rsid w:val="00AE216F"/>
    <w:rsid w:val="00AE2359"/>
    <w:rsid w:val="00AE269D"/>
    <w:rsid w:val="00AE4FD3"/>
    <w:rsid w:val="00AF434F"/>
    <w:rsid w:val="00AF785B"/>
    <w:rsid w:val="00B0145E"/>
    <w:rsid w:val="00B04960"/>
    <w:rsid w:val="00B04A36"/>
    <w:rsid w:val="00B11213"/>
    <w:rsid w:val="00B11C02"/>
    <w:rsid w:val="00B11EB4"/>
    <w:rsid w:val="00B14A3F"/>
    <w:rsid w:val="00B14DDD"/>
    <w:rsid w:val="00B157DC"/>
    <w:rsid w:val="00B164AD"/>
    <w:rsid w:val="00B164CE"/>
    <w:rsid w:val="00B16830"/>
    <w:rsid w:val="00B17B4C"/>
    <w:rsid w:val="00B20631"/>
    <w:rsid w:val="00B2152E"/>
    <w:rsid w:val="00B25A36"/>
    <w:rsid w:val="00B30C26"/>
    <w:rsid w:val="00B3151D"/>
    <w:rsid w:val="00B3250C"/>
    <w:rsid w:val="00B32D81"/>
    <w:rsid w:val="00B33D27"/>
    <w:rsid w:val="00B365E4"/>
    <w:rsid w:val="00B372D4"/>
    <w:rsid w:val="00B40142"/>
    <w:rsid w:val="00B4130D"/>
    <w:rsid w:val="00B43C64"/>
    <w:rsid w:val="00B517F7"/>
    <w:rsid w:val="00B51BCA"/>
    <w:rsid w:val="00B5287B"/>
    <w:rsid w:val="00B52883"/>
    <w:rsid w:val="00B52F5C"/>
    <w:rsid w:val="00B534AB"/>
    <w:rsid w:val="00B54E3F"/>
    <w:rsid w:val="00B55619"/>
    <w:rsid w:val="00B55BD5"/>
    <w:rsid w:val="00B60068"/>
    <w:rsid w:val="00B60BA1"/>
    <w:rsid w:val="00B61471"/>
    <w:rsid w:val="00B62FB6"/>
    <w:rsid w:val="00B639E9"/>
    <w:rsid w:val="00B65B31"/>
    <w:rsid w:val="00B75EE1"/>
    <w:rsid w:val="00B7703D"/>
    <w:rsid w:val="00B80CE3"/>
    <w:rsid w:val="00B80E72"/>
    <w:rsid w:val="00B816FE"/>
    <w:rsid w:val="00B818D3"/>
    <w:rsid w:val="00B84120"/>
    <w:rsid w:val="00B87818"/>
    <w:rsid w:val="00B9121D"/>
    <w:rsid w:val="00B91CA3"/>
    <w:rsid w:val="00B92EA8"/>
    <w:rsid w:val="00B930B4"/>
    <w:rsid w:val="00B935BF"/>
    <w:rsid w:val="00B9664C"/>
    <w:rsid w:val="00B96ED3"/>
    <w:rsid w:val="00BA4C80"/>
    <w:rsid w:val="00BA5D77"/>
    <w:rsid w:val="00BA5FC7"/>
    <w:rsid w:val="00BA662B"/>
    <w:rsid w:val="00BA691D"/>
    <w:rsid w:val="00BA6AA6"/>
    <w:rsid w:val="00BA73A3"/>
    <w:rsid w:val="00BA73C7"/>
    <w:rsid w:val="00BB004C"/>
    <w:rsid w:val="00BB4872"/>
    <w:rsid w:val="00BB5D1C"/>
    <w:rsid w:val="00BB7389"/>
    <w:rsid w:val="00BB7409"/>
    <w:rsid w:val="00BC2971"/>
    <w:rsid w:val="00BC2C2E"/>
    <w:rsid w:val="00BC4BBF"/>
    <w:rsid w:val="00BC51D1"/>
    <w:rsid w:val="00BC67C6"/>
    <w:rsid w:val="00BC6CA9"/>
    <w:rsid w:val="00BD04CD"/>
    <w:rsid w:val="00BD28F8"/>
    <w:rsid w:val="00BD36E3"/>
    <w:rsid w:val="00BD39A4"/>
    <w:rsid w:val="00BD596E"/>
    <w:rsid w:val="00BD5E61"/>
    <w:rsid w:val="00BD7610"/>
    <w:rsid w:val="00BD7C94"/>
    <w:rsid w:val="00BE0946"/>
    <w:rsid w:val="00BE26CA"/>
    <w:rsid w:val="00BE45B3"/>
    <w:rsid w:val="00BE4A85"/>
    <w:rsid w:val="00BE4F51"/>
    <w:rsid w:val="00BE59F4"/>
    <w:rsid w:val="00BE684A"/>
    <w:rsid w:val="00BE6F93"/>
    <w:rsid w:val="00BF0891"/>
    <w:rsid w:val="00BF08D4"/>
    <w:rsid w:val="00BF09BB"/>
    <w:rsid w:val="00BF20FD"/>
    <w:rsid w:val="00BF50FC"/>
    <w:rsid w:val="00BF597A"/>
    <w:rsid w:val="00BF7EEF"/>
    <w:rsid w:val="00C00358"/>
    <w:rsid w:val="00C0173E"/>
    <w:rsid w:val="00C023F3"/>
    <w:rsid w:val="00C02D1E"/>
    <w:rsid w:val="00C02DBE"/>
    <w:rsid w:val="00C034F4"/>
    <w:rsid w:val="00C045BE"/>
    <w:rsid w:val="00C04DA5"/>
    <w:rsid w:val="00C0529A"/>
    <w:rsid w:val="00C05E18"/>
    <w:rsid w:val="00C0782D"/>
    <w:rsid w:val="00C1062B"/>
    <w:rsid w:val="00C11B1A"/>
    <w:rsid w:val="00C1499B"/>
    <w:rsid w:val="00C1631E"/>
    <w:rsid w:val="00C16428"/>
    <w:rsid w:val="00C20DE7"/>
    <w:rsid w:val="00C215DE"/>
    <w:rsid w:val="00C217A9"/>
    <w:rsid w:val="00C26828"/>
    <w:rsid w:val="00C30BC8"/>
    <w:rsid w:val="00C30DE4"/>
    <w:rsid w:val="00C315FF"/>
    <w:rsid w:val="00C32FFE"/>
    <w:rsid w:val="00C33928"/>
    <w:rsid w:val="00C34390"/>
    <w:rsid w:val="00C34585"/>
    <w:rsid w:val="00C3491D"/>
    <w:rsid w:val="00C36E34"/>
    <w:rsid w:val="00C3799F"/>
    <w:rsid w:val="00C472F7"/>
    <w:rsid w:val="00C50E4B"/>
    <w:rsid w:val="00C51BD0"/>
    <w:rsid w:val="00C522A7"/>
    <w:rsid w:val="00C541A8"/>
    <w:rsid w:val="00C54A19"/>
    <w:rsid w:val="00C575C4"/>
    <w:rsid w:val="00C623B9"/>
    <w:rsid w:val="00C676AC"/>
    <w:rsid w:val="00C67CD3"/>
    <w:rsid w:val="00C705FE"/>
    <w:rsid w:val="00C74BC8"/>
    <w:rsid w:val="00C75A42"/>
    <w:rsid w:val="00C82AF8"/>
    <w:rsid w:val="00C82FC1"/>
    <w:rsid w:val="00C83E59"/>
    <w:rsid w:val="00C83F55"/>
    <w:rsid w:val="00C84F59"/>
    <w:rsid w:val="00C867EE"/>
    <w:rsid w:val="00C91CA4"/>
    <w:rsid w:val="00C920C5"/>
    <w:rsid w:val="00C970F2"/>
    <w:rsid w:val="00C97640"/>
    <w:rsid w:val="00C97A7B"/>
    <w:rsid w:val="00CA2E34"/>
    <w:rsid w:val="00CB005F"/>
    <w:rsid w:val="00CB1305"/>
    <w:rsid w:val="00CB2CF2"/>
    <w:rsid w:val="00CB3E52"/>
    <w:rsid w:val="00CB594F"/>
    <w:rsid w:val="00CC06B8"/>
    <w:rsid w:val="00CC12BB"/>
    <w:rsid w:val="00CC272E"/>
    <w:rsid w:val="00CC31AC"/>
    <w:rsid w:val="00CD07CC"/>
    <w:rsid w:val="00CD0FAB"/>
    <w:rsid w:val="00CD10E9"/>
    <w:rsid w:val="00CD288F"/>
    <w:rsid w:val="00CD5944"/>
    <w:rsid w:val="00CD6179"/>
    <w:rsid w:val="00CD72A7"/>
    <w:rsid w:val="00CE1623"/>
    <w:rsid w:val="00CE1D46"/>
    <w:rsid w:val="00CE596C"/>
    <w:rsid w:val="00CE7817"/>
    <w:rsid w:val="00CF1A2D"/>
    <w:rsid w:val="00CF2C6D"/>
    <w:rsid w:val="00CF3D10"/>
    <w:rsid w:val="00CF424E"/>
    <w:rsid w:val="00CF4614"/>
    <w:rsid w:val="00CF68AA"/>
    <w:rsid w:val="00D0354F"/>
    <w:rsid w:val="00D05A46"/>
    <w:rsid w:val="00D05BB6"/>
    <w:rsid w:val="00D10885"/>
    <w:rsid w:val="00D112F1"/>
    <w:rsid w:val="00D11466"/>
    <w:rsid w:val="00D13B6A"/>
    <w:rsid w:val="00D204CA"/>
    <w:rsid w:val="00D2084E"/>
    <w:rsid w:val="00D239A5"/>
    <w:rsid w:val="00D239AB"/>
    <w:rsid w:val="00D2411E"/>
    <w:rsid w:val="00D24ADA"/>
    <w:rsid w:val="00D24ADF"/>
    <w:rsid w:val="00D24E49"/>
    <w:rsid w:val="00D25AD2"/>
    <w:rsid w:val="00D3074C"/>
    <w:rsid w:val="00D3124D"/>
    <w:rsid w:val="00D318C1"/>
    <w:rsid w:val="00D334D7"/>
    <w:rsid w:val="00D378E2"/>
    <w:rsid w:val="00D40277"/>
    <w:rsid w:val="00D40AE1"/>
    <w:rsid w:val="00D40EF2"/>
    <w:rsid w:val="00D40FDE"/>
    <w:rsid w:val="00D42614"/>
    <w:rsid w:val="00D45910"/>
    <w:rsid w:val="00D46FAE"/>
    <w:rsid w:val="00D4793D"/>
    <w:rsid w:val="00D51F04"/>
    <w:rsid w:val="00D54450"/>
    <w:rsid w:val="00D54DD2"/>
    <w:rsid w:val="00D57AEC"/>
    <w:rsid w:val="00D6048C"/>
    <w:rsid w:val="00D62C6F"/>
    <w:rsid w:val="00D66049"/>
    <w:rsid w:val="00D726B6"/>
    <w:rsid w:val="00D75963"/>
    <w:rsid w:val="00D75CBA"/>
    <w:rsid w:val="00D76965"/>
    <w:rsid w:val="00D771A9"/>
    <w:rsid w:val="00D80B75"/>
    <w:rsid w:val="00D8258C"/>
    <w:rsid w:val="00D829B2"/>
    <w:rsid w:val="00D86590"/>
    <w:rsid w:val="00D87469"/>
    <w:rsid w:val="00D90BE2"/>
    <w:rsid w:val="00D9237C"/>
    <w:rsid w:val="00D92946"/>
    <w:rsid w:val="00D947B5"/>
    <w:rsid w:val="00D97AC7"/>
    <w:rsid w:val="00DA1A6C"/>
    <w:rsid w:val="00DA2D16"/>
    <w:rsid w:val="00DA3026"/>
    <w:rsid w:val="00DA322E"/>
    <w:rsid w:val="00DA35C6"/>
    <w:rsid w:val="00DA3623"/>
    <w:rsid w:val="00DA67F1"/>
    <w:rsid w:val="00DA682C"/>
    <w:rsid w:val="00DA7FD1"/>
    <w:rsid w:val="00DB04D3"/>
    <w:rsid w:val="00DB26F6"/>
    <w:rsid w:val="00DB2B67"/>
    <w:rsid w:val="00DB4CB3"/>
    <w:rsid w:val="00DB62CA"/>
    <w:rsid w:val="00DB7EDB"/>
    <w:rsid w:val="00DC0D08"/>
    <w:rsid w:val="00DC5C52"/>
    <w:rsid w:val="00DD03D1"/>
    <w:rsid w:val="00DD09A2"/>
    <w:rsid w:val="00DD51F9"/>
    <w:rsid w:val="00DD5442"/>
    <w:rsid w:val="00DD6187"/>
    <w:rsid w:val="00DD6E24"/>
    <w:rsid w:val="00DD765F"/>
    <w:rsid w:val="00DD7E9C"/>
    <w:rsid w:val="00DE0D7E"/>
    <w:rsid w:val="00DE3D43"/>
    <w:rsid w:val="00DE426A"/>
    <w:rsid w:val="00DE60A4"/>
    <w:rsid w:val="00DF38A2"/>
    <w:rsid w:val="00DF6C1D"/>
    <w:rsid w:val="00DF7C5E"/>
    <w:rsid w:val="00E006A2"/>
    <w:rsid w:val="00E00CBD"/>
    <w:rsid w:val="00E0299C"/>
    <w:rsid w:val="00E04CBC"/>
    <w:rsid w:val="00E057A0"/>
    <w:rsid w:val="00E06416"/>
    <w:rsid w:val="00E06626"/>
    <w:rsid w:val="00E074CF"/>
    <w:rsid w:val="00E07D9C"/>
    <w:rsid w:val="00E11882"/>
    <w:rsid w:val="00E11D69"/>
    <w:rsid w:val="00E1504C"/>
    <w:rsid w:val="00E1535C"/>
    <w:rsid w:val="00E21CFF"/>
    <w:rsid w:val="00E22EF0"/>
    <w:rsid w:val="00E233F1"/>
    <w:rsid w:val="00E23EBA"/>
    <w:rsid w:val="00E2431A"/>
    <w:rsid w:val="00E24D67"/>
    <w:rsid w:val="00E265C1"/>
    <w:rsid w:val="00E279E0"/>
    <w:rsid w:val="00E27CFB"/>
    <w:rsid w:val="00E27E17"/>
    <w:rsid w:val="00E30AE6"/>
    <w:rsid w:val="00E32540"/>
    <w:rsid w:val="00E325DA"/>
    <w:rsid w:val="00E33C95"/>
    <w:rsid w:val="00E362F0"/>
    <w:rsid w:val="00E4191D"/>
    <w:rsid w:val="00E41C61"/>
    <w:rsid w:val="00E424EB"/>
    <w:rsid w:val="00E42640"/>
    <w:rsid w:val="00E43CAF"/>
    <w:rsid w:val="00E44661"/>
    <w:rsid w:val="00E44B9C"/>
    <w:rsid w:val="00E47711"/>
    <w:rsid w:val="00E50207"/>
    <w:rsid w:val="00E537BD"/>
    <w:rsid w:val="00E54ED6"/>
    <w:rsid w:val="00E5636E"/>
    <w:rsid w:val="00E57B30"/>
    <w:rsid w:val="00E57B57"/>
    <w:rsid w:val="00E65DDD"/>
    <w:rsid w:val="00E664F2"/>
    <w:rsid w:val="00E66A58"/>
    <w:rsid w:val="00E73ECC"/>
    <w:rsid w:val="00E75023"/>
    <w:rsid w:val="00E759C1"/>
    <w:rsid w:val="00E7723B"/>
    <w:rsid w:val="00E851B0"/>
    <w:rsid w:val="00E87B79"/>
    <w:rsid w:val="00E87D2E"/>
    <w:rsid w:val="00E92E7A"/>
    <w:rsid w:val="00E93CE6"/>
    <w:rsid w:val="00EA2559"/>
    <w:rsid w:val="00EA27F8"/>
    <w:rsid w:val="00EA2B8D"/>
    <w:rsid w:val="00EA50EA"/>
    <w:rsid w:val="00EA72D4"/>
    <w:rsid w:val="00EB05DC"/>
    <w:rsid w:val="00EB1064"/>
    <w:rsid w:val="00EB189E"/>
    <w:rsid w:val="00EB5100"/>
    <w:rsid w:val="00EC1535"/>
    <w:rsid w:val="00EC2CFC"/>
    <w:rsid w:val="00EC2E6E"/>
    <w:rsid w:val="00EC50AE"/>
    <w:rsid w:val="00ED24ED"/>
    <w:rsid w:val="00ED3E8E"/>
    <w:rsid w:val="00EE4538"/>
    <w:rsid w:val="00EE4D2F"/>
    <w:rsid w:val="00EE531E"/>
    <w:rsid w:val="00EE7209"/>
    <w:rsid w:val="00EF2D8E"/>
    <w:rsid w:val="00EF4FC3"/>
    <w:rsid w:val="00F041DE"/>
    <w:rsid w:val="00F0588C"/>
    <w:rsid w:val="00F05FF4"/>
    <w:rsid w:val="00F07657"/>
    <w:rsid w:val="00F1257D"/>
    <w:rsid w:val="00F12EBF"/>
    <w:rsid w:val="00F14901"/>
    <w:rsid w:val="00F15377"/>
    <w:rsid w:val="00F15433"/>
    <w:rsid w:val="00F22101"/>
    <w:rsid w:val="00F2339D"/>
    <w:rsid w:val="00F24B25"/>
    <w:rsid w:val="00F252CB"/>
    <w:rsid w:val="00F25694"/>
    <w:rsid w:val="00F25803"/>
    <w:rsid w:val="00F2626B"/>
    <w:rsid w:val="00F2692D"/>
    <w:rsid w:val="00F27F0C"/>
    <w:rsid w:val="00F313C1"/>
    <w:rsid w:val="00F32E1D"/>
    <w:rsid w:val="00F33640"/>
    <w:rsid w:val="00F345B9"/>
    <w:rsid w:val="00F34A8B"/>
    <w:rsid w:val="00F35E7A"/>
    <w:rsid w:val="00F361AF"/>
    <w:rsid w:val="00F4327F"/>
    <w:rsid w:val="00F467E3"/>
    <w:rsid w:val="00F50CC0"/>
    <w:rsid w:val="00F52326"/>
    <w:rsid w:val="00F54E1C"/>
    <w:rsid w:val="00F564E2"/>
    <w:rsid w:val="00F60669"/>
    <w:rsid w:val="00F62990"/>
    <w:rsid w:val="00F651A9"/>
    <w:rsid w:val="00F70939"/>
    <w:rsid w:val="00F72008"/>
    <w:rsid w:val="00F7248B"/>
    <w:rsid w:val="00F72FAD"/>
    <w:rsid w:val="00F75284"/>
    <w:rsid w:val="00F76C9C"/>
    <w:rsid w:val="00F7776F"/>
    <w:rsid w:val="00F779E0"/>
    <w:rsid w:val="00F77BF4"/>
    <w:rsid w:val="00F81130"/>
    <w:rsid w:val="00F8255B"/>
    <w:rsid w:val="00F82759"/>
    <w:rsid w:val="00F82C9E"/>
    <w:rsid w:val="00FA0860"/>
    <w:rsid w:val="00FA14E9"/>
    <w:rsid w:val="00FA3230"/>
    <w:rsid w:val="00FA5B60"/>
    <w:rsid w:val="00FB04DE"/>
    <w:rsid w:val="00FB0F65"/>
    <w:rsid w:val="00FB114C"/>
    <w:rsid w:val="00FB22DA"/>
    <w:rsid w:val="00FB446C"/>
    <w:rsid w:val="00FB48C4"/>
    <w:rsid w:val="00FB58FB"/>
    <w:rsid w:val="00FC10F9"/>
    <w:rsid w:val="00FC17A2"/>
    <w:rsid w:val="00FC5A21"/>
    <w:rsid w:val="00FD25D0"/>
    <w:rsid w:val="00FD3E51"/>
    <w:rsid w:val="00FD4D66"/>
    <w:rsid w:val="00FD4FA0"/>
    <w:rsid w:val="00FD6D33"/>
    <w:rsid w:val="00FD75A9"/>
    <w:rsid w:val="00FE0FE0"/>
    <w:rsid w:val="00FE24F6"/>
    <w:rsid w:val="00FE2D37"/>
    <w:rsid w:val="00FE37BE"/>
    <w:rsid w:val="00FE60A9"/>
    <w:rsid w:val="00FE6F87"/>
    <w:rsid w:val="00FF1407"/>
    <w:rsid w:val="00FF14BB"/>
    <w:rsid w:val="00FF3B15"/>
    <w:rsid w:val="00FF7D4F"/>
    <w:rsid w:val="01E76AA1"/>
    <w:rsid w:val="08E1317B"/>
    <w:rsid w:val="0925A60E"/>
    <w:rsid w:val="0D41839D"/>
    <w:rsid w:val="0F60E38D"/>
    <w:rsid w:val="11C6F9FD"/>
    <w:rsid w:val="13492BD7"/>
    <w:rsid w:val="1447F32F"/>
    <w:rsid w:val="14524DE4"/>
    <w:rsid w:val="18ABB4DC"/>
    <w:rsid w:val="202EC861"/>
    <w:rsid w:val="2150A8C9"/>
    <w:rsid w:val="22156580"/>
    <w:rsid w:val="221F627E"/>
    <w:rsid w:val="22B85775"/>
    <w:rsid w:val="235F6ED2"/>
    <w:rsid w:val="26F93D94"/>
    <w:rsid w:val="29C51B9B"/>
    <w:rsid w:val="2A66CC25"/>
    <w:rsid w:val="2CFAFD7F"/>
    <w:rsid w:val="2DC32E4E"/>
    <w:rsid w:val="2ED6BF68"/>
    <w:rsid w:val="30441A04"/>
    <w:rsid w:val="309A2BA1"/>
    <w:rsid w:val="3400CDB6"/>
    <w:rsid w:val="34ADC8BA"/>
    <w:rsid w:val="35D748C3"/>
    <w:rsid w:val="35FAE87B"/>
    <w:rsid w:val="37F64935"/>
    <w:rsid w:val="3BAAFB2C"/>
    <w:rsid w:val="3C759A3E"/>
    <w:rsid w:val="3CB4F167"/>
    <w:rsid w:val="3E1CD22F"/>
    <w:rsid w:val="3E49A183"/>
    <w:rsid w:val="3EEA0B8C"/>
    <w:rsid w:val="41ACEBA0"/>
    <w:rsid w:val="43127DDC"/>
    <w:rsid w:val="43D814FC"/>
    <w:rsid w:val="43DBEB49"/>
    <w:rsid w:val="4B8B37A5"/>
    <w:rsid w:val="4D772F3B"/>
    <w:rsid w:val="4EA3438C"/>
    <w:rsid w:val="4EB80C53"/>
    <w:rsid w:val="4EEA0F98"/>
    <w:rsid w:val="5360B9B8"/>
    <w:rsid w:val="5977BB69"/>
    <w:rsid w:val="5E64A9E0"/>
    <w:rsid w:val="69DCE675"/>
    <w:rsid w:val="69DF60CC"/>
    <w:rsid w:val="6B8CA133"/>
    <w:rsid w:val="6CD94BA7"/>
    <w:rsid w:val="72891DF2"/>
    <w:rsid w:val="72B2E442"/>
    <w:rsid w:val="733FBFA6"/>
    <w:rsid w:val="736A3866"/>
    <w:rsid w:val="793D063E"/>
    <w:rsid w:val="7B131964"/>
    <w:rsid w:val="7BCB42C5"/>
    <w:rsid w:val="7C71853E"/>
    <w:rsid w:val="7C80D91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EEA0F98"/>
  <w15:chartTrackingRefBased/>
  <w15:docId w15:val="{DF545934-BF7D-4888-8088-E57525AB0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55B12"/>
    <w:pPr>
      <w:spacing w:after="0" w:line="360" w:lineRule="auto"/>
    </w:pPr>
    <w:rPr>
      <w:rFonts w:ascii="Arial" w:hAnsi="Arial" w:cs="Times New Roman"/>
      <w:sz w:val="24"/>
      <w:szCs w:val="24"/>
      <w:lang w:val="en-GB" w:eastAsia="en-GB"/>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771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Pr>
      <w:color w:val="0563C1" w:themeColor="hyperlink"/>
      <w:u w:val="single"/>
    </w:rPr>
  </w:style>
  <w:style w:type="paragraph" w:customStyle="1" w:styleId="EndNoteBibliographyTitle">
    <w:name w:val="EndNote Bibliography Title"/>
    <w:basedOn w:val="Normal"/>
    <w:rsid w:val="007E72B9"/>
    <w:pPr>
      <w:jc w:val="center"/>
    </w:pPr>
    <w:rPr>
      <w:rFonts w:ascii="Calibri" w:hAnsi="Calibri" w:cstheme="minorBidi"/>
      <w:sz w:val="22"/>
      <w:szCs w:val="22"/>
      <w:lang w:val="en-US" w:eastAsia="en-US"/>
    </w:rPr>
  </w:style>
  <w:style w:type="paragraph" w:customStyle="1" w:styleId="EndNoteBibliography">
    <w:name w:val="EndNote Bibliography"/>
    <w:basedOn w:val="Normal"/>
    <w:rsid w:val="007E72B9"/>
    <w:pPr>
      <w:spacing w:after="160"/>
      <w:jc w:val="both"/>
    </w:pPr>
    <w:rPr>
      <w:rFonts w:ascii="Calibri" w:hAnsi="Calibri" w:cstheme="minorBidi"/>
      <w:sz w:val="22"/>
      <w:szCs w:val="22"/>
      <w:lang w:val="en-US" w:eastAsia="en-US"/>
    </w:rPr>
  </w:style>
  <w:style w:type="paragraph" w:styleId="Caption">
    <w:name w:val="caption"/>
    <w:basedOn w:val="Normal"/>
    <w:next w:val="Normal"/>
    <w:uiPriority w:val="35"/>
    <w:unhideWhenUsed/>
    <w:qFormat/>
    <w:rsid w:val="007E72B9"/>
    <w:pPr>
      <w:spacing w:after="200"/>
    </w:pPr>
    <w:rPr>
      <w:i/>
      <w:iCs/>
      <w:color w:val="44546A" w:themeColor="text2"/>
      <w:sz w:val="18"/>
      <w:szCs w:val="18"/>
    </w:rPr>
  </w:style>
  <w:style w:type="paragraph" w:styleId="Title">
    <w:name w:val="Title"/>
    <w:basedOn w:val="Normal"/>
    <w:next w:val="Normal"/>
    <w:link w:val="TitleChar"/>
    <w:qFormat/>
    <w:rsid w:val="002633B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2633B4"/>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8269FD"/>
    <w:rPr>
      <w:sz w:val="18"/>
      <w:szCs w:val="18"/>
    </w:rPr>
  </w:style>
  <w:style w:type="paragraph" w:styleId="CommentText">
    <w:name w:val="annotation text"/>
    <w:basedOn w:val="Normal"/>
    <w:link w:val="CommentTextChar"/>
    <w:uiPriority w:val="99"/>
    <w:semiHidden/>
    <w:unhideWhenUsed/>
    <w:rsid w:val="008269FD"/>
  </w:style>
  <w:style w:type="character" w:customStyle="1" w:styleId="CommentTextChar">
    <w:name w:val="Comment Text Char"/>
    <w:basedOn w:val="DefaultParagraphFont"/>
    <w:link w:val="CommentText"/>
    <w:uiPriority w:val="99"/>
    <w:semiHidden/>
    <w:rsid w:val="008269FD"/>
    <w:rPr>
      <w:rFonts w:ascii="Times" w:hAnsi="Times"/>
      <w:sz w:val="24"/>
      <w:szCs w:val="24"/>
    </w:rPr>
  </w:style>
  <w:style w:type="paragraph" w:styleId="CommentSubject">
    <w:name w:val="annotation subject"/>
    <w:basedOn w:val="CommentText"/>
    <w:next w:val="CommentText"/>
    <w:link w:val="CommentSubjectChar"/>
    <w:uiPriority w:val="99"/>
    <w:semiHidden/>
    <w:unhideWhenUsed/>
    <w:rsid w:val="008269FD"/>
    <w:rPr>
      <w:b/>
      <w:bCs/>
      <w:sz w:val="20"/>
      <w:szCs w:val="20"/>
    </w:rPr>
  </w:style>
  <w:style w:type="character" w:customStyle="1" w:styleId="CommentSubjectChar">
    <w:name w:val="Comment Subject Char"/>
    <w:basedOn w:val="CommentTextChar"/>
    <w:link w:val="CommentSubject"/>
    <w:uiPriority w:val="99"/>
    <w:semiHidden/>
    <w:rsid w:val="008269FD"/>
    <w:rPr>
      <w:rFonts w:ascii="Times" w:hAnsi="Times"/>
      <w:b/>
      <w:bCs/>
      <w:sz w:val="20"/>
      <w:szCs w:val="20"/>
    </w:rPr>
  </w:style>
  <w:style w:type="paragraph" w:styleId="BalloonText">
    <w:name w:val="Balloon Text"/>
    <w:basedOn w:val="Normal"/>
    <w:link w:val="BalloonTextChar"/>
    <w:uiPriority w:val="99"/>
    <w:semiHidden/>
    <w:unhideWhenUsed/>
    <w:rsid w:val="008269FD"/>
    <w:rPr>
      <w:sz w:val="18"/>
      <w:szCs w:val="18"/>
    </w:rPr>
  </w:style>
  <w:style w:type="character" w:customStyle="1" w:styleId="BalloonTextChar">
    <w:name w:val="Balloon Text Char"/>
    <w:basedOn w:val="DefaultParagraphFont"/>
    <w:link w:val="BalloonText"/>
    <w:uiPriority w:val="99"/>
    <w:semiHidden/>
    <w:rsid w:val="008269FD"/>
    <w:rPr>
      <w:rFonts w:ascii="Times New Roman" w:hAnsi="Times New Roman" w:cs="Times New Roman"/>
      <w:sz w:val="18"/>
      <w:szCs w:val="18"/>
    </w:rPr>
  </w:style>
  <w:style w:type="paragraph" w:styleId="Header">
    <w:name w:val="header"/>
    <w:basedOn w:val="Normal"/>
    <w:link w:val="HeaderChar"/>
    <w:uiPriority w:val="99"/>
    <w:unhideWhenUsed/>
    <w:rsid w:val="00D8258C"/>
    <w:pPr>
      <w:tabs>
        <w:tab w:val="center" w:pos="4513"/>
        <w:tab w:val="right" w:pos="9026"/>
      </w:tabs>
    </w:pPr>
  </w:style>
  <w:style w:type="character" w:customStyle="1" w:styleId="HeaderChar">
    <w:name w:val="Header Char"/>
    <w:basedOn w:val="DefaultParagraphFont"/>
    <w:link w:val="Header"/>
    <w:uiPriority w:val="99"/>
    <w:rsid w:val="00D8258C"/>
    <w:rPr>
      <w:rFonts w:ascii="Times" w:hAnsi="Times"/>
      <w:sz w:val="20"/>
    </w:rPr>
  </w:style>
  <w:style w:type="paragraph" w:styleId="Footer">
    <w:name w:val="footer"/>
    <w:basedOn w:val="Normal"/>
    <w:link w:val="FooterChar"/>
    <w:uiPriority w:val="99"/>
    <w:unhideWhenUsed/>
    <w:rsid w:val="00D8258C"/>
    <w:pPr>
      <w:tabs>
        <w:tab w:val="center" w:pos="4513"/>
        <w:tab w:val="right" w:pos="9026"/>
      </w:tabs>
    </w:pPr>
  </w:style>
  <w:style w:type="character" w:customStyle="1" w:styleId="FooterChar">
    <w:name w:val="Footer Char"/>
    <w:basedOn w:val="DefaultParagraphFont"/>
    <w:link w:val="Footer"/>
    <w:uiPriority w:val="99"/>
    <w:rsid w:val="00D8258C"/>
    <w:rPr>
      <w:rFonts w:ascii="Times" w:hAnsi="Times"/>
      <w:sz w:val="20"/>
    </w:rPr>
  </w:style>
  <w:style w:type="paragraph" w:styleId="NormalWeb">
    <w:name w:val="Normal (Web)"/>
    <w:basedOn w:val="Normal"/>
    <w:uiPriority w:val="99"/>
    <w:unhideWhenUsed/>
    <w:rsid w:val="00D8258C"/>
    <w:pPr>
      <w:spacing w:before="100" w:beforeAutospacing="1" w:after="100" w:afterAutospacing="1"/>
    </w:pPr>
    <w:rPr>
      <w:rFonts w:eastAsia="Times New Roman"/>
      <w:lang w:val="en-AU" w:eastAsia="en-AU"/>
    </w:rPr>
  </w:style>
  <w:style w:type="paragraph" w:styleId="Revision">
    <w:name w:val="Revision"/>
    <w:hidden/>
    <w:uiPriority w:val="99"/>
    <w:semiHidden/>
    <w:rsid w:val="001058F2"/>
    <w:pPr>
      <w:spacing w:after="0" w:line="240" w:lineRule="auto"/>
    </w:pPr>
    <w:rPr>
      <w:rFonts w:ascii="Times New Roman" w:hAnsi="Times New Roman" w:cs="Times New Roman"/>
      <w:sz w:val="24"/>
      <w:szCs w:val="24"/>
      <w:lang w:val="en-GB" w:eastAsia="en-GB"/>
    </w:rPr>
  </w:style>
  <w:style w:type="character" w:styleId="FollowedHyperlink">
    <w:name w:val="FollowedHyperlink"/>
    <w:basedOn w:val="DefaultParagraphFont"/>
    <w:uiPriority w:val="99"/>
    <w:semiHidden/>
    <w:unhideWhenUsed/>
    <w:rsid w:val="006731BE"/>
    <w:rPr>
      <w:color w:val="954F72" w:themeColor="followedHyperlink"/>
      <w:u w:val="single"/>
    </w:rPr>
  </w:style>
  <w:style w:type="paragraph" w:styleId="ListParagraph">
    <w:name w:val="List Paragraph"/>
    <w:basedOn w:val="Normal"/>
    <w:uiPriority w:val="34"/>
    <w:qFormat/>
    <w:rsid w:val="00650260"/>
    <w:pPr>
      <w:ind w:left="720"/>
      <w:contextualSpacing/>
    </w:pPr>
  </w:style>
  <w:style w:type="character" w:customStyle="1" w:styleId="Heading3Char">
    <w:name w:val="Heading 3 Char"/>
    <w:basedOn w:val="DefaultParagraphFont"/>
    <w:link w:val="Heading3"/>
    <w:uiPriority w:val="9"/>
    <w:rsid w:val="00E47711"/>
    <w:rPr>
      <w:rFonts w:asciiTheme="majorHAnsi" w:eastAsiaTheme="majorEastAsia" w:hAnsiTheme="majorHAnsi" w:cstheme="majorBidi"/>
      <w:color w:val="1F3763" w:themeColor="accent1" w:themeShade="7F"/>
      <w:sz w:val="24"/>
      <w:szCs w:val="24"/>
      <w:lang w:val="en-GB" w:eastAsia="en-GB"/>
    </w:rPr>
  </w:style>
  <w:style w:type="paragraph" w:styleId="TOC1">
    <w:name w:val="toc 1"/>
    <w:basedOn w:val="Normal"/>
    <w:next w:val="Normal"/>
    <w:autoRedefine/>
    <w:uiPriority w:val="39"/>
    <w:unhideWhenUsed/>
    <w:rsid w:val="00BA5D77"/>
    <w:pPr>
      <w:tabs>
        <w:tab w:val="right" w:leader="dot" w:pos="6957"/>
      </w:tabs>
      <w:spacing w:before="120"/>
    </w:pPr>
    <w:rPr>
      <w:rFonts w:asciiTheme="minorHAnsi" w:hAnsiTheme="minorHAnsi"/>
      <w:b/>
      <w:bCs/>
    </w:rPr>
  </w:style>
  <w:style w:type="paragraph" w:styleId="TOC2">
    <w:name w:val="toc 2"/>
    <w:basedOn w:val="Normal"/>
    <w:next w:val="Normal"/>
    <w:autoRedefine/>
    <w:uiPriority w:val="39"/>
    <w:unhideWhenUsed/>
    <w:rsid w:val="009D6EDF"/>
    <w:pPr>
      <w:tabs>
        <w:tab w:val="right" w:leader="dot" w:pos="6957"/>
      </w:tabs>
      <w:ind w:left="240"/>
    </w:pPr>
    <w:rPr>
      <w:rFonts w:asciiTheme="minorHAnsi" w:hAnsiTheme="minorHAnsi"/>
      <w:b/>
      <w:bCs/>
      <w:sz w:val="22"/>
      <w:szCs w:val="22"/>
    </w:rPr>
  </w:style>
  <w:style w:type="paragraph" w:styleId="TOC3">
    <w:name w:val="toc 3"/>
    <w:basedOn w:val="Normal"/>
    <w:next w:val="Normal"/>
    <w:autoRedefine/>
    <w:uiPriority w:val="39"/>
    <w:unhideWhenUsed/>
    <w:rsid w:val="00B84120"/>
    <w:pPr>
      <w:ind w:left="480"/>
    </w:pPr>
    <w:rPr>
      <w:rFonts w:asciiTheme="minorHAnsi" w:hAnsiTheme="minorHAnsi"/>
      <w:sz w:val="22"/>
      <w:szCs w:val="22"/>
    </w:rPr>
  </w:style>
  <w:style w:type="paragraph" w:styleId="TOC4">
    <w:name w:val="toc 4"/>
    <w:basedOn w:val="Normal"/>
    <w:next w:val="Normal"/>
    <w:autoRedefine/>
    <w:uiPriority w:val="39"/>
    <w:unhideWhenUsed/>
    <w:rsid w:val="00B84120"/>
    <w:pPr>
      <w:ind w:left="720"/>
    </w:pPr>
    <w:rPr>
      <w:rFonts w:asciiTheme="minorHAnsi" w:hAnsiTheme="minorHAnsi"/>
      <w:sz w:val="20"/>
      <w:szCs w:val="20"/>
    </w:rPr>
  </w:style>
  <w:style w:type="paragraph" w:styleId="TOC5">
    <w:name w:val="toc 5"/>
    <w:basedOn w:val="Normal"/>
    <w:next w:val="Normal"/>
    <w:autoRedefine/>
    <w:uiPriority w:val="39"/>
    <w:unhideWhenUsed/>
    <w:rsid w:val="00B84120"/>
    <w:pPr>
      <w:ind w:left="960"/>
    </w:pPr>
    <w:rPr>
      <w:rFonts w:asciiTheme="minorHAnsi" w:hAnsiTheme="minorHAnsi"/>
      <w:sz w:val="20"/>
      <w:szCs w:val="20"/>
    </w:rPr>
  </w:style>
  <w:style w:type="paragraph" w:styleId="TOC6">
    <w:name w:val="toc 6"/>
    <w:basedOn w:val="Normal"/>
    <w:next w:val="Normal"/>
    <w:autoRedefine/>
    <w:uiPriority w:val="39"/>
    <w:unhideWhenUsed/>
    <w:rsid w:val="00B84120"/>
    <w:pPr>
      <w:ind w:left="1200"/>
    </w:pPr>
    <w:rPr>
      <w:rFonts w:asciiTheme="minorHAnsi" w:hAnsiTheme="minorHAnsi"/>
      <w:sz w:val="20"/>
      <w:szCs w:val="20"/>
    </w:rPr>
  </w:style>
  <w:style w:type="paragraph" w:styleId="TOC7">
    <w:name w:val="toc 7"/>
    <w:basedOn w:val="Normal"/>
    <w:next w:val="Normal"/>
    <w:autoRedefine/>
    <w:uiPriority w:val="39"/>
    <w:unhideWhenUsed/>
    <w:rsid w:val="00B84120"/>
    <w:pPr>
      <w:ind w:left="1440"/>
    </w:pPr>
    <w:rPr>
      <w:rFonts w:asciiTheme="minorHAnsi" w:hAnsiTheme="minorHAnsi"/>
      <w:sz w:val="20"/>
      <w:szCs w:val="20"/>
    </w:rPr>
  </w:style>
  <w:style w:type="paragraph" w:styleId="TOC8">
    <w:name w:val="toc 8"/>
    <w:basedOn w:val="Normal"/>
    <w:next w:val="Normal"/>
    <w:autoRedefine/>
    <w:uiPriority w:val="39"/>
    <w:unhideWhenUsed/>
    <w:rsid w:val="00B84120"/>
    <w:pPr>
      <w:ind w:left="1680"/>
    </w:pPr>
    <w:rPr>
      <w:rFonts w:asciiTheme="minorHAnsi" w:hAnsiTheme="minorHAnsi"/>
      <w:sz w:val="20"/>
      <w:szCs w:val="20"/>
    </w:rPr>
  </w:style>
  <w:style w:type="paragraph" w:styleId="TOC9">
    <w:name w:val="toc 9"/>
    <w:basedOn w:val="Normal"/>
    <w:next w:val="Normal"/>
    <w:autoRedefine/>
    <w:uiPriority w:val="39"/>
    <w:unhideWhenUsed/>
    <w:rsid w:val="00B84120"/>
    <w:pPr>
      <w:ind w:left="1920"/>
    </w:pPr>
    <w:rPr>
      <w:rFonts w:asciiTheme="minorHAnsi" w:hAnsiTheme="minorHAnsi"/>
      <w:sz w:val="20"/>
      <w:szCs w:val="20"/>
    </w:rPr>
  </w:style>
  <w:style w:type="table" w:styleId="TableGrid">
    <w:name w:val="Table Grid"/>
    <w:basedOn w:val="TableNormal"/>
    <w:uiPriority w:val="59"/>
    <w:rsid w:val="00FF140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unhideWhenUsed/>
    <w:rsid w:val="00396D58"/>
  </w:style>
  <w:style w:type="character" w:customStyle="1" w:styleId="FootnoteTextChar">
    <w:name w:val="Footnote Text Char"/>
    <w:basedOn w:val="DefaultParagraphFont"/>
    <w:link w:val="FootnoteText"/>
    <w:uiPriority w:val="99"/>
    <w:rsid w:val="00396D58"/>
    <w:rPr>
      <w:rFonts w:ascii="Times New Roman" w:hAnsi="Times New Roman" w:cs="Times New Roman"/>
      <w:sz w:val="24"/>
      <w:szCs w:val="24"/>
      <w:lang w:val="en-GB" w:eastAsia="en-GB"/>
    </w:rPr>
  </w:style>
  <w:style w:type="character" w:styleId="FootnoteReference">
    <w:name w:val="footnote reference"/>
    <w:basedOn w:val="DefaultParagraphFont"/>
    <w:uiPriority w:val="99"/>
    <w:unhideWhenUsed/>
    <w:rsid w:val="00396D58"/>
    <w:rPr>
      <w:vertAlign w:val="superscript"/>
    </w:rPr>
  </w:style>
  <w:style w:type="character" w:styleId="UnresolvedMention">
    <w:name w:val="Unresolved Mention"/>
    <w:basedOn w:val="DefaultParagraphFont"/>
    <w:uiPriority w:val="99"/>
    <w:rsid w:val="00086C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1989606">
      <w:bodyDiv w:val="1"/>
      <w:marLeft w:val="0"/>
      <w:marRight w:val="0"/>
      <w:marTop w:val="0"/>
      <w:marBottom w:val="0"/>
      <w:divBdr>
        <w:top w:val="none" w:sz="0" w:space="0" w:color="auto"/>
        <w:left w:val="none" w:sz="0" w:space="0" w:color="auto"/>
        <w:bottom w:val="none" w:sz="0" w:space="0" w:color="auto"/>
        <w:right w:val="none" w:sz="0" w:space="0" w:color="auto"/>
      </w:divBdr>
    </w:div>
    <w:div w:id="783304015">
      <w:bodyDiv w:val="1"/>
      <w:marLeft w:val="0"/>
      <w:marRight w:val="0"/>
      <w:marTop w:val="0"/>
      <w:marBottom w:val="0"/>
      <w:divBdr>
        <w:top w:val="none" w:sz="0" w:space="0" w:color="auto"/>
        <w:left w:val="none" w:sz="0" w:space="0" w:color="auto"/>
        <w:bottom w:val="none" w:sz="0" w:space="0" w:color="auto"/>
        <w:right w:val="none" w:sz="0" w:space="0" w:color="auto"/>
      </w:divBdr>
    </w:div>
    <w:div w:id="806774466">
      <w:bodyDiv w:val="1"/>
      <w:marLeft w:val="0"/>
      <w:marRight w:val="0"/>
      <w:marTop w:val="0"/>
      <w:marBottom w:val="0"/>
      <w:divBdr>
        <w:top w:val="none" w:sz="0" w:space="0" w:color="auto"/>
        <w:left w:val="none" w:sz="0" w:space="0" w:color="auto"/>
        <w:bottom w:val="none" w:sz="0" w:space="0" w:color="auto"/>
        <w:right w:val="none" w:sz="0" w:space="0" w:color="auto"/>
      </w:divBdr>
    </w:div>
    <w:div w:id="851652920">
      <w:bodyDiv w:val="1"/>
      <w:marLeft w:val="0"/>
      <w:marRight w:val="0"/>
      <w:marTop w:val="0"/>
      <w:marBottom w:val="0"/>
      <w:divBdr>
        <w:top w:val="none" w:sz="0" w:space="0" w:color="auto"/>
        <w:left w:val="none" w:sz="0" w:space="0" w:color="auto"/>
        <w:bottom w:val="none" w:sz="0" w:space="0" w:color="auto"/>
        <w:right w:val="none" w:sz="0" w:space="0" w:color="auto"/>
      </w:divBdr>
    </w:div>
    <w:div w:id="956253343">
      <w:bodyDiv w:val="1"/>
      <w:marLeft w:val="0"/>
      <w:marRight w:val="0"/>
      <w:marTop w:val="0"/>
      <w:marBottom w:val="0"/>
      <w:divBdr>
        <w:top w:val="none" w:sz="0" w:space="0" w:color="auto"/>
        <w:left w:val="none" w:sz="0" w:space="0" w:color="auto"/>
        <w:bottom w:val="none" w:sz="0" w:space="0" w:color="auto"/>
        <w:right w:val="none" w:sz="0" w:space="0" w:color="auto"/>
      </w:divBdr>
    </w:div>
    <w:div w:id="969674150">
      <w:bodyDiv w:val="1"/>
      <w:marLeft w:val="0"/>
      <w:marRight w:val="0"/>
      <w:marTop w:val="0"/>
      <w:marBottom w:val="0"/>
      <w:divBdr>
        <w:top w:val="none" w:sz="0" w:space="0" w:color="auto"/>
        <w:left w:val="none" w:sz="0" w:space="0" w:color="auto"/>
        <w:bottom w:val="none" w:sz="0" w:space="0" w:color="auto"/>
        <w:right w:val="none" w:sz="0" w:space="0" w:color="auto"/>
      </w:divBdr>
    </w:div>
    <w:div w:id="1089077357">
      <w:bodyDiv w:val="1"/>
      <w:marLeft w:val="0"/>
      <w:marRight w:val="0"/>
      <w:marTop w:val="0"/>
      <w:marBottom w:val="0"/>
      <w:divBdr>
        <w:top w:val="none" w:sz="0" w:space="0" w:color="auto"/>
        <w:left w:val="none" w:sz="0" w:space="0" w:color="auto"/>
        <w:bottom w:val="none" w:sz="0" w:space="0" w:color="auto"/>
        <w:right w:val="none" w:sz="0" w:space="0" w:color="auto"/>
      </w:divBdr>
    </w:div>
    <w:div w:id="1101561630">
      <w:bodyDiv w:val="1"/>
      <w:marLeft w:val="0"/>
      <w:marRight w:val="0"/>
      <w:marTop w:val="0"/>
      <w:marBottom w:val="0"/>
      <w:divBdr>
        <w:top w:val="none" w:sz="0" w:space="0" w:color="auto"/>
        <w:left w:val="none" w:sz="0" w:space="0" w:color="auto"/>
        <w:bottom w:val="none" w:sz="0" w:space="0" w:color="auto"/>
        <w:right w:val="none" w:sz="0" w:space="0" w:color="auto"/>
      </w:divBdr>
    </w:div>
    <w:div w:id="1317299211">
      <w:bodyDiv w:val="1"/>
      <w:marLeft w:val="0"/>
      <w:marRight w:val="0"/>
      <w:marTop w:val="0"/>
      <w:marBottom w:val="0"/>
      <w:divBdr>
        <w:top w:val="none" w:sz="0" w:space="0" w:color="auto"/>
        <w:left w:val="none" w:sz="0" w:space="0" w:color="auto"/>
        <w:bottom w:val="none" w:sz="0" w:space="0" w:color="auto"/>
        <w:right w:val="none" w:sz="0" w:space="0" w:color="auto"/>
      </w:divBdr>
    </w:div>
    <w:div w:id="1323581383">
      <w:bodyDiv w:val="1"/>
      <w:marLeft w:val="0"/>
      <w:marRight w:val="0"/>
      <w:marTop w:val="0"/>
      <w:marBottom w:val="0"/>
      <w:divBdr>
        <w:top w:val="none" w:sz="0" w:space="0" w:color="auto"/>
        <w:left w:val="none" w:sz="0" w:space="0" w:color="auto"/>
        <w:bottom w:val="none" w:sz="0" w:space="0" w:color="auto"/>
        <w:right w:val="none" w:sz="0" w:space="0" w:color="auto"/>
      </w:divBdr>
    </w:div>
    <w:div w:id="1405571383">
      <w:bodyDiv w:val="1"/>
      <w:marLeft w:val="0"/>
      <w:marRight w:val="0"/>
      <w:marTop w:val="0"/>
      <w:marBottom w:val="0"/>
      <w:divBdr>
        <w:top w:val="none" w:sz="0" w:space="0" w:color="auto"/>
        <w:left w:val="none" w:sz="0" w:space="0" w:color="auto"/>
        <w:bottom w:val="none" w:sz="0" w:space="0" w:color="auto"/>
        <w:right w:val="none" w:sz="0" w:space="0" w:color="auto"/>
      </w:divBdr>
    </w:div>
    <w:div w:id="1448160503">
      <w:bodyDiv w:val="1"/>
      <w:marLeft w:val="0"/>
      <w:marRight w:val="0"/>
      <w:marTop w:val="0"/>
      <w:marBottom w:val="0"/>
      <w:divBdr>
        <w:top w:val="none" w:sz="0" w:space="0" w:color="auto"/>
        <w:left w:val="none" w:sz="0" w:space="0" w:color="auto"/>
        <w:bottom w:val="none" w:sz="0" w:space="0" w:color="auto"/>
        <w:right w:val="none" w:sz="0" w:space="0" w:color="auto"/>
      </w:divBdr>
    </w:div>
    <w:div w:id="1467621763">
      <w:bodyDiv w:val="1"/>
      <w:marLeft w:val="0"/>
      <w:marRight w:val="0"/>
      <w:marTop w:val="0"/>
      <w:marBottom w:val="0"/>
      <w:divBdr>
        <w:top w:val="none" w:sz="0" w:space="0" w:color="auto"/>
        <w:left w:val="none" w:sz="0" w:space="0" w:color="auto"/>
        <w:bottom w:val="none" w:sz="0" w:space="0" w:color="auto"/>
        <w:right w:val="none" w:sz="0" w:space="0" w:color="auto"/>
      </w:divBdr>
    </w:div>
    <w:div w:id="1604142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22.jpeg"/><Relationship Id="rId7" Type="http://schemas.openxmlformats.org/officeDocument/2006/relationships/endnotes" Target="endnotes.xml"/><Relationship Id="rId12" Type="http://schemas.openxmlformats.org/officeDocument/2006/relationships/hyperlink" Target="mailto:jo.zucco@unisa.edu.au" TargetMode="Externa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jp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randon.matthews@unisa.edu.au" TargetMode="External"/><Relationship Id="rId24" Type="http://schemas.openxmlformats.org/officeDocument/2006/relationships/image" Target="media/image12.jpeg"/><Relationship Id="rId32" Type="http://schemas.openxmlformats.org/officeDocument/2006/relationships/image" Target="media/image20.jp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header" Target="header1.xml"/><Relationship Id="rId10" Type="http://schemas.openxmlformats.org/officeDocument/2006/relationships/hyperlink" Target="mailto:wolfgang.mayer@unisa.edu.au" TargetMode="Externa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mailto:thomas.clarke@mymail.unisa.edu.au"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hyperlink" Target="mailto:Ross.smith@unisa.edu.au"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hyperlink" Target="https://doi.org/10.1007/978-3-030-47483-6_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13E09EF-69C6-4272-92C0-79D7204BB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7</Pages>
  <Words>11437</Words>
  <Characters>65195</Characters>
  <Application>Microsoft Office Word</Application>
  <DocSecurity>0</DocSecurity>
  <Lines>133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10</CharactersWithSpaces>
  <SharedDoc>false</SharedDoc>
  <HLinks>
    <vt:vector size="30" baseType="variant">
      <vt:variant>
        <vt:i4>8126559</vt:i4>
      </vt:variant>
      <vt:variant>
        <vt:i4>57</vt:i4>
      </vt:variant>
      <vt:variant>
        <vt:i4>0</vt:i4>
      </vt:variant>
      <vt:variant>
        <vt:i4>5</vt:i4>
      </vt:variant>
      <vt:variant>
        <vt:lpwstr>mailto:jo.zucco@unisa.edu.au</vt:lpwstr>
      </vt:variant>
      <vt:variant>
        <vt:lpwstr/>
      </vt:variant>
      <vt:variant>
        <vt:i4>2162712</vt:i4>
      </vt:variant>
      <vt:variant>
        <vt:i4>54</vt:i4>
      </vt:variant>
      <vt:variant>
        <vt:i4>0</vt:i4>
      </vt:variant>
      <vt:variant>
        <vt:i4>5</vt:i4>
      </vt:variant>
      <vt:variant>
        <vt:lpwstr>mailto:brandon.matthews@unisa.edu.au</vt:lpwstr>
      </vt:variant>
      <vt:variant>
        <vt:lpwstr/>
      </vt:variant>
      <vt:variant>
        <vt:i4>1441839</vt:i4>
      </vt:variant>
      <vt:variant>
        <vt:i4>51</vt:i4>
      </vt:variant>
      <vt:variant>
        <vt:i4>0</vt:i4>
      </vt:variant>
      <vt:variant>
        <vt:i4>5</vt:i4>
      </vt:variant>
      <vt:variant>
        <vt:lpwstr>mailto:wolfgang.mayer@unisa.edu.au</vt:lpwstr>
      </vt:variant>
      <vt:variant>
        <vt:lpwstr/>
      </vt:variant>
      <vt:variant>
        <vt:i4>393325</vt:i4>
      </vt:variant>
      <vt:variant>
        <vt:i4>48</vt:i4>
      </vt:variant>
      <vt:variant>
        <vt:i4>0</vt:i4>
      </vt:variant>
      <vt:variant>
        <vt:i4>5</vt:i4>
      </vt:variant>
      <vt:variant>
        <vt:lpwstr>mailto:thomas.clarke@mymail.unisa.edu.au</vt:lpwstr>
      </vt:variant>
      <vt:variant>
        <vt:lpwstr/>
      </vt:variant>
      <vt:variant>
        <vt:i4>1572904</vt:i4>
      </vt:variant>
      <vt:variant>
        <vt:i4>45</vt:i4>
      </vt:variant>
      <vt:variant>
        <vt:i4>0</vt:i4>
      </vt:variant>
      <vt:variant>
        <vt:i4>5</vt:i4>
      </vt:variant>
      <vt:variant>
        <vt:lpwstr>mailto:Ross.smith@unisa.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 T Smith</dc:creator>
  <cp:keywords/>
  <dc:description/>
  <cp:lastModifiedBy>Clarke, Thomas John - clatj010</cp:lastModifiedBy>
  <cp:revision>5</cp:revision>
  <cp:lastPrinted>2025-04-20T13:31:00Z</cp:lastPrinted>
  <dcterms:created xsi:type="dcterms:W3CDTF">2025-04-20T13:27:00Z</dcterms:created>
  <dcterms:modified xsi:type="dcterms:W3CDTF">2025-04-20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b3a0b814d35be64683b71bea221d7e59e7aa87824014ed626e67d74a4bf9f34</vt:lpwstr>
  </property>
</Properties>
</file>